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81C422B" w14:textId="5221FA05" w:rsidR="00941945" w:rsidRPr="00014471" w:rsidRDefault="00941945" w:rsidP="00941945">
      <w:pPr>
        <w:spacing w:before="0" w:after="0" w:line="480" w:lineRule="auto"/>
        <w:rPr>
          <w:rFonts w:cs="Times New Roman"/>
          <w:b/>
          <w:szCs w:val="24"/>
        </w:rPr>
      </w:pPr>
      <w:r w:rsidRPr="00014471">
        <w:rPr>
          <w:rFonts w:cs="Times New Roman"/>
          <w:b/>
          <w:szCs w:val="24"/>
        </w:rPr>
        <w:t>S</w:t>
      </w:r>
      <w:r w:rsidR="00CD4682" w:rsidRPr="00014471">
        <w:rPr>
          <w:rFonts w:cs="Times New Roman"/>
          <w:b/>
          <w:szCs w:val="24"/>
        </w:rPr>
        <w:t>hort- and long-term association</w:t>
      </w:r>
      <w:r w:rsidRPr="00014471">
        <w:rPr>
          <w:rFonts w:cs="Times New Roman"/>
          <w:b/>
          <w:szCs w:val="24"/>
        </w:rPr>
        <w:t xml:space="preserve"> between individual levels of milk antibody against </w:t>
      </w:r>
      <w:r w:rsidRPr="00014471">
        <w:rPr>
          <w:rFonts w:cs="Times New Roman"/>
          <w:b/>
          <w:i/>
          <w:szCs w:val="24"/>
        </w:rPr>
        <w:t>Ostertagia ostertagi</w:t>
      </w:r>
      <w:r w:rsidRPr="00014471">
        <w:rPr>
          <w:rFonts w:cs="Times New Roman"/>
          <w:b/>
          <w:szCs w:val="24"/>
        </w:rPr>
        <w:t xml:space="preserve"> and </w:t>
      </w:r>
      <w:r w:rsidR="000A205F" w:rsidRPr="00014471">
        <w:rPr>
          <w:rFonts w:cs="Times New Roman"/>
          <w:b/>
          <w:szCs w:val="24"/>
        </w:rPr>
        <w:t xml:space="preserve">first-lactation </w:t>
      </w:r>
      <w:r w:rsidR="006561D9" w:rsidRPr="00014471">
        <w:rPr>
          <w:rFonts w:cs="Times New Roman"/>
          <w:b/>
          <w:szCs w:val="24"/>
        </w:rPr>
        <w:t>heifer</w:t>
      </w:r>
      <w:r w:rsidR="002F0DEA" w:rsidRPr="00014471">
        <w:rPr>
          <w:rFonts w:cs="Times New Roman"/>
          <w:b/>
          <w:szCs w:val="24"/>
        </w:rPr>
        <w:t>’s</w:t>
      </w:r>
      <w:r w:rsidR="006561D9" w:rsidRPr="00014471">
        <w:rPr>
          <w:rFonts w:cs="Times New Roman"/>
          <w:b/>
          <w:szCs w:val="24"/>
        </w:rPr>
        <w:t xml:space="preserve"> </w:t>
      </w:r>
      <w:r w:rsidRPr="00014471">
        <w:rPr>
          <w:rFonts w:cs="Times New Roman"/>
          <w:b/>
          <w:szCs w:val="24"/>
        </w:rPr>
        <w:t xml:space="preserve">production performances </w:t>
      </w:r>
    </w:p>
    <w:p w14:paraId="1DDA9018" w14:textId="19BF6A7F" w:rsidR="00C2115D" w:rsidRPr="00014471" w:rsidRDefault="00C2115D" w:rsidP="00AC2435">
      <w:pPr>
        <w:spacing w:before="0" w:after="0" w:line="480" w:lineRule="auto"/>
        <w:rPr>
          <w:rFonts w:cs="Times New Roman"/>
          <w:b/>
          <w:color w:val="000000" w:themeColor="text1"/>
          <w:szCs w:val="24"/>
        </w:rPr>
      </w:pPr>
      <w:r w:rsidRPr="00014471">
        <w:rPr>
          <w:rFonts w:cs="Times New Roman"/>
          <w:b/>
          <w:color w:val="000000" w:themeColor="text1"/>
          <w:szCs w:val="24"/>
        </w:rPr>
        <w:t>C. Bellet,</w:t>
      </w:r>
      <w:r w:rsidR="006A5FDF" w:rsidRPr="00014471">
        <w:rPr>
          <w:rFonts w:cs="Times New Roman"/>
          <w:b/>
          <w:color w:val="000000" w:themeColor="text1"/>
          <w:szCs w:val="24"/>
          <w:vertAlign w:val="superscript"/>
        </w:rPr>
        <w:t>a</w:t>
      </w:r>
      <w:r w:rsidR="000152B1" w:rsidRPr="00014471">
        <w:rPr>
          <w:rFonts w:cs="Times New Roman"/>
          <w:b/>
          <w:color w:val="000000" w:themeColor="text1"/>
          <w:szCs w:val="24"/>
          <w:vertAlign w:val="superscript"/>
        </w:rPr>
        <w:t>,</w:t>
      </w:r>
      <w:r w:rsidR="001A0FDF" w:rsidRPr="00014471">
        <w:rPr>
          <w:rFonts w:cs="Times New Roman"/>
          <w:b/>
          <w:color w:val="000000" w:themeColor="text1"/>
          <w:szCs w:val="24"/>
          <w:vertAlign w:val="superscript"/>
        </w:rPr>
        <w:t>*,</w:t>
      </w:r>
      <w:r w:rsidRPr="00014471">
        <w:rPr>
          <w:rStyle w:val="FootnoteReference"/>
          <w:rFonts w:cs="Times New Roman"/>
          <w:b/>
          <w:color w:val="000000" w:themeColor="text1"/>
          <w:lang w:val="pt-PT"/>
        </w:rPr>
        <w:footnoteReference w:id="1"/>
      </w:r>
      <w:r w:rsidRPr="00014471">
        <w:rPr>
          <w:rFonts w:cs="Times New Roman"/>
          <w:b/>
          <w:color w:val="000000" w:themeColor="text1"/>
          <w:szCs w:val="24"/>
        </w:rPr>
        <w:t xml:space="preserve"> M. J. Green,</w:t>
      </w:r>
      <w:r w:rsidR="006A5FDF" w:rsidRPr="00014471">
        <w:rPr>
          <w:rFonts w:cs="Times New Roman"/>
          <w:b/>
          <w:color w:val="000000" w:themeColor="text1"/>
          <w:szCs w:val="24"/>
          <w:vertAlign w:val="superscript"/>
        </w:rPr>
        <w:t>a</w:t>
      </w:r>
      <w:r w:rsidRPr="00014471">
        <w:rPr>
          <w:rFonts w:cs="Times New Roman"/>
          <w:b/>
          <w:color w:val="000000" w:themeColor="text1"/>
          <w:szCs w:val="24"/>
        </w:rPr>
        <w:t xml:space="preserve"> A. J. Bradley,</w:t>
      </w:r>
      <w:r w:rsidRPr="00014471">
        <w:rPr>
          <w:rFonts w:cs="Times New Roman"/>
          <w:b/>
          <w:color w:val="000000" w:themeColor="text1"/>
          <w:szCs w:val="24"/>
          <w:vertAlign w:val="superscript"/>
        </w:rPr>
        <w:t xml:space="preserve"> </w:t>
      </w:r>
      <w:r w:rsidR="006A5FDF" w:rsidRPr="00014471">
        <w:rPr>
          <w:rFonts w:cs="Times New Roman"/>
          <w:b/>
          <w:color w:val="000000" w:themeColor="text1"/>
          <w:szCs w:val="24"/>
          <w:vertAlign w:val="superscript"/>
        </w:rPr>
        <w:t>a</w:t>
      </w:r>
      <w:r w:rsidRPr="00014471">
        <w:rPr>
          <w:rFonts w:cs="Times New Roman"/>
          <w:b/>
          <w:color w:val="000000" w:themeColor="text1"/>
          <w:szCs w:val="24"/>
          <w:vertAlign w:val="superscript"/>
        </w:rPr>
        <w:t>,</w:t>
      </w:r>
      <w:r w:rsidR="0028145D" w:rsidRPr="00014471">
        <w:rPr>
          <w:rFonts w:cs="Times New Roman"/>
          <w:b/>
          <w:color w:val="000000" w:themeColor="text1"/>
          <w:szCs w:val="24"/>
          <w:vertAlign w:val="superscript"/>
        </w:rPr>
        <w:t>b</w:t>
      </w:r>
      <w:r w:rsidRPr="00014471">
        <w:rPr>
          <w:rFonts w:cs="Times New Roman"/>
          <w:b/>
          <w:color w:val="000000" w:themeColor="text1"/>
          <w:szCs w:val="24"/>
          <w:vertAlign w:val="superscript"/>
        </w:rPr>
        <w:t xml:space="preserve"> </w:t>
      </w:r>
      <w:r w:rsidRPr="00014471">
        <w:rPr>
          <w:rFonts w:cs="Times New Roman"/>
          <w:b/>
          <w:color w:val="000000" w:themeColor="text1"/>
          <w:szCs w:val="24"/>
        </w:rPr>
        <w:t>and J. Kaler</w:t>
      </w:r>
      <w:r w:rsidR="006A5FDF" w:rsidRPr="00014471">
        <w:rPr>
          <w:rFonts w:cs="Times New Roman"/>
          <w:b/>
          <w:color w:val="000000" w:themeColor="text1"/>
          <w:szCs w:val="24"/>
          <w:vertAlign w:val="superscript"/>
        </w:rPr>
        <w:t>a</w:t>
      </w:r>
    </w:p>
    <w:p w14:paraId="64D6A3E9" w14:textId="77777777" w:rsidR="00C2115D" w:rsidRPr="00014471" w:rsidRDefault="006A5FDF" w:rsidP="00AC2435">
      <w:pPr>
        <w:spacing w:before="0" w:after="0" w:line="480" w:lineRule="auto"/>
        <w:rPr>
          <w:rFonts w:cs="Times New Roman"/>
          <w:color w:val="000000" w:themeColor="text1"/>
          <w:szCs w:val="24"/>
        </w:rPr>
      </w:pPr>
      <w:r w:rsidRPr="00014471">
        <w:rPr>
          <w:rFonts w:cs="Times New Roman"/>
          <w:color w:val="000000" w:themeColor="text1"/>
          <w:szCs w:val="24"/>
          <w:vertAlign w:val="superscript"/>
        </w:rPr>
        <w:t>a</w:t>
      </w:r>
      <w:r w:rsidR="00324FEB" w:rsidRPr="00014471">
        <w:rPr>
          <w:rFonts w:cs="Times New Roman"/>
          <w:color w:val="000000" w:themeColor="text1"/>
          <w:szCs w:val="24"/>
          <w:vertAlign w:val="superscript"/>
        </w:rPr>
        <w:t xml:space="preserve"> </w:t>
      </w:r>
      <w:r w:rsidR="00C2115D" w:rsidRPr="00014471">
        <w:rPr>
          <w:rFonts w:cs="Times New Roman"/>
          <w:color w:val="000000" w:themeColor="text1"/>
          <w:szCs w:val="24"/>
        </w:rPr>
        <w:t>School of Veterinary Medicine and Science, University of Nottingham, Sutton Bonington Campus, Sutton Bonington, Leicestershire, LE12 5RD, United Kingdom</w:t>
      </w:r>
    </w:p>
    <w:p w14:paraId="195B0E85" w14:textId="77777777" w:rsidR="00C2115D" w:rsidRPr="00014471" w:rsidRDefault="0028145D" w:rsidP="00AC2435">
      <w:pPr>
        <w:spacing w:before="0" w:after="0" w:line="480" w:lineRule="auto"/>
        <w:rPr>
          <w:rFonts w:cs="Times New Roman"/>
          <w:color w:val="000000" w:themeColor="text1"/>
          <w:szCs w:val="24"/>
        </w:rPr>
      </w:pPr>
      <w:r w:rsidRPr="00014471">
        <w:rPr>
          <w:rFonts w:cs="Times New Roman"/>
          <w:color w:val="000000" w:themeColor="text1"/>
          <w:szCs w:val="24"/>
          <w:vertAlign w:val="superscript"/>
        </w:rPr>
        <w:t>b</w:t>
      </w:r>
      <w:r w:rsidR="00324FEB" w:rsidRPr="00014471">
        <w:rPr>
          <w:rFonts w:cs="Times New Roman"/>
          <w:color w:val="000000" w:themeColor="text1"/>
          <w:szCs w:val="24"/>
          <w:vertAlign w:val="superscript"/>
        </w:rPr>
        <w:t xml:space="preserve"> </w:t>
      </w:r>
      <w:r w:rsidR="00C2115D" w:rsidRPr="00014471">
        <w:rPr>
          <w:rFonts w:cs="Times New Roman"/>
          <w:color w:val="000000" w:themeColor="text1"/>
          <w:szCs w:val="24"/>
        </w:rPr>
        <w:t xml:space="preserve">QMMS, Quality Milk Management Services Ltd., Cedar Barn, Easton Hill, Easton, Nr Wells, Somerset, BA5 1DU, United Kingdom </w:t>
      </w:r>
    </w:p>
    <w:p w14:paraId="5548B4DE" w14:textId="77777777" w:rsidR="001A0FDF" w:rsidRPr="00014471" w:rsidRDefault="00324FEB" w:rsidP="00AC2435">
      <w:pPr>
        <w:spacing w:before="0" w:after="0" w:line="480" w:lineRule="auto"/>
        <w:rPr>
          <w:rFonts w:cs="Times New Roman"/>
          <w:color w:val="000000" w:themeColor="text1"/>
          <w:szCs w:val="24"/>
        </w:rPr>
      </w:pPr>
      <w:r w:rsidRPr="00014471">
        <w:rPr>
          <w:rFonts w:cs="Times New Roman"/>
          <w:color w:val="000000" w:themeColor="text1"/>
          <w:szCs w:val="24"/>
          <w:vertAlign w:val="superscript"/>
        </w:rPr>
        <w:t>*</w:t>
      </w:r>
      <w:r w:rsidRPr="00014471">
        <w:rPr>
          <w:rFonts w:cs="Times New Roman"/>
          <w:color w:val="000000" w:themeColor="text1"/>
          <w:szCs w:val="24"/>
        </w:rPr>
        <w:t xml:space="preserve"> </w:t>
      </w:r>
      <w:r w:rsidR="001A0FDF" w:rsidRPr="00014471">
        <w:rPr>
          <w:rFonts w:cs="Times New Roman"/>
          <w:color w:val="000000" w:themeColor="text1"/>
          <w:szCs w:val="24"/>
        </w:rPr>
        <w:t>Corr</w:t>
      </w:r>
      <w:r w:rsidR="00342004" w:rsidRPr="00014471">
        <w:rPr>
          <w:rFonts w:cs="Times New Roman"/>
          <w:color w:val="000000" w:themeColor="text1"/>
          <w:szCs w:val="24"/>
        </w:rPr>
        <w:t>esponding author:</w:t>
      </w:r>
      <w:r w:rsidR="00023627" w:rsidRPr="00014471">
        <w:rPr>
          <w:rFonts w:cs="Times New Roman"/>
          <w:color w:val="000000" w:themeColor="text1"/>
          <w:szCs w:val="24"/>
        </w:rPr>
        <w:t xml:space="preserve"> </w:t>
      </w:r>
      <w:r w:rsidR="00342004" w:rsidRPr="00014471">
        <w:rPr>
          <w:rFonts w:cs="Times New Roman"/>
          <w:color w:val="000000" w:themeColor="text1"/>
          <w:szCs w:val="24"/>
        </w:rPr>
        <w:t>Camille Bellet; e</w:t>
      </w:r>
      <w:r w:rsidR="00023627" w:rsidRPr="00014471">
        <w:rPr>
          <w:rFonts w:cs="Times New Roman"/>
          <w:color w:val="000000" w:themeColor="text1"/>
          <w:szCs w:val="24"/>
        </w:rPr>
        <w:t xml:space="preserve">mail address: </w:t>
      </w:r>
      <w:r w:rsidR="001A0FDF" w:rsidRPr="00014471">
        <w:rPr>
          <w:rFonts w:cs="Times New Roman"/>
          <w:color w:val="000000" w:themeColor="text1"/>
          <w:szCs w:val="24"/>
        </w:rPr>
        <w:t>camille.bellet@liverpool.ac.uk.</w:t>
      </w:r>
    </w:p>
    <w:p w14:paraId="614F9D76" w14:textId="77777777" w:rsidR="001A0FDF" w:rsidRPr="00014471" w:rsidRDefault="001A0FDF" w:rsidP="00AC2435">
      <w:pPr>
        <w:spacing w:before="0" w:after="0" w:line="480" w:lineRule="auto"/>
        <w:rPr>
          <w:rFonts w:cs="Times New Roman"/>
          <w:color w:val="000000" w:themeColor="text1"/>
          <w:szCs w:val="24"/>
        </w:rPr>
      </w:pPr>
    </w:p>
    <w:p w14:paraId="46589886" w14:textId="77777777" w:rsidR="00C2115D" w:rsidRPr="00014471" w:rsidRDefault="00C2115D" w:rsidP="00AC2435">
      <w:pPr>
        <w:spacing w:before="0" w:after="0" w:line="480" w:lineRule="auto"/>
        <w:rPr>
          <w:rFonts w:cs="Times New Roman"/>
          <w:color w:val="000000" w:themeColor="text1"/>
          <w:szCs w:val="24"/>
        </w:rPr>
      </w:pPr>
    </w:p>
    <w:p w14:paraId="4FE032A8" w14:textId="77777777" w:rsidR="00C2115D" w:rsidRPr="00014471" w:rsidRDefault="00C2115D" w:rsidP="00AC2435">
      <w:pPr>
        <w:spacing w:before="0" w:after="0" w:line="480" w:lineRule="auto"/>
        <w:rPr>
          <w:rFonts w:cs="Times New Roman"/>
          <w:color w:val="000000" w:themeColor="text1"/>
          <w:szCs w:val="24"/>
          <w:u w:val="single"/>
          <w:vertAlign w:val="superscript"/>
          <w:lang w:val="de-DE"/>
        </w:rPr>
      </w:pPr>
      <w:r w:rsidRPr="00014471">
        <w:rPr>
          <w:rFonts w:cs="Times New Roman"/>
          <w:color w:val="000000" w:themeColor="text1"/>
          <w:szCs w:val="24"/>
          <w:u w:val="single"/>
          <w:vertAlign w:val="superscript"/>
          <w:lang w:val="de-DE"/>
        </w:rPr>
        <w:br w:type="page"/>
      </w:r>
    </w:p>
    <w:p w14:paraId="67043909" w14:textId="77777777" w:rsidR="00023455" w:rsidRPr="00014471" w:rsidRDefault="00023455" w:rsidP="00AC2435">
      <w:pPr>
        <w:spacing w:before="0" w:after="120" w:line="480" w:lineRule="auto"/>
        <w:rPr>
          <w:rFonts w:cs="Times New Roman"/>
          <w:b/>
          <w:bCs/>
          <w:color w:val="000000" w:themeColor="text1"/>
          <w:szCs w:val="24"/>
        </w:rPr>
      </w:pPr>
      <w:r w:rsidRPr="00014471">
        <w:rPr>
          <w:rFonts w:cs="Times New Roman"/>
          <w:b/>
          <w:bCs/>
          <w:color w:val="000000" w:themeColor="text1"/>
          <w:szCs w:val="24"/>
        </w:rPr>
        <w:lastRenderedPageBreak/>
        <w:t>Abstract</w:t>
      </w:r>
    </w:p>
    <w:p w14:paraId="653A4F14" w14:textId="29E411E7" w:rsidR="00A23A66" w:rsidRPr="00014471" w:rsidRDefault="009523DC" w:rsidP="00A455E4">
      <w:pPr>
        <w:spacing w:line="480" w:lineRule="auto"/>
        <w:rPr>
          <w:szCs w:val="24"/>
          <w:lang w:val="en"/>
        </w:rPr>
      </w:pPr>
      <w:r w:rsidRPr="00014471">
        <w:rPr>
          <w:szCs w:val="24"/>
          <w:lang w:val="en"/>
        </w:rPr>
        <w:t>It is agreed</w:t>
      </w:r>
      <w:r w:rsidR="008550E8" w:rsidRPr="00014471">
        <w:rPr>
          <w:szCs w:val="24"/>
          <w:lang w:val="en"/>
        </w:rPr>
        <w:t xml:space="preserve"> that </w:t>
      </w:r>
      <w:r w:rsidR="003D133D" w:rsidRPr="00014471">
        <w:rPr>
          <w:szCs w:val="24"/>
          <w:lang w:val="en"/>
        </w:rPr>
        <w:t xml:space="preserve">exposure of adult </w:t>
      </w:r>
      <w:r w:rsidR="00C21565" w:rsidRPr="00014471">
        <w:rPr>
          <w:szCs w:val="24"/>
          <w:lang w:val="en"/>
        </w:rPr>
        <w:t xml:space="preserve">dairy </w:t>
      </w:r>
      <w:r w:rsidR="0062132C" w:rsidRPr="00014471">
        <w:rPr>
          <w:szCs w:val="24"/>
          <w:lang w:val="en"/>
        </w:rPr>
        <w:t>cattle</w:t>
      </w:r>
      <w:r w:rsidR="008550E8" w:rsidRPr="00014471">
        <w:rPr>
          <w:szCs w:val="24"/>
          <w:lang w:val="en"/>
        </w:rPr>
        <w:t xml:space="preserve"> </w:t>
      </w:r>
      <w:r w:rsidR="003D133D" w:rsidRPr="00014471">
        <w:rPr>
          <w:szCs w:val="24"/>
          <w:lang w:val="en"/>
        </w:rPr>
        <w:t>to</w:t>
      </w:r>
      <w:r w:rsidR="008550E8" w:rsidRPr="00014471">
        <w:rPr>
          <w:szCs w:val="24"/>
          <w:lang w:val="en"/>
        </w:rPr>
        <w:t xml:space="preserve"> helminths on pastu</w:t>
      </w:r>
      <w:r w:rsidR="0062132C" w:rsidRPr="00014471">
        <w:rPr>
          <w:szCs w:val="24"/>
          <w:lang w:val="en"/>
        </w:rPr>
        <w:t xml:space="preserve">re </w:t>
      </w:r>
      <w:r w:rsidR="003D133D" w:rsidRPr="00014471">
        <w:rPr>
          <w:szCs w:val="24"/>
          <w:lang w:val="en"/>
        </w:rPr>
        <w:t xml:space="preserve">can </w:t>
      </w:r>
      <w:r w:rsidR="0062132C" w:rsidRPr="00014471">
        <w:rPr>
          <w:szCs w:val="24"/>
          <w:lang w:val="en"/>
        </w:rPr>
        <w:t xml:space="preserve">negatively affect </w:t>
      </w:r>
      <w:r w:rsidR="008550E8" w:rsidRPr="00014471">
        <w:rPr>
          <w:szCs w:val="24"/>
          <w:lang w:val="en"/>
        </w:rPr>
        <w:t>production</w:t>
      </w:r>
      <w:r w:rsidR="0062132C" w:rsidRPr="00014471">
        <w:rPr>
          <w:szCs w:val="24"/>
          <w:lang w:val="en"/>
        </w:rPr>
        <w:t xml:space="preserve"> performances </w:t>
      </w:r>
      <w:r w:rsidR="000B2EEC" w:rsidRPr="00014471">
        <w:rPr>
          <w:szCs w:val="24"/>
          <w:lang w:val="en"/>
        </w:rPr>
        <w:t>as</w:t>
      </w:r>
      <w:r w:rsidR="0062132C" w:rsidRPr="00014471">
        <w:rPr>
          <w:szCs w:val="24"/>
          <w:lang w:val="en"/>
        </w:rPr>
        <w:t xml:space="preserve"> milking herd</w:t>
      </w:r>
      <w:r w:rsidR="008550E8" w:rsidRPr="00014471">
        <w:rPr>
          <w:szCs w:val="24"/>
          <w:lang w:val="en"/>
        </w:rPr>
        <w:t xml:space="preserve">. Young animals, </w:t>
      </w:r>
      <w:r w:rsidR="008C006B" w:rsidRPr="00014471">
        <w:rPr>
          <w:szCs w:val="24"/>
          <w:lang w:val="en"/>
        </w:rPr>
        <w:t>especially</w:t>
      </w:r>
      <w:r w:rsidR="008550E8" w:rsidRPr="00014471">
        <w:rPr>
          <w:szCs w:val="24"/>
          <w:lang w:val="en"/>
        </w:rPr>
        <w:t xml:space="preserve"> replacement heifers, </w:t>
      </w:r>
      <w:r w:rsidR="00E23DF6" w:rsidRPr="00014471">
        <w:rPr>
          <w:szCs w:val="24"/>
          <w:lang w:val="en"/>
        </w:rPr>
        <w:t xml:space="preserve">represent the future of a </w:t>
      </w:r>
      <w:r w:rsidR="00AB73AD" w:rsidRPr="00014471">
        <w:rPr>
          <w:szCs w:val="24"/>
          <w:lang w:val="en"/>
        </w:rPr>
        <w:t xml:space="preserve">dairy </w:t>
      </w:r>
      <w:r w:rsidR="00E23DF6" w:rsidRPr="00014471">
        <w:rPr>
          <w:szCs w:val="24"/>
          <w:lang w:val="en"/>
        </w:rPr>
        <w:t xml:space="preserve">farm and </w:t>
      </w:r>
      <w:r w:rsidR="008550E8" w:rsidRPr="00014471">
        <w:rPr>
          <w:szCs w:val="24"/>
          <w:lang w:val="en"/>
        </w:rPr>
        <w:t>are among the most vul</w:t>
      </w:r>
      <w:r w:rsidR="00E23DF6" w:rsidRPr="00014471">
        <w:rPr>
          <w:szCs w:val="24"/>
          <w:lang w:val="en"/>
        </w:rPr>
        <w:t>nerable to</w:t>
      </w:r>
      <w:r w:rsidR="00315B48" w:rsidRPr="00014471">
        <w:rPr>
          <w:szCs w:val="24"/>
          <w:lang w:val="en"/>
        </w:rPr>
        <w:t xml:space="preserve"> helminth infections</w:t>
      </w:r>
      <w:r w:rsidR="00E23DF6" w:rsidRPr="00014471">
        <w:rPr>
          <w:szCs w:val="24"/>
          <w:lang w:val="en"/>
        </w:rPr>
        <w:t xml:space="preserve"> </w:t>
      </w:r>
      <w:r w:rsidR="00E67B69" w:rsidRPr="00014471">
        <w:rPr>
          <w:szCs w:val="24"/>
          <w:lang w:val="en"/>
        </w:rPr>
        <w:t xml:space="preserve">in </w:t>
      </w:r>
      <w:r w:rsidR="00AB43D6" w:rsidRPr="00014471">
        <w:rPr>
          <w:szCs w:val="24"/>
          <w:lang w:val="en"/>
        </w:rPr>
        <w:t>a</w:t>
      </w:r>
      <w:r w:rsidR="00F837B2" w:rsidRPr="00014471">
        <w:rPr>
          <w:szCs w:val="24"/>
          <w:lang w:val="en"/>
        </w:rPr>
        <w:t xml:space="preserve"> dairy</w:t>
      </w:r>
      <w:r w:rsidR="00E67B69" w:rsidRPr="00014471">
        <w:rPr>
          <w:szCs w:val="24"/>
          <w:lang w:val="en"/>
        </w:rPr>
        <w:t xml:space="preserve"> herd</w:t>
      </w:r>
      <w:r w:rsidR="008550E8" w:rsidRPr="00014471">
        <w:rPr>
          <w:szCs w:val="24"/>
          <w:lang w:val="en"/>
        </w:rPr>
        <w:t>.</w:t>
      </w:r>
      <w:r w:rsidR="00E23DF6" w:rsidRPr="00014471">
        <w:rPr>
          <w:szCs w:val="24"/>
          <w:lang w:val="en"/>
        </w:rPr>
        <w:t xml:space="preserve"> </w:t>
      </w:r>
      <w:r w:rsidR="006B0EEC" w:rsidRPr="00014471">
        <w:rPr>
          <w:szCs w:val="24"/>
          <w:lang w:val="en"/>
        </w:rPr>
        <w:t xml:space="preserve">For this reason, </w:t>
      </w:r>
      <w:r w:rsidR="00AB73AD" w:rsidRPr="00014471">
        <w:rPr>
          <w:szCs w:val="24"/>
          <w:lang w:val="en"/>
        </w:rPr>
        <w:t xml:space="preserve">dairy </w:t>
      </w:r>
      <w:r w:rsidR="006B0EEC" w:rsidRPr="00014471">
        <w:rPr>
          <w:szCs w:val="24"/>
          <w:lang w:val="en"/>
        </w:rPr>
        <w:t xml:space="preserve">farmers tend to </w:t>
      </w:r>
      <w:r w:rsidR="00A87204" w:rsidRPr="00014471">
        <w:rPr>
          <w:szCs w:val="24"/>
          <w:lang w:val="en"/>
        </w:rPr>
        <w:t xml:space="preserve">frequently </w:t>
      </w:r>
      <w:r w:rsidR="006B0EEC" w:rsidRPr="00014471">
        <w:rPr>
          <w:szCs w:val="24"/>
          <w:lang w:val="en"/>
        </w:rPr>
        <w:t>treat heifers against helminths</w:t>
      </w:r>
      <w:r w:rsidR="008550E8" w:rsidRPr="00014471">
        <w:rPr>
          <w:szCs w:val="24"/>
          <w:lang w:val="en"/>
        </w:rPr>
        <w:t xml:space="preserve">, although the impact of helminths on </w:t>
      </w:r>
      <w:r w:rsidR="006A4218" w:rsidRPr="00014471">
        <w:rPr>
          <w:szCs w:val="24"/>
          <w:lang w:val="en"/>
        </w:rPr>
        <w:t>heifers’</w:t>
      </w:r>
      <w:r w:rsidR="00D712E6" w:rsidRPr="00014471">
        <w:rPr>
          <w:szCs w:val="24"/>
          <w:lang w:val="en"/>
        </w:rPr>
        <w:t xml:space="preserve"> </w:t>
      </w:r>
      <w:r w:rsidR="008550E8" w:rsidRPr="00014471">
        <w:rPr>
          <w:szCs w:val="24"/>
          <w:lang w:val="en"/>
        </w:rPr>
        <w:t xml:space="preserve">production </w:t>
      </w:r>
      <w:r w:rsidR="00B76049" w:rsidRPr="00014471">
        <w:rPr>
          <w:szCs w:val="24"/>
          <w:lang w:val="en"/>
        </w:rPr>
        <w:t>performances</w:t>
      </w:r>
      <w:r w:rsidR="008550E8" w:rsidRPr="00014471">
        <w:rPr>
          <w:szCs w:val="24"/>
          <w:lang w:val="en"/>
        </w:rPr>
        <w:t xml:space="preserve"> is still poorly understood.</w:t>
      </w:r>
      <w:r w:rsidR="004F2176" w:rsidRPr="00014471">
        <w:rPr>
          <w:szCs w:val="24"/>
        </w:rPr>
        <w:t xml:space="preserve"> </w:t>
      </w:r>
      <w:r w:rsidR="00FF4B9B" w:rsidRPr="00014471">
        <w:rPr>
          <w:szCs w:val="24"/>
        </w:rPr>
        <w:t>U</w:t>
      </w:r>
      <w:r w:rsidR="00EC5EAE" w:rsidRPr="00014471">
        <w:rPr>
          <w:szCs w:val="24"/>
          <w:lang w:val="en"/>
        </w:rPr>
        <w:t xml:space="preserve">sing </w:t>
      </w:r>
      <w:r w:rsidR="00492034" w:rsidRPr="00014471">
        <w:rPr>
          <w:szCs w:val="24"/>
          <w:lang w:val="en"/>
        </w:rPr>
        <w:t xml:space="preserve">different </w:t>
      </w:r>
      <w:r w:rsidR="00B922FD" w:rsidRPr="00014471">
        <w:rPr>
          <w:szCs w:val="24"/>
          <w:lang w:val="en"/>
        </w:rPr>
        <w:t xml:space="preserve">epidemiological </w:t>
      </w:r>
      <w:r w:rsidR="00CC3322" w:rsidRPr="00014471">
        <w:rPr>
          <w:szCs w:val="24"/>
          <w:lang w:val="en"/>
        </w:rPr>
        <w:t xml:space="preserve">and serological </w:t>
      </w:r>
      <w:r w:rsidR="005636AB" w:rsidRPr="00014471">
        <w:rPr>
          <w:szCs w:val="24"/>
          <w:lang w:val="en"/>
        </w:rPr>
        <w:t>tools</w:t>
      </w:r>
      <w:r w:rsidR="00EC5EAE" w:rsidRPr="00014471">
        <w:rPr>
          <w:szCs w:val="24"/>
          <w:lang w:val="en"/>
        </w:rPr>
        <w:t xml:space="preserve">, this </w:t>
      </w:r>
      <w:r w:rsidR="003649A9" w:rsidRPr="00014471">
        <w:rPr>
          <w:szCs w:val="24"/>
          <w:lang w:val="en"/>
        </w:rPr>
        <w:t>study</w:t>
      </w:r>
      <w:r w:rsidR="00EC5EAE" w:rsidRPr="00014471">
        <w:rPr>
          <w:szCs w:val="24"/>
          <w:lang w:val="en"/>
        </w:rPr>
        <w:t xml:space="preserve"> examines </w:t>
      </w:r>
      <w:r w:rsidR="00604CAF" w:rsidRPr="00014471">
        <w:rPr>
          <w:szCs w:val="24"/>
          <w:lang w:val="en"/>
        </w:rPr>
        <w:t xml:space="preserve">the </w:t>
      </w:r>
      <w:r w:rsidR="002324BE" w:rsidRPr="00014471">
        <w:rPr>
          <w:szCs w:val="24"/>
          <w:lang w:val="en"/>
        </w:rPr>
        <w:t>r</w:t>
      </w:r>
      <w:r w:rsidR="00EC5EAE" w:rsidRPr="00014471">
        <w:rPr>
          <w:szCs w:val="24"/>
          <w:lang w:val="en"/>
        </w:rPr>
        <w:t>elationship between</w:t>
      </w:r>
      <w:r w:rsidR="00FF4B9B" w:rsidRPr="00014471">
        <w:rPr>
          <w:szCs w:val="24"/>
          <w:lang w:val="en"/>
        </w:rPr>
        <w:t xml:space="preserve"> </w:t>
      </w:r>
      <w:r w:rsidR="00DF5D73" w:rsidRPr="00014471">
        <w:rPr>
          <w:szCs w:val="24"/>
          <w:lang w:val="en"/>
        </w:rPr>
        <w:t xml:space="preserve">heifer exposure to </w:t>
      </w:r>
      <w:r w:rsidR="00B8303E" w:rsidRPr="00014471">
        <w:rPr>
          <w:szCs w:val="24"/>
          <w:lang w:val="en"/>
        </w:rPr>
        <w:t>helminths</w:t>
      </w:r>
      <w:r w:rsidR="00DF5D73" w:rsidRPr="00014471">
        <w:rPr>
          <w:szCs w:val="24"/>
          <w:lang w:val="en"/>
        </w:rPr>
        <w:t xml:space="preserve"> on pasture</w:t>
      </w:r>
      <w:r w:rsidR="00FF4B9B" w:rsidRPr="00014471">
        <w:rPr>
          <w:szCs w:val="24"/>
          <w:lang w:val="en"/>
        </w:rPr>
        <w:t xml:space="preserve"> </w:t>
      </w:r>
      <w:r w:rsidR="00EC5EAE" w:rsidRPr="00014471">
        <w:rPr>
          <w:szCs w:val="24"/>
          <w:lang w:val="en"/>
        </w:rPr>
        <w:t>and production performance</w:t>
      </w:r>
      <w:r w:rsidR="00FF4B9B" w:rsidRPr="00014471">
        <w:rPr>
          <w:szCs w:val="24"/>
          <w:lang w:val="en"/>
        </w:rPr>
        <w:t>s</w:t>
      </w:r>
      <w:r w:rsidR="00B8303E" w:rsidRPr="00014471">
        <w:rPr>
          <w:szCs w:val="24"/>
          <w:lang w:val="en"/>
        </w:rPr>
        <w:t xml:space="preserve"> </w:t>
      </w:r>
      <w:r w:rsidR="001802CD" w:rsidRPr="00014471">
        <w:rPr>
          <w:szCs w:val="24"/>
          <w:lang w:val="en"/>
        </w:rPr>
        <w:t>over time</w:t>
      </w:r>
      <w:r w:rsidR="00E705B6" w:rsidRPr="00014471">
        <w:rPr>
          <w:szCs w:val="24"/>
          <w:lang w:val="en"/>
        </w:rPr>
        <w:t xml:space="preserve">. </w:t>
      </w:r>
      <w:r w:rsidR="00083A35" w:rsidRPr="00014471">
        <w:rPr>
          <w:szCs w:val="24"/>
        </w:rPr>
        <w:t>During a one-year period,</w:t>
      </w:r>
      <w:r w:rsidR="00BF1770" w:rsidRPr="00014471">
        <w:rPr>
          <w:szCs w:val="24"/>
        </w:rPr>
        <w:t xml:space="preserve"> 1</w:t>
      </w:r>
      <w:r w:rsidR="00C151F4" w:rsidRPr="00014471">
        <w:rPr>
          <w:szCs w:val="24"/>
        </w:rPr>
        <w:t>,</w:t>
      </w:r>
      <w:r w:rsidR="00BF1770" w:rsidRPr="00014471">
        <w:rPr>
          <w:szCs w:val="24"/>
        </w:rPr>
        <w:t xml:space="preserve">454 individual milk samples were collected </w:t>
      </w:r>
      <w:r w:rsidR="007B59D3" w:rsidRPr="00014471">
        <w:rPr>
          <w:szCs w:val="24"/>
        </w:rPr>
        <w:t xml:space="preserve">from </w:t>
      </w:r>
      <w:r w:rsidR="00083A35" w:rsidRPr="00014471">
        <w:rPr>
          <w:szCs w:val="24"/>
        </w:rPr>
        <w:t>first-lacta</w:t>
      </w:r>
      <w:r w:rsidR="004502DA" w:rsidRPr="00014471">
        <w:rPr>
          <w:szCs w:val="24"/>
        </w:rPr>
        <w:t>tion</w:t>
      </w:r>
      <w:r w:rsidR="00083A35" w:rsidRPr="00014471">
        <w:rPr>
          <w:szCs w:val="24"/>
        </w:rPr>
        <w:t xml:space="preserve"> </w:t>
      </w:r>
      <w:r w:rsidR="007B59D3" w:rsidRPr="00014471">
        <w:rPr>
          <w:szCs w:val="24"/>
        </w:rPr>
        <w:t xml:space="preserve">heifers </w:t>
      </w:r>
      <w:r w:rsidR="00083A35" w:rsidRPr="00014471">
        <w:rPr>
          <w:szCs w:val="24"/>
        </w:rPr>
        <w:t xml:space="preserve">in England </w:t>
      </w:r>
      <w:r w:rsidR="00BF1770" w:rsidRPr="00014471">
        <w:rPr>
          <w:szCs w:val="24"/>
        </w:rPr>
        <w:t>and tested for</w:t>
      </w:r>
      <w:r w:rsidR="006B580D" w:rsidRPr="00014471">
        <w:rPr>
          <w:szCs w:val="24"/>
        </w:rPr>
        <w:t xml:space="preserve"> </w:t>
      </w:r>
      <w:r w:rsidR="00BF1770" w:rsidRPr="00014471">
        <w:rPr>
          <w:i/>
          <w:szCs w:val="24"/>
        </w:rPr>
        <w:t>O</w:t>
      </w:r>
      <w:r w:rsidR="003649A9" w:rsidRPr="00014471">
        <w:rPr>
          <w:i/>
          <w:szCs w:val="24"/>
        </w:rPr>
        <w:t>stertagia</w:t>
      </w:r>
      <w:r w:rsidR="00BF1770" w:rsidRPr="00014471">
        <w:rPr>
          <w:i/>
          <w:szCs w:val="24"/>
        </w:rPr>
        <w:t xml:space="preserve"> ostertagi</w:t>
      </w:r>
      <w:r w:rsidR="00DD2AF8" w:rsidRPr="00014471">
        <w:rPr>
          <w:szCs w:val="24"/>
        </w:rPr>
        <w:t xml:space="preserve"> </w:t>
      </w:r>
      <w:r w:rsidR="003649A9" w:rsidRPr="00014471">
        <w:rPr>
          <w:szCs w:val="24"/>
        </w:rPr>
        <w:t>(</w:t>
      </w:r>
      <w:r w:rsidR="003649A9" w:rsidRPr="00014471">
        <w:rPr>
          <w:i/>
          <w:szCs w:val="24"/>
        </w:rPr>
        <w:t>O. ostertagi</w:t>
      </w:r>
      <w:r w:rsidR="003649A9" w:rsidRPr="00014471">
        <w:rPr>
          <w:szCs w:val="24"/>
        </w:rPr>
        <w:t xml:space="preserve">) </w:t>
      </w:r>
      <w:r w:rsidR="00DD2AF8" w:rsidRPr="00014471">
        <w:rPr>
          <w:szCs w:val="24"/>
        </w:rPr>
        <w:t>antibodies</w:t>
      </w:r>
      <w:r w:rsidR="00AC66F0" w:rsidRPr="00014471">
        <w:rPr>
          <w:szCs w:val="24"/>
        </w:rPr>
        <w:t>.</w:t>
      </w:r>
      <w:r w:rsidR="007B509F" w:rsidRPr="00014471">
        <w:rPr>
          <w:szCs w:val="24"/>
        </w:rPr>
        <w:t xml:space="preserve"> </w:t>
      </w:r>
      <w:r w:rsidR="005137E2" w:rsidRPr="00014471">
        <w:rPr>
          <w:szCs w:val="24"/>
        </w:rPr>
        <w:t xml:space="preserve">After controlling for </w:t>
      </w:r>
      <w:r w:rsidR="00A96262" w:rsidRPr="00014471">
        <w:rPr>
          <w:szCs w:val="24"/>
        </w:rPr>
        <w:t xml:space="preserve">other confounders, </w:t>
      </w:r>
      <w:r w:rsidR="00FE4C56" w:rsidRPr="00014471">
        <w:rPr>
          <w:szCs w:val="24"/>
        </w:rPr>
        <w:t xml:space="preserve">increasing </w:t>
      </w:r>
      <w:r w:rsidR="00593910" w:rsidRPr="00014471">
        <w:rPr>
          <w:szCs w:val="24"/>
        </w:rPr>
        <w:t>m</w:t>
      </w:r>
      <w:r w:rsidR="007A34D1" w:rsidRPr="00014471">
        <w:rPr>
          <w:szCs w:val="24"/>
        </w:rPr>
        <w:t>ilk antibod</w:t>
      </w:r>
      <w:r w:rsidR="00C56C0B" w:rsidRPr="00014471">
        <w:rPr>
          <w:szCs w:val="24"/>
        </w:rPr>
        <w:t>y levels</w:t>
      </w:r>
      <w:r w:rsidR="00593910" w:rsidRPr="00014471">
        <w:rPr>
          <w:szCs w:val="24"/>
        </w:rPr>
        <w:t xml:space="preserve"> against</w:t>
      </w:r>
      <w:r w:rsidR="00A96262" w:rsidRPr="00014471">
        <w:rPr>
          <w:szCs w:val="24"/>
        </w:rPr>
        <w:t xml:space="preserve"> </w:t>
      </w:r>
      <w:r w:rsidR="00A96262" w:rsidRPr="00014471">
        <w:rPr>
          <w:i/>
          <w:szCs w:val="24"/>
        </w:rPr>
        <w:t>O. ostertagi</w:t>
      </w:r>
      <w:r w:rsidR="00A96262" w:rsidRPr="00014471">
        <w:rPr>
          <w:szCs w:val="24"/>
        </w:rPr>
        <w:t xml:space="preserve"> </w:t>
      </w:r>
      <w:r w:rsidR="00A932A1" w:rsidRPr="00014471">
        <w:rPr>
          <w:szCs w:val="24"/>
        </w:rPr>
        <w:t xml:space="preserve">were </w:t>
      </w:r>
      <w:r w:rsidR="00A96262" w:rsidRPr="00014471">
        <w:rPr>
          <w:szCs w:val="24"/>
        </w:rPr>
        <w:t xml:space="preserve">significantly </w:t>
      </w:r>
      <w:r w:rsidR="00FE4C56" w:rsidRPr="00014471">
        <w:rPr>
          <w:szCs w:val="24"/>
        </w:rPr>
        <w:t>associated</w:t>
      </w:r>
      <w:r w:rsidR="00A96262" w:rsidRPr="00014471">
        <w:rPr>
          <w:szCs w:val="24"/>
        </w:rPr>
        <w:t xml:space="preserve"> </w:t>
      </w:r>
      <w:r w:rsidR="00FE4C56" w:rsidRPr="00014471">
        <w:rPr>
          <w:szCs w:val="24"/>
        </w:rPr>
        <w:t>with decreased</w:t>
      </w:r>
      <w:r w:rsidR="00A96262" w:rsidRPr="00014471">
        <w:rPr>
          <w:szCs w:val="24"/>
        </w:rPr>
        <w:t xml:space="preserve"> milk yield at sampling but not at day</w:t>
      </w:r>
      <w:r w:rsidR="009C2770" w:rsidRPr="00014471">
        <w:rPr>
          <w:szCs w:val="24"/>
        </w:rPr>
        <w:t xml:space="preserve"> 305</w:t>
      </w:r>
      <w:r w:rsidR="003649A9" w:rsidRPr="00014471">
        <w:rPr>
          <w:szCs w:val="24"/>
        </w:rPr>
        <w:t xml:space="preserve"> </w:t>
      </w:r>
      <w:r w:rsidR="00AE6BBA" w:rsidRPr="00014471">
        <w:rPr>
          <w:szCs w:val="24"/>
        </w:rPr>
        <w:t>of heifer lactation</w:t>
      </w:r>
      <w:r w:rsidR="00A96262" w:rsidRPr="00014471">
        <w:rPr>
          <w:szCs w:val="24"/>
        </w:rPr>
        <w:t xml:space="preserve">. </w:t>
      </w:r>
      <w:r w:rsidR="007F3441" w:rsidRPr="00014471">
        <w:rPr>
          <w:szCs w:val="24"/>
        </w:rPr>
        <w:t xml:space="preserve">We did not observe any </w:t>
      </w:r>
      <w:r w:rsidR="00CD4682" w:rsidRPr="00014471">
        <w:rPr>
          <w:szCs w:val="24"/>
        </w:rPr>
        <w:t>relationship</w:t>
      </w:r>
      <w:r w:rsidR="00A96262" w:rsidRPr="00014471">
        <w:rPr>
          <w:szCs w:val="24"/>
        </w:rPr>
        <w:t xml:space="preserve"> between</w:t>
      </w:r>
      <w:r w:rsidR="008F5ED3" w:rsidRPr="00014471">
        <w:rPr>
          <w:szCs w:val="24"/>
        </w:rPr>
        <w:t xml:space="preserve"> </w:t>
      </w:r>
      <w:r w:rsidR="007A34D1" w:rsidRPr="00014471">
        <w:rPr>
          <w:szCs w:val="24"/>
        </w:rPr>
        <w:t>milk antibod</w:t>
      </w:r>
      <w:r w:rsidR="00C56C0B" w:rsidRPr="00014471">
        <w:rPr>
          <w:szCs w:val="24"/>
        </w:rPr>
        <w:t xml:space="preserve">y levels </w:t>
      </w:r>
      <w:r w:rsidR="007A34D1" w:rsidRPr="00014471">
        <w:rPr>
          <w:szCs w:val="24"/>
        </w:rPr>
        <w:t xml:space="preserve">against </w:t>
      </w:r>
      <w:r w:rsidR="007A34D1" w:rsidRPr="00014471">
        <w:rPr>
          <w:i/>
          <w:szCs w:val="24"/>
        </w:rPr>
        <w:t>O. ostertagi</w:t>
      </w:r>
      <w:r w:rsidR="007A34D1" w:rsidRPr="00014471">
        <w:rPr>
          <w:szCs w:val="24"/>
        </w:rPr>
        <w:t xml:space="preserve"> </w:t>
      </w:r>
      <w:r w:rsidR="00FA202B" w:rsidRPr="00014471">
        <w:rPr>
          <w:szCs w:val="24"/>
        </w:rPr>
        <w:t xml:space="preserve">in heifers </w:t>
      </w:r>
      <w:r w:rsidR="00A96262" w:rsidRPr="00014471">
        <w:rPr>
          <w:szCs w:val="24"/>
        </w:rPr>
        <w:t xml:space="preserve">and </w:t>
      </w:r>
      <w:r w:rsidR="00334944" w:rsidRPr="00014471">
        <w:rPr>
          <w:szCs w:val="24"/>
        </w:rPr>
        <w:t>yields in fat and protein</w:t>
      </w:r>
      <w:r w:rsidR="00A96262" w:rsidRPr="00014471">
        <w:rPr>
          <w:szCs w:val="24"/>
        </w:rPr>
        <w:t xml:space="preserve">. </w:t>
      </w:r>
      <w:r w:rsidR="00E674B5" w:rsidRPr="00014471">
        <w:rPr>
          <w:szCs w:val="24"/>
        </w:rPr>
        <w:t>However</w:t>
      </w:r>
      <w:r w:rsidR="0043444A" w:rsidRPr="00014471">
        <w:rPr>
          <w:szCs w:val="24"/>
        </w:rPr>
        <w:t>, h</w:t>
      </w:r>
      <w:r w:rsidR="00A96262" w:rsidRPr="00014471">
        <w:rPr>
          <w:szCs w:val="24"/>
        </w:rPr>
        <w:t>eifer</w:t>
      </w:r>
      <w:r w:rsidR="00127DE7" w:rsidRPr="00014471">
        <w:rPr>
          <w:szCs w:val="24"/>
        </w:rPr>
        <w:t>s</w:t>
      </w:r>
      <w:r w:rsidR="00A96262" w:rsidRPr="00014471">
        <w:rPr>
          <w:szCs w:val="24"/>
        </w:rPr>
        <w:t xml:space="preserve"> </w:t>
      </w:r>
      <w:r w:rsidR="005D7E88" w:rsidRPr="00014471">
        <w:rPr>
          <w:szCs w:val="24"/>
        </w:rPr>
        <w:t xml:space="preserve">with a high level of </w:t>
      </w:r>
      <w:r w:rsidR="008F5ED3" w:rsidRPr="00014471">
        <w:rPr>
          <w:szCs w:val="24"/>
        </w:rPr>
        <w:t>milk antibodies against</w:t>
      </w:r>
      <w:r w:rsidR="00A96262" w:rsidRPr="00014471">
        <w:rPr>
          <w:szCs w:val="24"/>
        </w:rPr>
        <w:t xml:space="preserve"> </w:t>
      </w:r>
      <w:r w:rsidR="00127DE7" w:rsidRPr="00014471">
        <w:rPr>
          <w:i/>
          <w:szCs w:val="24"/>
        </w:rPr>
        <w:t>O. ostertagi</w:t>
      </w:r>
      <w:r w:rsidR="00127DE7" w:rsidRPr="00014471">
        <w:rPr>
          <w:szCs w:val="24"/>
        </w:rPr>
        <w:t xml:space="preserve"> </w:t>
      </w:r>
      <w:r w:rsidR="00EF560F" w:rsidRPr="00014471">
        <w:rPr>
          <w:szCs w:val="24"/>
        </w:rPr>
        <w:t xml:space="preserve">were more likely to produce dead calf at first calving and present a delay in second calving. </w:t>
      </w:r>
      <w:r w:rsidR="00C04AF1" w:rsidRPr="00014471">
        <w:rPr>
          <w:szCs w:val="24"/>
        </w:rPr>
        <w:t>Moreover, t</w:t>
      </w:r>
      <w:r w:rsidR="00EF560F" w:rsidRPr="00014471">
        <w:rPr>
          <w:szCs w:val="24"/>
        </w:rPr>
        <w:t xml:space="preserve">hese heifers </w:t>
      </w:r>
      <w:r w:rsidR="00127DE7" w:rsidRPr="00014471">
        <w:rPr>
          <w:szCs w:val="24"/>
        </w:rPr>
        <w:t xml:space="preserve">had significantly higher levels of </w:t>
      </w:r>
      <w:r w:rsidR="00334944" w:rsidRPr="00014471">
        <w:rPr>
          <w:szCs w:val="24"/>
        </w:rPr>
        <w:t xml:space="preserve">milk antibodies against </w:t>
      </w:r>
      <w:r w:rsidR="008F5ED3" w:rsidRPr="00014471">
        <w:rPr>
          <w:i/>
          <w:szCs w:val="24"/>
        </w:rPr>
        <w:t>M</w:t>
      </w:r>
      <w:r w:rsidR="00DB5EE9" w:rsidRPr="00014471">
        <w:rPr>
          <w:i/>
          <w:szCs w:val="24"/>
        </w:rPr>
        <w:t>ycobacterium</w:t>
      </w:r>
      <w:r w:rsidR="008F5ED3" w:rsidRPr="00014471">
        <w:rPr>
          <w:i/>
          <w:szCs w:val="24"/>
        </w:rPr>
        <w:t xml:space="preserve"> paratuberculosis</w:t>
      </w:r>
      <w:r w:rsidR="00024802" w:rsidRPr="00014471">
        <w:rPr>
          <w:szCs w:val="24"/>
        </w:rPr>
        <w:t xml:space="preserve"> </w:t>
      </w:r>
      <w:r w:rsidR="00DB5EE9" w:rsidRPr="00014471">
        <w:rPr>
          <w:szCs w:val="24"/>
        </w:rPr>
        <w:t>(</w:t>
      </w:r>
      <w:r w:rsidR="00DB5EE9" w:rsidRPr="00014471">
        <w:rPr>
          <w:i/>
          <w:szCs w:val="24"/>
        </w:rPr>
        <w:t>M. paratuberculosis</w:t>
      </w:r>
      <w:r w:rsidR="00DB5EE9" w:rsidRPr="00014471">
        <w:rPr>
          <w:szCs w:val="24"/>
        </w:rPr>
        <w:t xml:space="preserve">) </w:t>
      </w:r>
      <w:r w:rsidR="00024802" w:rsidRPr="00014471">
        <w:rPr>
          <w:szCs w:val="24"/>
        </w:rPr>
        <w:t xml:space="preserve">during </w:t>
      </w:r>
      <w:r w:rsidR="00844949" w:rsidRPr="00014471">
        <w:rPr>
          <w:szCs w:val="24"/>
        </w:rPr>
        <w:t>the</w:t>
      </w:r>
      <w:r w:rsidR="00C04AF1" w:rsidRPr="00014471">
        <w:rPr>
          <w:szCs w:val="24"/>
        </w:rPr>
        <w:t>ir</w:t>
      </w:r>
      <w:r w:rsidR="00844949" w:rsidRPr="00014471">
        <w:rPr>
          <w:szCs w:val="24"/>
        </w:rPr>
        <w:t xml:space="preserve"> </w:t>
      </w:r>
      <w:r w:rsidR="00024802" w:rsidRPr="00014471">
        <w:rPr>
          <w:szCs w:val="24"/>
        </w:rPr>
        <w:t>first lactation</w:t>
      </w:r>
      <w:r w:rsidR="00127DE7" w:rsidRPr="00014471">
        <w:rPr>
          <w:szCs w:val="24"/>
        </w:rPr>
        <w:t xml:space="preserve"> </w:t>
      </w:r>
      <w:r w:rsidR="00334944" w:rsidRPr="00014471">
        <w:rPr>
          <w:szCs w:val="24"/>
        </w:rPr>
        <w:t xml:space="preserve">and were more likely to die before the end of the </w:t>
      </w:r>
      <w:r w:rsidR="007C5F28" w:rsidRPr="00014471">
        <w:rPr>
          <w:szCs w:val="24"/>
        </w:rPr>
        <w:t>study.</w:t>
      </w:r>
      <w:r w:rsidR="00ED1683" w:rsidRPr="00014471">
        <w:rPr>
          <w:szCs w:val="24"/>
        </w:rPr>
        <w:t xml:space="preserve"> </w:t>
      </w:r>
      <w:r w:rsidR="00B61322" w:rsidRPr="00014471">
        <w:rPr>
          <w:szCs w:val="24"/>
          <w:lang w:val="en"/>
        </w:rPr>
        <w:t>W</w:t>
      </w:r>
      <w:r w:rsidR="00451CD6" w:rsidRPr="00014471">
        <w:rPr>
          <w:szCs w:val="24"/>
          <w:lang w:val="en"/>
        </w:rPr>
        <w:t xml:space="preserve">e </w:t>
      </w:r>
      <w:r w:rsidR="00B61322" w:rsidRPr="00014471">
        <w:rPr>
          <w:szCs w:val="24"/>
          <w:lang w:val="en"/>
        </w:rPr>
        <w:t xml:space="preserve">argue </w:t>
      </w:r>
      <w:r w:rsidR="00451CD6" w:rsidRPr="00014471">
        <w:rPr>
          <w:szCs w:val="24"/>
          <w:lang w:val="en"/>
        </w:rPr>
        <w:t xml:space="preserve">that </w:t>
      </w:r>
      <w:r w:rsidR="00B61322" w:rsidRPr="00014471">
        <w:rPr>
          <w:szCs w:val="24"/>
          <w:lang w:val="en"/>
        </w:rPr>
        <w:t>epidemiolog</w:t>
      </w:r>
      <w:r w:rsidR="00E943D4" w:rsidRPr="00014471">
        <w:rPr>
          <w:szCs w:val="24"/>
          <w:lang w:val="en"/>
        </w:rPr>
        <w:t>ical</w:t>
      </w:r>
      <w:r w:rsidR="00B61322" w:rsidRPr="00014471">
        <w:rPr>
          <w:szCs w:val="24"/>
          <w:lang w:val="en"/>
        </w:rPr>
        <w:t xml:space="preserve"> approaches</w:t>
      </w:r>
      <w:r w:rsidR="00C65565" w:rsidRPr="00014471">
        <w:rPr>
          <w:szCs w:val="24"/>
          <w:lang w:val="en"/>
        </w:rPr>
        <w:t xml:space="preserve"> </w:t>
      </w:r>
      <w:r w:rsidR="00B61322" w:rsidRPr="00014471">
        <w:rPr>
          <w:szCs w:val="24"/>
          <w:lang w:val="en"/>
        </w:rPr>
        <w:t>can be useful</w:t>
      </w:r>
      <w:r w:rsidR="00EE5090" w:rsidRPr="00014471">
        <w:rPr>
          <w:szCs w:val="24"/>
          <w:lang w:val="en"/>
        </w:rPr>
        <w:t xml:space="preserve"> </w:t>
      </w:r>
      <w:r w:rsidR="00150B16" w:rsidRPr="00014471">
        <w:rPr>
          <w:szCs w:val="24"/>
          <w:lang w:val="en"/>
        </w:rPr>
        <w:t>but</w:t>
      </w:r>
      <w:r w:rsidR="00451CD6" w:rsidRPr="00014471">
        <w:rPr>
          <w:szCs w:val="24"/>
          <w:lang w:val="en"/>
        </w:rPr>
        <w:t xml:space="preserve"> </w:t>
      </w:r>
      <w:r w:rsidR="00B61322" w:rsidRPr="00014471">
        <w:rPr>
          <w:szCs w:val="24"/>
          <w:lang w:val="en"/>
        </w:rPr>
        <w:t xml:space="preserve">must </w:t>
      </w:r>
      <w:r w:rsidR="00D45E6C" w:rsidRPr="00014471">
        <w:rPr>
          <w:szCs w:val="24"/>
          <w:lang w:val="en"/>
        </w:rPr>
        <w:t xml:space="preserve">be </w:t>
      </w:r>
      <w:r w:rsidR="008D195A" w:rsidRPr="00014471">
        <w:rPr>
          <w:szCs w:val="24"/>
          <w:lang w:val="en"/>
        </w:rPr>
        <w:t xml:space="preserve">complemented </w:t>
      </w:r>
      <w:r w:rsidR="00490242" w:rsidRPr="00014471">
        <w:rPr>
          <w:szCs w:val="24"/>
          <w:lang w:val="en"/>
        </w:rPr>
        <w:t>by other methodologies</w:t>
      </w:r>
      <w:r w:rsidR="00E943D4" w:rsidRPr="00014471">
        <w:rPr>
          <w:szCs w:val="24"/>
          <w:lang w:val="en"/>
        </w:rPr>
        <w:t xml:space="preserve"> to better understand the impact of helminth infections in dairy heifers</w:t>
      </w:r>
      <w:r w:rsidR="00914DDB" w:rsidRPr="00014471">
        <w:rPr>
          <w:szCs w:val="24"/>
        </w:rPr>
        <w:t>.</w:t>
      </w:r>
      <w:r w:rsidR="00914DDB" w:rsidRPr="00014471">
        <w:rPr>
          <w:szCs w:val="24"/>
          <w:lang w:val="en"/>
        </w:rPr>
        <w:t xml:space="preserve"> </w:t>
      </w:r>
      <w:r w:rsidR="004F5023" w:rsidRPr="00014471">
        <w:rPr>
          <w:szCs w:val="24"/>
          <w:lang w:val="en"/>
        </w:rPr>
        <w:t xml:space="preserve">In order to address </w:t>
      </w:r>
      <w:r w:rsidR="0029376C" w:rsidRPr="00014471">
        <w:rPr>
          <w:szCs w:val="24"/>
          <w:lang w:val="en"/>
        </w:rPr>
        <w:t xml:space="preserve">the complex dynamics of helminth </w:t>
      </w:r>
      <w:r w:rsidR="00263C50" w:rsidRPr="00014471">
        <w:rPr>
          <w:szCs w:val="24"/>
          <w:lang w:val="en"/>
        </w:rPr>
        <w:t>infection</w:t>
      </w:r>
      <w:r w:rsidR="0029376C" w:rsidRPr="00014471">
        <w:rPr>
          <w:szCs w:val="24"/>
          <w:lang w:val="en"/>
        </w:rPr>
        <w:t xml:space="preserve">s </w:t>
      </w:r>
      <w:r w:rsidR="00EF4724" w:rsidRPr="00014471">
        <w:rPr>
          <w:szCs w:val="24"/>
          <w:lang w:val="en"/>
        </w:rPr>
        <w:t>in dairy cattle production</w:t>
      </w:r>
      <w:r w:rsidR="004F5023" w:rsidRPr="00014471">
        <w:rPr>
          <w:szCs w:val="24"/>
          <w:lang w:val="en"/>
        </w:rPr>
        <w:t xml:space="preserve"> we</w:t>
      </w:r>
      <w:r w:rsidR="00EF4724" w:rsidRPr="00014471">
        <w:rPr>
          <w:szCs w:val="24"/>
          <w:lang w:val="en"/>
        </w:rPr>
        <w:t xml:space="preserve"> </w:t>
      </w:r>
      <w:r w:rsidR="0029376C" w:rsidRPr="00014471">
        <w:rPr>
          <w:szCs w:val="24"/>
          <w:lang w:val="en"/>
        </w:rPr>
        <w:t>require</w:t>
      </w:r>
      <w:r w:rsidR="004F5023" w:rsidRPr="00014471">
        <w:rPr>
          <w:szCs w:val="24"/>
          <w:lang w:val="en"/>
        </w:rPr>
        <w:t xml:space="preserve"> more comprehensive</w:t>
      </w:r>
      <w:r w:rsidR="0029376C" w:rsidRPr="00014471">
        <w:rPr>
          <w:szCs w:val="24"/>
          <w:lang w:val="en"/>
        </w:rPr>
        <w:t xml:space="preserve"> </w:t>
      </w:r>
      <w:r w:rsidR="00A455E4" w:rsidRPr="00014471">
        <w:rPr>
          <w:szCs w:val="24"/>
          <w:lang w:val="en"/>
        </w:rPr>
        <w:t xml:space="preserve">approaches that </w:t>
      </w:r>
      <w:r w:rsidR="004F5023" w:rsidRPr="00014471">
        <w:rPr>
          <w:szCs w:val="24"/>
          <w:lang w:val="en"/>
        </w:rPr>
        <w:t>include</w:t>
      </w:r>
      <w:r w:rsidR="0029376C" w:rsidRPr="00014471">
        <w:rPr>
          <w:szCs w:val="24"/>
          <w:lang w:val="en"/>
        </w:rPr>
        <w:t xml:space="preserve"> triangulation</w:t>
      </w:r>
      <w:r w:rsidR="00AD346E" w:rsidRPr="00014471">
        <w:rPr>
          <w:szCs w:val="24"/>
          <w:lang w:val="en"/>
        </w:rPr>
        <w:t xml:space="preserve"> between data sources</w:t>
      </w:r>
      <w:r w:rsidR="0029376C" w:rsidRPr="00014471">
        <w:rPr>
          <w:szCs w:val="24"/>
          <w:lang w:val="en"/>
        </w:rPr>
        <w:t xml:space="preserve"> and </w:t>
      </w:r>
      <w:r w:rsidR="005F5AFA" w:rsidRPr="00014471">
        <w:rPr>
          <w:szCs w:val="24"/>
          <w:lang w:val="en"/>
        </w:rPr>
        <w:t>interdisciplinary studies</w:t>
      </w:r>
      <w:r w:rsidR="00A455E4" w:rsidRPr="00014471">
        <w:rPr>
          <w:szCs w:val="24"/>
        </w:rPr>
        <w:t>.</w:t>
      </w:r>
      <w:r w:rsidR="00A455E4" w:rsidRPr="00014471" w:rsidDel="00A455E4">
        <w:rPr>
          <w:szCs w:val="24"/>
        </w:rPr>
        <w:t xml:space="preserve"> </w:t>
      </w:r>
    </w:p>
    <w:p w14:paraId="158FA50D" w14:textId="0BAC3C0E" w:rsidR="002534B9" w:rsidRPr="00014471" w:rsidRDefault="002534B9" w:rsidP="00A455E4">
      <w:pPr>
        <w:spacing w:line="480" w:lineRule="auto"/>
        <w:rPr>
          <w:rFonts w:cs="Times New Roman"/>
          <w:color w:val="000000" w:themeColor="text1"/>
          <w:szCs w:val="24"/>
        </w:rPr>
      </w:pPr>
      <w:r w:rsidRPr="00014471">
        <w:rPr>
          <w:rFonts w:cs="Times New Roman"/>
          <w:color w:val="000000" w:themeColor="text1"/>
          <w:szCs w:val="24"/>
        </w:rPr>
        <w:t xml:space="preserve">Keywords: </w:t>
      </w:r>
      <w:r w:rsidR="00D2696F" w:rsidRPr="00014471">
        <w:rPr>
          <w:rFonts w:cs="Times New Roman"/>
          <w:color w:val="000000" w:themeColor="text1"/>
          <w:szCs w:val="24"/>
        </w:rPr>
        <w:t xml:space="preserve">England; </w:t>
      </w:r>
      <w:r w:rsidR="005266B3" w:rsidRPr="00014471">
        <w:rPr>
          <w:rFonts w:cs="Times New Roman"/>
          <w:color w:val="000000" w:themeColor="text1"/>
          <w:szCs w:val="24"/>
        </w:rPr>
        <w:t xml:space="preserve">dairy </w:t>
      </w:r>
      <w:r w:rsidR="008B1D7F" w:rsidRPr="00014471">
        <w:rPr>
          <w:rFonts w:cs="Times New Roman"/>
          <w:color w:val="000000" w:themeColor="text1"/>
          <w:szCs w:val="24"/>
        </w:rPr>
        <w:t>heifer;</w:t>
      </w:r>
      <w:r w:rsidR="009A4DDE" w:rsidRPr="00014471">
        <w:rPr>
          <w:rFonts w:cs="Times New Roman"/>
          <w:color w:val="000000" w:themeColor="text1"/>
          <w:szCs w:val="24"/>
        </w:rPr>
        <w:t xml:space="preserve"> </w:t>
      </w:r>
      <w:r w:rsidR="00C414BD" w:rsidRPr="00014471">
        <w:rPr>
          <w:rFonts w:cs="Times New Roman"/>
          <w:i/>
          <w:color w:val="000000" w:themeColor="text1"/>
          <w:szCs w:val="24"/>
        </w:rPr>
        <w:t>Ostertagia ostertagi</w:t>
      </w:r>
      <w:r w:rsidR="00C81381" w:rsidRPr="00014471">
        <w:rPr>
          <w:rFonts w:cs="Times New Roman"/>
          <w:iCs/>
          <w:color w:val="000000" w:themeColor="text1"/>
          <w:szCs w:val="24"/>
        </w:rPr>
        <w:t xml:space="preserve">; </w:t>
      </w:r>
      <w:r w:rsidR="005266B3" w:rsidRPr="00014471">
        <w:rPr>
          <w:rFonts w:cs="Times New Roman"/>
          <w:iCs/>
          <w:color w:val="000000" w:themeColor="text1"/>
          <w:szCs w:val="24"/>
        </w:rPr>
        <w:t>individual milk ELISA</w:t>
      </w:r>
      <w:r w:rsidR="00C81381" w:rsidRPr="00014471">
        <w:rPr>
          <w:rFonts w:cs="Times New Roman"/>
          <w:i/>
          <w:iCs/>
          <w:color w:val="000000" w:themeColor="text1"/>
          <w:szCs w:val="24"/>
        </w:rPr>
        <w:t xml:space="preserve">; </w:t>
      </w:r>
      <w:r w:rsidR="005266B3" w:rsidRPr="00014471">
        <w:rPr>
          <w:rFonts w:cs="Times New Roman"/>
          <w:iCs/>
          <w:color w:val="000000" w:themeColor="text1"/>
          <w:szCs w:val="24"/>
        </w:rPr>
        <w:t>epidemiology</w:t>
      </w:r>
      <w:r w:rsidR="00521369" w:rsidRPr="00014471">
        <w:rPr>
          <w:rFonts w:cs="Times New Roman"/>
          <w:iCs/>
          <w:color w:val="000000" w:themeColor="text1"/>
          <w:szCs w:val="24"/>
        </w:rPr>
        <w:t xml:space="preserve">; </w:t>
      </w:r>
      <w:r w:rsidR="005266B3" w:rsidRPr="00014471">
        <w:rPr>
          <w:rFonts w:cs="Times New Roman"/>
          <w:iCs/>
          <w:color w:val="000000" w:themeColor="text1"/>
          <w:szCs w:val="24"/>
        </w:rPr>
        <w:t>impact</w:t>
      </w:r>
      <w:r w:rsidR="009E05D8" w:rsidRPr="00014471">
        <w:rPr>
          <w:rFonts w:cs="Times New Roman"/>
          <w:iCs/>
          <w:color w:val="000000" w:themeColor="text1"/>
          <w:szCs w:val="24"/>
        </w:rPr>
        <w:t>.</w:t>
      </w:r>
      <w:r w:rsidR="00521369" w:rsidRPr="00014471">
        <w:rPr>
          <w:rFonts w:cs="Times New Roman"/>
          <w:iCs/>
          <w:color w:val="000000" w:themeColor="text1"/>
          <w:szCs w:val="24"/>
        </w:rPr>
        <w:t xml:space="preserve"> </w:t>
      </w:r>
    </w:p>
    <w:p w14:paraId="42BB8E0F" w14:textId="77777777" w:rsidR="00023455" w:rsidRPr="00014471" w:rsidRDefault="00023455" w:rsidP="00AC2435">
      <w:pPr>
        <w:pStyle w:val="ListParagraph"/>
        <w:spacing w:before="0" w:after="0" w:line="480" w:lineRule="auto"/>
        <w:ind w:left="360"/>
        <w:contextualSpacing w:val="0"/>
        <w:rPr>
          <w:rFonts w:cs="Times New Roman"/>
          <w:b/>
          <w:color w:val="000000" w:themeColor="text1"/>
          <w:szCs w:val="24"/>
        </w:rPr>
      </w:pPr>
    </w:p>
    <w:p w14:paraId="3045A0FA" w14:textId="77777777" w:rsidR="006C15E9" w:rsidRPr="00014471" w:rsidRDefault="006E0487" w:rsidP="00AC2435">
      <w:pPr>
        <w:pStyle w:val="ListParagraph"/>
        <w:numPr>
          <w:ilvl w:val="0"/>
          <w:numId w:val="53"/>
        </w:numPr>
        <w:spacing w:before="0" w:after="120" w:line="480" w:lineRule="auto"/>
        <w:ind w:left="357" w:hanging="357"/>
        <w:contextualSpacing w:val="0"/>
        <w:rPr>
          <w:rFonts w:cs="Times New Roman"/>
          <w:b/>
          <w:color w:val="000000" w:themeColor="text1"/>
          <w:szCs w:val="24"/>
          <w:lang w:val="de-DE"/>
        </w:rPr>
      </w:pPr>
      <w:r w:rsidRPr="00014471">
        <w:rPr>
          <w:rFonts w:cs="Times New Roman"/>
          <w:b/>
          <w:color w:val="000000" w:themeColor="text1"/>
          <w:szCs w:val="24"/>
          <w:lang w:val="de-DE"/>
        </w:rPr>
        <w:t>Introduction</w:t>
      </w:r>
    </w:p>
    <w:p w14:paraId="34D85C71" w14:textId="6820BCF6" w:rsidR="001A2D6D" w:rsidRPr="00014471" w:rsidRDefault="00137170" w:rsidP="006107E0">
      <w:pPr>
        <w:spacing w:before="0" w:after="0" w:line="480" w:lineRule="auto"/>
        <w:ind w:firstLine="720"/>
        <w:rPr>
          <w:iCs/>
          <w:color w:val="000000" w:themeColor="text1"/>
        </w:rPr>
      </w:pPr>
      <w:r w:rsidRPr="00014471">
        <w:t xml:space="preserve">Worldwide, there is an increasing demand for food, especially meat and milk </w:t>
      </w:r>
      <w:r w:rsidRPr="00014471">
        <w:fldChar w:fldCharType="begin"/>
      </w:r>
      <w:r w:rsidRPr="00014471">
        <w:instrText xml:space="preserve"> ADDIN EN.CITE &lt;EndNote&gt;&lt;Cite&gt;&lt;Author&gt;FAO&lt;/Author&gt;&lt;Year&gt;2009&lt;/Year&gt;&lt;RecNum&gt;148&lt;/RecNum&gt;&lt;DisplayText&gt;(FAO, 2009)&lt;/DisplayText&gt;&lt;record&gt;&lt;rec-number&gt;148&lt;/rec-number&gt;&lt;foreign-keys&gt;&lt;key app="EN" db-id="fpw9prvw99d9ere92tmx0eso0efz0xe2xptt" timestamp="1472197746"&gt;148&lt;/key&gt;&lt;/foreign-keys&gt;&lt;ref-type name="Journal Article"&gt;17&lt;/ref-type&gt;&lt;contributors&gt;&lt;authors&gt;&lt;author&gt;FAO&lt;/author&gt;&lt;/authors&gt;&lt;/contributors&gt;&lt;titles&gt;&lt;title&gt;How to feed the world in 2050&lt;/title&gt;&lt;/titles&gt;&lt;pages&gt;35 pp.&lt;/pages&gt;&lt;dates&gt;&lt;year&gt;2009&lt;/year&gt;&lt;/dates&gt;&lt;urls&gt;&lt;/urls&gt;&lt;/record&gt;&lt;/Cite&gt;&lt;/EndNote&gt;</w:instrText>
      </w:r>
      <w:r w:rsidRPr="00014471">
        <w:fldChar w:fldCharType="separate"/>
      </w:r>
      <w:r w:rsidRPr="00014471">
        <w:rPr>
          <w:noProof/>
        </w:rPr>
        <w:t>(FAO, 2009)</w:t>
      </w:r>
      <w:r w:rsidRPr="00014471">
        <w:fldChar w:fldCharType="end"/>
      </w:r>
      <w:r w:rsidRPr="00014471">
        <w:t>. Alongside</w:t>
      </w:r>
      <w:r w:rsidR="006F7598" w:rsidRPr="00014471">
        <w:t xml:space="preserve"> this demand</w:t>
      </w:r>
      <w:r w:rsidR="00146357" w:rsidRPr="00014471">
        <w:t>,</w:t>
      </w:r>
      <w:r w:rsidR="006F7598" w:rsidRPr="00014471">
        <w:t xml:space="preserve"> and</w:t>
      </w:r>
      <w:r w:rsidRPr="00014471">
        <w:t xml:space="preserve"> </w:t>
      </w:r>
      <w:r w:rsidR="00035031" w:rsidRPr="00014471">
        <w:t xml:space="preserve">due to growing </w:t>
      </w:r>
      <w:r w:rsidRPr="00014471">
        <w:t xml:space="preserve">concerns around </w:t>
      </w:r>
      <w:r w:rsidR="007746D4" w:rsidRPr="00014471">
        <w:t xml:space="preserve">food production </w:t>
      </w:r>
      <w:r w:rsidR="00DE38EE" w:rsidRPr="00014471">
        <w:t>sustainability (</w:t>
      </w:r>
      <w:r w:rsidR="007746D4" w:rsidRPr="00014471">
        <w:t>i.e. the need for increased food production with less waste and environment</w:t>
      </w:r>
      <w:r w:rsidR="0011099B" w:rsidRPr="00014471">
        <w:t>al</w:t>
      </w:r>
      <w:r w:rsidR="007746D4" w:rsidRPr="00014471">
        <w:t xml:space="preserve"> impact</w:t>
      </w:r>
      <w:r w:rsidR="00DE38EE" w:rsidRPr="00014471">
        <w:t>)</w:t>
      </w:r>
      <w:r w:rsidR="007746D4" w:rsidRPr="00014471">
        <w:t xml:space="preserve"> </w:t>
      </w:r>
      <w:r w:rsidRPr="00014471">
        <w:t xml:space="preserve">and other issues such as animal welfare, high expectations are put on </w:t>
      </w:r>
      <w:r w:rsidR="0097522E" w:rsidRPr="00014471">
        <w:t>livestock</w:t>
      </w:r>
      <w:r w:rsidRPr="00014471">
        <w:t xml:space="preserve"> systems </w:t>
      </w:r>
      <w:r w:rsidR="00793DE4" w:rsidRPr="00014471">
        <w:t xml:space="preserve">not only </w:t>
      </w:r>
      <w:r w:rsidRPr="00014471">
        <w:t xml:space="preserve">for </w:t>
      </w:r>
      <w:r w:rsidR="00035031" w:rsidRPr="00014471">
        <w:t xml:space="preserve">increasing </w:t>
      </w:r>
      <w:r w:rsidRPr="00014471">
        <w:t>production and efficiency</w:t>
      </w:r>
      <w:r w:rsidR="00793DE4" w:rsidRPr="00014471">
        <w:t xml:space="preserve"> but also for complying with sustainability and ethical standards</w:t>
      </w:r>
      <w:r w:rsidRPr="00014471">
        <w:t xml:space="preserve"> </w:t>
      </w:r>
      <w:r w:rsidRPr="00014471">
        <w:fldChar w:fldCharType="begin"/>
      </w:r>
      <w:r w:rsidRPr="00014471">
        <w:instrText xml:space="preserve"> ADDIN EN.CITE &lt;EndNote&gt;&lt;Cite&gt;&lt;Author&gt;Rushton&lt;/Author&gt;&lt;Year&gt;2016&lt;/Year&gt;&lt;RecNum&gt;348&lt;/RecNum&gt;&lt;DisplayText&gt;(Rushton and Bruce, 2016)&lt;/DisplayText&gt;&lt;record&gt;&lt;rec-number&gt;348&lt;/rec-number&gt;&lt;foreign-keys&gt;&lt;key app="EN" db-id="fpw9prvw99d9ere92tmx0eso0efz0xe2xptt" timestamp="1477233300"&gt;348&lt;/key&gt;&lt;/foreign-keys&gt;&lt;ref-type name="Journal Article"&gt;17&lt;/ref-type&gt;&lt;contributors&gt;&lt;authors&gt;&lt;author&gt;Rushton, J.&lt;/author&gt;&lt;author&gt;Bruce, M.&lt;/author&gt;&lt;/authors&gt;&lt;/contributors&gt;&lt;titles&gt;&lt;title&gt;Using a One Health approach to assess the impact of parasitic disease in livestock: how does it add value?&lt;/title&gt;&lt;secondary-title&gt;Parasitol.&lt;/secondary-title&gt;&lt;/titles&gt;&lt;periodical&gt;&lt;full-title&gt;Parasitol.&lt;/full-title&gt;&lt;/periodical&gt;&lt;pages&gt;1-11&lt;/pages&gt;&lt;volume&gt;4&lt;/volume&gt;&lt;dates&gt;&lt;year&gt;2016&lt;/year&gt;&lt;/dates&gt;&lt;urls&gt;&lt;/urls&gt;&lt;/record&gt;&lt;/Cite&gt;&lt;/EndNote&gt;</w:instrText>
      </w:r>
      <w:r w:rsidRPr="00014471">
        <w:fldChar w:fldCharType="separate"/>
      </w:r>
      <w:r w:rsidRPr="00014471">
        <w:rPr>
          <w:noProof/>
        </w:rPr>
        <w:t>(Rushton and Bruce, 2016)</w:t>
      </w:r>
      <w:r w:rsidRPr="00014471">
        <w:fldChar w:fldCharType="end"/>
      </w:r>
      <w:r w:rsidRPr="00014471">
        <w:t>.</w:t>
      </w:r>
      <w:r w:rsidR="00781CC9" w:rsidRPr="00014471">
        <w:t xml:space="preserve"> </w:t>
      </w:r>
      <w:r w:rsidR="00B73654" w:rsidRPr="00014471">
        <w:t>According to r</w:t>
      </w:r>
      <w:r w:rsidR="000F7CFA" w:rsidRPr="00014471">
        <w:t>ecent reports</w:t>
      </w:r>
      <w:r w:rsidR="00B73654" w:rsidRPr="00014471">
        <w:t xml:space="preserve">, </w:t>
      </w:r>
      <w:r w:rsidR="000F7CFA" w:rsidRPr="00014471">
        <w:t xml:space="preserve">the global production of animal-source food is reduced </w:t>
      </w:r>
      <w:r w:rsidR="00741455" w:rsidRPr="00014471">
        <w:t>by 20</w:t>
      </w:r>
      <w:r w:rsidR="00AC0022" w:rsidRPr="00014471">
        <w:t xml:space="preserve"> </w:t>
      </w:r>
      <w:r w:rsidR="00741455" w:rsidRPr="00014471">
        <w:t xml:space="preserve">% </w:t>
      </w:r>
      <w:r w:rsidR="000F7CFA" w:rsidRPr="00014471">
        <w:t xml:space="preserve">due to diseases </w:t>
      </w:r>
      <w:r w:rsidR="000F7CFA" w:rsidRPr="00014471">
        <w:fldChar w:fldCharType="begin"/>
      </w:r>
      <w:r w:rsidR="000F7CFA" w:rsidRPr="00014471">
        <w:instrText xml:space="preserve"> ADDIN EN.CITE &lt;EndNote&gt;&lt;Cite&gt;&lt;Author&gt;Vallat&lt;/Author&gt;&lt;Year&gt;2009&lt;/Year&gt;&lt;RecNum&gt;3975&lt;/RecNum&gt;&lt;DisplayText&gt;(Vallat, 2009)&lt;/DisplayText&gt;&lt;record&gt;&lt;rec-number&gt;3975&lt;/rec-number&gt;&lt;foreign-keys&gt;&lt;key app="EN" db-id="fpw9prvw99d9ere92tmx0eso0efz0xe2xptt" timestamp="1487088806"&gt;3975&lt;/key&gt;&lt;/foreign-keys&gt;&lt;ref-type name="Journal Article"&gt;17&lt;/ref-type&gt;&lt;contributors&gt;&lt;authors&gt;&lt;author&gt;Vallat, B.&lt;/author&gt;&lt;/authors&gt;&lt;/contributors&gt;&lt;titles&gt;&lt;title&gt;One World, One Health. http://www.oie.int/en/for-themedia/editorials/detail/article/one-world-one-health/&lt;/title&gt;&lt;/titles&gt;&lt;dates&gt;&lt;year&gt;2009&lt;/year&gt;&lt;/dates&gt;&lt;urls&gt;&lt;/urls&gt;&lt;/record&gt;&lt;/Cite&gt;&lt;/EndNote&gt;</w:instrText>
      </w:r>
      <w:r w:rsidR="000F7CFA" w:rsidRPr="00014471">
        <w:fldChar w:fldCharType="separate"/>
      </w:r>
      <w:r w:rsidR="000F7CFA" w:rsidRPr="00014471">
        <w:rPr>
          <w:noProof/>
        </w:rPr>
        <w:t>(Vallat, 2009)</w:t>
      </w:r>
      <w:r w:rsidR="000F7CFA" w:rsidRPr="00014471">
        <w:fldChar w:fldCharType="end"/>
      </w:r>
      <w:r w:rsidR="00885888" w:rsidRPr="00014471">
        <w:t>.</w:t>
      </w:r>
      <w:r w:rsidR="00323AD3" w:rsidRPr="00014471">
        <w:t xml:space="preserve"> </w:t>
      </w:r>
      <w:r w:rsidR="00DB6920" w:rsidRPr="00014471">
        <w:t>C</w:t>
      </w:r>
      <w:r w:rsidR="00374F21" w:rsidRPr="00014471">
        <w:t>attle h</w:t>
      </w:r>
      <w:r w:rsidRPr="00014471">
        <w:t>elminth</w:t>
      </w:r>
      <w:r w:rsidR="00DC2E20" w:rsidRPr="00014471">
        <w:t xml:space="preserve"> infections</w:t>
      </w:r>
      <w:r w:rsidR="006E1D5D" w:rsidRPr="00014471">
        <w:t xml:space="preserve"> </w:t>
      </w:r>
      <w:r w:rsidRPr="00014471">
        <w:t>represent</w:t>
      </w:r>
      <w:r w:rsidR="00727DD8" w:rsidRPr="00014471">
        <w:t xml:space="preserve"> one </w:t>
      </w:r>
      <w:r w:rsidR="00374F21" w:rsidRPr="00014471">
        <w:t>of the</w:t>
      </w:r>
      <w:r w:rsidRPr="00014471">
        <w:t xml:space="preserve"> growing concern</w:t>
      </w:r>
      <w:r w:rsidR="00532A2C" w:rsidRPr="00014471">
        <w:t>s</w:t>
      </w:r>
      <w:r w:rsidRPr="00014471">
        <w:t xml:space="preserve"> for the </w:t>
      </w:r>
      <w:r w:rsidR="00532A2C" w:rsidRPr="00014471">
        <w:t xml:space="preserve">cattle </w:t>
      </w:r>
      <w:r w:rsidRPr="00014471">
        <w:t>industry around the world</w:t>
      </w:r>
      <w:r w:rsidR="0011099B" w:rsidRPr="00014471">
        <w:t xml:space="preserve"> </w:t>
      </w:r>
      <w:r w:rsidR="0011099B" w:rsidRPr="00014471">
        <w:fldChar w:fldCharType="begin"/>
      </w:r>
      <w:r w:rsidR="0011099B" w:rsidRPr="00014471">
        <w:instrText xml:space="preserve"> ADDIN EN.CITE &lt;EndNote&gt;&lt;Cite&gt;&lt;Author&gt;Skuce&lt;/Author&gt;&lt;Year&gt;2013&lt;/Year&gt;&lt;RecNum&gt;71&lt;/RecNum&gt;&lt;DisplayText&gt;(Skuce et al., 2013)&lt;/DisplayText&gt;&lt;record&gt;&lt;rec-number&gt;71&lt;/rec-number&gt;&lt;foreign-keys&gt;&lt;key app="EN" db-id="fpw9prvw99d9ere92tmx0eso0efz0xe2xptt" timestamp="1464853358"&gt;71&lt;/key&gt;&lt;/foreign-keys&gt;&lt;ref-type name="Journal Article"&gt;17&lt;/ref-type&gt;&lt;contributors&gt;&lt;authors&gt;&lt;author&gt;Skuce, P. J.&lt;/author&gt;&lt;author&gt;Morgan, E. R.&lt;/author&gt;&lt;author&gt;van Dijk, J.&lt;/author&gt;&lt;author&gt;Mitchell, M.&lt;/author&gt;&lt;/authors&gt;&lt;/contributors&gt;&lt;auth-address&gt;Moredun Research Institute, Pentlands Science Park, Midlothian EH26 0PZ, UK. philip.skuce@moredun.ac.uk&lt;/auth-address&gt;&lt;titles&gt;&lt;title&gt;Animal health aspects of adaptation to climate change: beating the heat and parasites in a warming Europe&lt;/title&gt;&lt;secondary-title&gt;Animal&lt;/secondary-title&gt;&lt;alt-title&gt;Animal : an international journal of animal bioscience&lt;/alt-title&gt;&lt;/titles&gt;&lt;periodical&gt;&lt;full-title&gt;Animal&lt;/full-title&gt;&lt;abbr-1&gt;Animal : an international journal of animal bioscience&lt;/abbr-1&gt;&lt;/periodical&gt;&lt;alt-periodical&gt;&lt;full-title&gt;Animal&lt;/full-title&gt;&lt;abbr-1&gt;Animal : an international journal of animal bioscience&lt;/abbr-1&gt;&lt;/alt-periodical&gt;&lt;pages&gt;333-45&lt;/pages&gt;&lt;volume&gt;7 Suppl 2&lt;/volume&gt;&lt;keywords&gt;&lt;keyword&gt;Adaptation, Physiological&lt;/keyword&gt;&lt;keyword&gt;Animal Husbandry/*methods&lt;/keyword&gt;&lt;keyword&gt;*Animal Welfare&lt;/keyword&gt;&lt;keyword&gt;Animals&lt;/keyword&gt;&lt;keyword&gt;*Climate Change&lt;/keyword&gt;&lt;keyword&gt;Europe&lt;/keyword&gt;&lt;keyword&gt;Hot Temperature&lt;/keyword&gt;&lt;keyword&gt;*Livestock&lt;/keyword&gt;&lt;keyword&gt;Parasitic Diseases, Animal/*parasitology&lt;/keyword&gt;&lt;keyword&gt;*Poultry&lt;/keyword&gt;&lt;keyword&gt;Poultry Diseases/parasitology&lt;/keyword&gt;&lt;/keywords&gt;&lt;dates&gt;&lt;year&gt;2013&lt;/year&gt;&lt;pub-dates&gt;&lt;date&gt;Jun&lt;/date&gt;&lt;/pub-dates&gt;&lt;/dates&gt;&lt;isbn&gt;1751-732X (Electronic)&amp;#xD;1751-7311 (Linking)&lt;/isbn&gt;&lt;accession-num&gt;23739475&lt;/accession-num&gt;&lt;urls&gt;&lt;related-urls&gt;&lt;url&gt;http://www.ncbi.nlm.nih.gov/pubmed/23739475&lt;/url&gt;&lt;/related-urls&gt;&lt;/urls&gt;&lt;electronic-resource-num&gt;10.1017/S175173111300075X&lt;/electronic-resource-num&gt;&lt;/record&gt;&lt;/Cite&gt;&lt;/EndNote&gt;</w:instrText>
      </w:r>
      <w:r w:rsidR="0011099B" w:rsidRPr="00014471">
        <w:fldChar w:fldCharType="separate"/>
      </w:r>
      <w:r w:rsidR="0011099B" w:rsidRPr="00014471">
        <w:rPr>
          <w:noProof/>
        </w:rPr>
        <w:t>(Skuce et al., 2013)</w:t>
      </w:r>
      <w:r w:rsidR="0011099B" w:rsidRPr="00014471">
        <w:fldChar w:fldCharType="end"/>
      </w:r>
      <w:r w:rsidRPr="00014471">
        <w:t>.</w:t>
      </w:r>
      <w:r w:rsidR="001D0EC1" w:rsidRPr="00014471">
        <w:t xml:space="preserve"> </w:t>
      </w:r>
      <w:r w:rsidR="00DB6920" w:rsidRPr="00014471">
        <w:t>I</w:t>
      </w:r>
      <w:r w:rsidR="001D0EC1" w:rsidRPr="00014471">
        <w:rPr>
          <w:iCs/>
          <w:color w:val="000000" w:themeColor="text1"/>
        </w:rPr>
        <w:t xml:space="preserve">ntensification of cattle production </w:t>
      </w:r>
      <w:r w:rsidR="000F06BF" w:rsidRPr="00014471">
        <w:rPr>
          <w:iCs/>
          <w:color w:val="000000" w:themeColor="text1"/>
        </w:rPr>
        <w:t>as well as</w:t>
      </w:r>
      <w:r w:rsidR="001D0EC1" w:rsidRPr="00014471">
        <w:rPr>
          <w:iCs/>
          <w:color w:val="000000" w:themeColor="text1"/>
        </w:rPr>
        <w:t xml:space="preserve"> changes in </w:t>
      </w:r>
      <w:r w:rsidR="00D1739D" w:rsidRPr="00014471">
        <w:rPr>
          <w:iCs/>
          <w:color w:val="000000" w:themeColor="text1"/>
        </w:rPr>
        <w:t xml:space="preserve">climate and </w:t>
      </w:r>
      <w:r w:rsidR="001D0EC1" w:rsidRPr="00014471">
        <w:rPr>
          <w:iCs/>
          <w:color w:val="000000" w:themeColor="text1"/>
        </w:rPr>
        <w:t>management practices have</w:t>
      </w:r>
      <w:r w:rsidR="00FA5E1C" w:rsidRPr="00014471">
        <w:rPr>
          <w:iCs/>
          <w:color w:val="000000" w:themeColor="text1"/>
        </w:rPr>
        <w:t xml:space="preserve"> </w:t>
      </w:r>
      <w:r w:rsidR="001D0EC1" w:rsidRPr="00014471">
        <w:rPr>
          <w:iCs/>
          <w:color w:val="000000" w:themeColor="text1"/>
        </w:rPr>
        <w:t>affected the distribution of helminth infections in cattle</w:t>
      </w:r>
      <w:r w:rsidR="007E6EED" w:rsidRPr="00014471">
        <w:rPr>
          <w:iCs/>
          <w:color w:val="000000" w:themeColor="text1"/>
        </w:rPr>
        <w:t xml:space="preserve"> (Rushton and Bruce, 2016)</w:t>
      </w:r>
      <w:r w:rsidR="00DB6920" w:rsidRPr="00014471">
        <w:rPr>
          <w:iCs/>
          <w:color w:val="000000" w:themeColor="text1"/>
        </w:rPr>
        <w:t>. In fact, in recent years,</w:t>
      </w:r>
      <w:r w:rsidR="00FA5E1C" w:rsidRPr="00014471">
        <w:rPr>
          <w:iCs/>
          <w:color w:val="000000" w:themeColor="text1"/>
        </w:rPr>
        <w:t xml:space="preserve"> </w:t>
      </w:r>
      <w:r w:rsidR="00727DD8" w:rsidRPr="00014471">
        <w:rPr>
          <w:iCs/>
          <w:color w:val="000000" w:themeColor="text1"/>
        </w:rPr>
        <w:t>t</w:t>
      </w:r>
      <w:r w:rsidR="008E578F" w:rsidRPr="00014471">
        <w:t>he</w:t>
      </w:r>
      <w:r w:rsidR="008E578F" w:rsidRPr="00014471">
        <w:rPr>
          <w:iCs/>
          <w:color w:val="000000" w:themeColor="text1"/>
        </w:rPr>
        <w:t xml:space="preserve"> incidence </w:t>
      </w:r>
      <w:r w:rsidR="008E578F" w:rsidRPr="00014471">
        <w:t xml:space="preserve">of chronic diseases due to </w:t>
      </w:r>
      <w:r w:rsidR="00091DBB" w:rsidRPr="00014471">
        <w:t xml:space="preserve">cattle </w:t>
      </w:r>
      <w:r w:rsidR="008E578F" w:rsidRPr="00014471">
        <w:t>helminth infections has</w:t>
      </w:r>
      <w:r w:rsidR="00C20E27" w:rsidRPr="00014471">
        <w:t xml:space="preserve"> </w:t>
      </w:r>
      <w:r w:rsidR="008E578F" w:rsidRPr="00014471">
        <w:t xml:space="preserve">increased along with </w:t>
      </w:r>
      <w:r w:rsidR="008E578F" w:rsidRPr="00014471">
        <w:rPr>
          <w:iCs/>
          <w:color w:val="000000" w:themeColor="text1"/>
        </w:rPr>
        <w:t>evidence</w:t>
      </w:r>
      <w:r w:rsidR="008E578F" w:rsidRPr="00014471">
        <w:rPr>
          <w:i/>
          <w:iCs/>
          <w:color w:val="000000" w:themeColor="text1"/>
        </w:rPr>
        <w:t xml:space="preserve"> </w:t>
      </w:r>
      <w:r w:rsidR="008E578F" w:rsidRPr="00014471">
        <w:t>of parasite resistance to cattle anthelmintic drugs</w:t>
      </w:r>
      <w:r w:rsidR="001B3A68" w:rsidRPr="00014471">
        <w:t xml:space="preserve"> </w:t>
      </w:r>
      <w:r w:rsidR="008E578F" w:rsidRPr="00014471">
        <w:fldChar w:fldCharType="begin">
          <w:fldData xml:space="preserve">PEVuZE5vdGU+PENpdGU+PEF1dGhvcj5Ta3VjZTwvQXV0aG9yPjxZZWFyPjIwMTM8L1llYXI+PFJl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</w:fldData>
        </w:fldChar>
      </w:r>
      <w:r w:rsidR="001B3A68" w:rsidRPr="00014471">
        <w:instrText xml:space="preserve"> ADDIN EN.CITE </w:instrText>
      </w:r>
      <w:r w:rsidR="001B3A68" w:rsidRPr="00014471">
        <w:fldChar w:fldCharType="begin">
          <w:fldData xml:space="preserve">PEVuZE5vdGU+PENpdGU+PEF1dGhvcj5Ta3VjZTwvQXV0aG9yPjxZZWFyPjIwMTM8L1llYXI+PFJl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</w:fldData>
        </w:fldChar>
      </w:r>
      <w:r w:rsidR="001B3A68" w:rsidRPr="00014471">
        <w:instrText xml:space="preserve"> ADDIN EN.CITE.DATA </w:instrText>
      </w:r>
      <w:r w:rsidR="001B3A68" w:rsidRPr="00014471">
        <w:fldChar w:fldCharType="end"/>
      </w:r>
      <w:r w:rsidR="008E578F" w:rsidRPr="00014471">
        <w:fldChar w:fldCharType="separate"/>
      </w:r>
      <w:r w:rsidR="001B3A68" w:rsidRPr="00014471">
        <w:rPr>
          <w:noProof/>
        </w:rPr>
        <w:t>(Stafford and Coles, 1999; Pritchard et al., 2005; Skuce et al., 2013)</w:t>
      </w:r>
      <w:r w:rsidR="008E578F" w:rsidRPr="00014471">
        <w:fldChar w:fldCharType="end"/>
      </w:r>
      <w:r w:rsidR="008E578F" w:rsidRPr="00014471">
        <w:t>.</w:t>
      </w:r>
      <w:r w:rsidR="00CB003F" w:rsidRPr="00014471">
        <w:t xml:space="preserve"> </w:t>
      </w:r>
    </w:p>
    <w:p w14:paraId="29D7CBA5" w14:textId="070D7F80" w:rsidR="00EC395A" w:rsidRPr="00014471" w:rsidRDefault="00BA631F" w:rsidP="00026E94">
      <w:pPr>
        <w:spacing w:before="0" w:after="0" w:line="480" w:lineRule="auto"/>
        <w:ind w:firstLine="357"/>
        <w:rPr>
          <w:iCs/>
          <w:color w:val="000000" w:themeColor="text1"/>
          <w:lang w:val="en"/>
        </w:rPr>
      </w:pPr>
      <w:r w:rsidRPr="00014471">
        <w:t>In</w:t>
      </w:r>
      <w:r w:rsidR="00347B9D" w:rsidRPr="00014471">
        <w:t xml:space="preserve"> temperate areas such as England</w:t>
      </w:r>
      <w:r w:rsidR="00A27973" w:rsidRPr="00014471">
        <w:t xml:space="preserve">, </w:t>
      </w:r>
      <w:r w:rsidR="00E83A9C" w:rsidRPr="00014471">
        <w:t>there is a general agreement</w:t>
      </w:r>
      <w:r w:rsidR="00B7367D" w:rsidRPr="00014471">
        <w:t xml:space="preserve"> that </w:t>
      </w:r>
      <w:r w:rsidR="00F02883" w:rsidRPr="00014471">
        <w:t xml:space="preserve">cattle helminths, </w:t>
      </w:r>
      <w:r w:rsidR="00452B09" w:rsidRPr="00014471">
        <w:t>particularly</w:t>
      </w:r>
      <w:r w:rsidR="00091DBB" w:rsidRPr="00014471">
        <w:t xml:space="preserve"> </w:t>
      </w:r>
      <w:r w:rsidR="00E54488" w:rsidRPr="00014471">
        <w:rPr>
          <w:i/>
          <w:szCs w:val="24"/>
        </w:rPr>
        <w:t>Ostertagia ostertagi</w:t>
      </w:r>
      <w:r w:rsidR="00E54488" w:rsidRPr="00014471">
        <w:rPr>
          <w:szCs w:val="24"/>
        </w:rPr>
        <w:t xml:space="preserve"> (</w:t>
      </w:r>
      <w:r w:rsidR="00E54488" w:rsidRPr="00014471">
        <w:rPr>
          <w:i/>
          <w:szCs w:val="24"/>
        </w:rPr>
        <w:t>O. ostertagi</w:t>
      </w:r>
      <w:r w:rsidR="00E54488" w:rsidRPr="00014471">
        <w:rPr>
          <w:szCs w:val="24"/>
        </w:rPr>
        <w:t>)</w:t>
      </w:r>
      <w:r w:rsidR="00F02883" w:rsidRPr="00014471">
        <w:rPr>
          <w:color w:val="000000" w:themeColor="text1"/>
        </w:rPr>
        <w:t xml:space="preserve">, </w:t>
      </w:r>
      <w:r w:rsidR="00B57F8F" w:rsidRPr="00014471">
        <w:rPr>
          <w:iCs/>
          <w:color w:val="000000" w:themeColor="text1"/>
        </w:rPr>
        <w:t>are</w:t>
      </w:r>
      <w:r w:rsidR="00D535A4" w:rsidRPr="00014471">
        <w:rPr>
          <w:iCs/>
          <w:color w:val="000000" w:themeColor="text1"/>
        </w:rPr>
        <w:t xml:space="preserve"> of major importance </w:t>
      </w:r>
      <w:r w:rsidRPr="00014471">
        <w:rPr>
          <w:iCs/>
          <w:color w:val="000000" w:themeColor="text1"/>
        </w:rPr>
        <w:t xml:space="preserve">in terms of </w:t>
      </w:r>
      <w:r w:rsidR="00B57F8F" w:rsidRPr="00014471">
        <w:rPr>
          <w:iCs/>
          <w:color w:val="000000" w:themeColor="text1"/>
        </w:rPr>
        <w:t xml:space="preserve">their </w:t>
      </w:r>
      <w:r w:rsidR="00AC3573" w:rsidRPr="00014471">
        <w:rPr>
          <w:iCs/>
          <w:color w:val="000000" w:themeColor="text1"/>
        </w:rPr>
        <w:t>economic impact on</w:t>
      </w:r>
      <w:r w:rsidR="00D64E63" w:rsidRPr="00014471">
        <w:rPr>
          <w:iCs/>
          <w:color w:val="000000" w:themeColor="text1"/>
        </w:rPr>
        <w:t xml:space="preserve"> </w:t>
      </w:r>
      <w:r w:rsidR="008B0C2C" w:rsidRPr="00014471">
        <w:rPr>
          <w:iCs/>
          <w:color w:val="000000" w:themeColor="text1"/>
        </w:rPr>
        <w:t xml:space="preserve">the </w:t>
      </w:r>
      <w:r w:rsidR="001C7DBF" w:rsidRPr="00014471">
        <w:rPr>
          <w:iCs/>
          <w:color w:val="000000" w:themeColor="text1"/>
        </w:rPr>
        <w:t xml:space="preserve">dairy </w:t>
      </w:r>
      <w:r w:rsidR="00787DBD" w:rsidRPr="00014471">
        <w:rPr>
          <w:iCs/>
          <w:color w:val="000000" w:themeColor="text1"/>
        </w:rPr>
        <w:t>livestock system</w:t>
      </w:r>
      <w:r w:rsidR="005909DD" w:rsidRPr="00014471">
        <w:rPr>
          <w:iCs/>
          <w:color w:val="000000" w:themeColor="text1"/>
        </w:rPr>
        <w:t xml:space="preserve"> </w:t>
      </w:r>
      <w:r w:rsidR="00483809" w:rsidRPr="00014471">
        <w:rPr>
          <w:iCs/>
          <w:color w:val="000000" w:themeColor="text1"/>
        </w:rPr>
        <w:fldChar w:fldCharType="begin">
          <w:fldData xml:space="preserve">PEVuZE5vdGU+PENpdGU+PEF1dGhvcj5Ta3VjZTwvQXV0aG9yPjxZZWFyPjIwMTM8L1llYXI+PFJl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==
</w:fldData>
        </w:fldChar>
      </w:r>
      <w:r w:rsidR="00A2656B" w:rsidRPr="00014471">
        <w:rPr>
          <w:iCs/>
          <w:color w:val="000000" w:themeColor="text1"/>
        </w:rPr>
        <w:instrText xml:space="preserve"> ADDIN EN.CITE </w:instrText>
      </w:r>
      <w:r w:rsidR="00A2656B" w:rsidRPr="00014471">
        <w:rPr>
          <w:iCs/>
          <w:color w:val="000000" w:themeColor="text1"/>
        </w:rPr>
        <w:fldChar w:fldCharType="begin">
          <w:fldData xml:space="preserve">PEVuZE5vdGU+PENpdGU+PEF1dGhvcj5Ta3VjZTwvQXV0aG9yPjxZZWFyPjIwMTM8L1llYXI+PFJl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==
</w:fldData>
        </w:fldChar>
      </w:r>
      <w:r w:rsidR="00A2656B" w:rsidRPr="00014471">
        <w:rPr>
          <w:iCs/>
          <w:color w:val="000000" w:themeColor="text1"/>
        </w:rPr>
        <w:instrText xml:space="preserve"> ADDIN EN.CITE.DATA </w:instrText>
      </w:r>
      <w:r w:rsidR="00A2656B" w:rsidRPr="00014471">
        <w:rPr>
          <w:iCs/>
          <w:color w:val="000000" w:themeColor="text1"/>
        </w:rPr>
      </w:r>
      <w:r w:rsidR="00A2656B" w:rsidRPr="00014471">
        <w:rPr>
          <w:iCs/>
          <w:color w:val="000000" w:themeColor="text1"/>
        </w:rPr>
        <w:fldChar w:fldCharType="end"/>
      </w:r>
      <w:r w:rsidR="00483809" w:rsidRPr="00014471">
        <w:rPr>
          <w:iCs/>
          <w:color w:val="000000" w:themeColor="text1"/>
        </w:rPr>
      </w:r>
      <w:r w:rsidR="00483809" w:rsidRPr="00014471">
        <w:rPr>
          <w:iCs/>
          <w:color w:val="000000" w:themeColor="text1"/>
        </w:rPr>
        <w:fldChar w:fldCharType="separate"/>
      </w:r>
      <w:r w:rsidR="00A2656B" w:rsidRPr="00014471">
        <w:rPr>
          <w:iCs/>
          <w:noProof/>
          <w:color w:val="000000" w:themeColor="text1"/>
        </w:rPr>
        <w:t>(Skuce et al., 2013; Charlier et al., 2014; Sargison, 2014)</w:t>
      </w:r>
      <w:r w:rsidR="00483809" w:rsidRPr="00014471">
        <w:rPr>
          <w:iCs/>
          <w:color w:val="000000" w:themeColor="text1"/>
        </w:rPr>
        <w:fldChar w:fldCharType="end"/>
      </w:r>
      <w:r w:rsidRPr="00014471">
        <w:rPr>
          <w:iCs/>
          <w:color w:val="000000" w:themeColor="text1"/>
        </w:rPr>
        <w:t xml:space="preserve">. </w:t>
      </w:r>
      <w:r w:rsidR="00CE1D40" w:rsidRPr="00014471">
        <w:rPr>
          <w:iCs/>
          <w:color w:val="000000" w:themeColor="text1"/>
        </w:rPr>
        <w:t xml:space="preserve">However, to </w:t>
      </w:r>
      <w:r w:rsidR="007B483F" w:rsidRPr="00014471">
        <w:rPr>
          <w:iCs/>
          <w:color w:val="000000" w:themeColor="text1"/>
        </w:rPr>
        <w:t xml:space="preserve">date there is no systematic </w:t>
      </w:r>
      <w:r w:rsidR="00CE1D40" w:rsidRPr="00014471">
        <w:rPr>
          <w:iCs/>
          <w:color w:val="000000" w:themeColor="text1"/>
        </w:rPr>
        <w:t xml:space="preserve">and agreed approach </w:t>
      </w:r>
      <w:r w:rsidR="007B483F" w:rsidRPr="00014471">
        <w:rPr>
          <w:iCs/>
          <w:color w:val="000000" w:themeColor="text1"/>
        </w:rPr>
        <w:t>to assess</w:t>
      </w:r>
      <w:r w:rsidR="00CE1D40" w:rsidRPr="00014471">
        <w:rPr>
          <w:iCs/>
          <w:color w:val="000000" w:themeColor="text1"/>
        </w:rPr>
        <w:t xml:space="preserve"> the costs</w:t>
      </w:r>
      <w:r w:rsidR="007B483F" w:rsidRPr="00014471">
        <w:rPr>
          <w:iCs/>
          <w:color w:val="000000" w:themeColor="text1"/>
        </w:rPr>
        <w:t xml:space="preserve"> associated with cattle </w:t>
      </w:r>
      <w:r w:rsidR="00CE1D40" w:rsidRPr="00014471">
        <w:rPr>
          <w:iCs/>
          <w:color w:val="000000" w:themeColor="text1"/>
        </w:rPr>
        <w:t xml:space="preserve">helminth infections </w:t>
      </w:r>
      <w:r w:rsidR="003B3654" w:rsidRPr="00014471">
        <w:rPr>
          <w:iCs/>
          <w:color w:val="000000" w:themeColor="text1"/>
        </w:rPr>
        <w:t>(Rushton and Bruce, 2016)</w:t>
      </w:r>
      <w:r w:rsidR="007B483F" w:rsidRPr="00014471">
        <w:rPr>
          <w:iCs/>
          <w:color w:val="000000" w:themeColor="text1"/>
        </w:rPr>
        <w:t xml:space="preserve">. </w:t>
      </w:r>
      <w:r w:rsidR="002F5835" w:rsidRPr="00014471">
        <w:rPr>
          <w:iCs/>
          <w:color w:val="000000" w:themeColor="text1"/>
        </w:rPr>
        <w:t xml:space="preserve">In this context, there is a need for </w:t>
      </w:r>
      <w:r w:rsidR="007B483F" w:rsidRPr="00014471">
        <w:rPr>
          <w:iCs/>
          <w:color w:val="000000" w:themeColor="text1"/>
          <w:lang w:val="en"/>
        </w:rPr>
        <w:t xml:space="preserve">better understanding the biological processes </w:t>
      </w:r>
      <w:r w:rsidR="00E21E31" w:rsidRPr="00014471">
        <w:rPr>
          <w:iCs/>
          <w:color w:val="000000" w:themeColor="text1"/>
          <w:lang w:val="en"/>
        </w:rPr>
        <w:t>underlying cattle helminth infections</w:t>
      </w:r>
      <w:r w:rsidR="00FD6655" w:rsidRPr="00014471">
        <w:rPr>
          <w:iCs/>
          <w:color w:val="000000" w:themeColor="text1"/>
          <w:lang w:val="en"/>
        </w:rPr>
        <w:t xml:space="preserve">, in particular </w:t>
      </w:r>
      <w:r w:rsidR="00FD6655" w:rsidRPr="00014471">
        <w:rPr>
          <w:i/>
          <w:iCs/>
          <w:color w:val="000000" w:themeColor="text1"/>
          <w:lang w:val="en"/>
        </w:rPr>
        <w:t>O. ostertagi</w:t>
      </w:r>
      <w:r w:rsidR="00FD6655" w:rsidRPr="00014471">
        <w:rPr>
          <w:iCs/>
          <w:color w:val="000000" w:themeColor="text1"/>
          <w:lang w:val="en"/>
        </w:rPr>
        <w:t>,</w:t>
      </w:r>
      <w:r w:rsidR="00E21E31" w:rsidRPr="00014471">
        <w:rPr>
          <w:iCs/>
          <w:color w:val="000000" w:themeColor="text1"/>
          <w:lang w:val="en"/>
        </w:rPr>
        <w:t xml:space="preserve"> </w:t>
      </w:r>
      <w:r w:rsidR="002F5835" w:rsidRPr="00014471">
        <w:rPr>
          <w:iCs/>
          <w:color w:val="000000" w:themeColor="text1"/>
          <w:lang w:val="en"/>
        </w:rPr>
        <w:t xml:space="preserve">under </w:t>
      </w:r>
      <w:r w:rsidR="007B483F" w:rsidRPr="00014471">
        <w:rPr>
          <w:iCs/>
          <w:color w:val="000000" w:themeColor="text1"/>
          <w:lang w:val="en"/>
        </w:rPr>
        <w:t>real farm conditions</w:t>
      </w:r>
      <w:r w:rsidR="00176F34" w:rsidRPr="00014471">
        <w:rPr>
          <w:iCs/>
          <w:color w:val="000000" w:themeColor="text1"/>
          <w:lang w:val="en"/>
        </w:rPr>
        <w:t xml:space="preserve">. </w:t>
      </w:r>
    </w:p>
    <w:p w14:paraId="7A3D7441" w14:textId="7272DA42" w:rsidR="00CD61ED" w:rsidRPr="00014471" w:rsidRDefault="004E7609" w:rsidP="00026E94">
      <w:pPr>
        <w:spacing w:before="0" w:after="0" w:line="480" w:lineRule="auto"/>
        <w:ind w:firstLine="357"/>
      </w:pPr>
      <w:r w:rsidRPr="00014471">
        <w:rPr>
          <w:iCs/>
        </w:rPr>
        <w:t xml:space="preserve">A number of </w:t>
      </w:r>
      <w:r w:rsidR="001A2D6D" w:rsidRPr="00014471">
        <w:rPr>
          <w:iCs/>
        </w:rPr>
        <w:t>studies have been conducted</w:t>
      </w:r>
      <w:r w:rsidR="00D05E5C" w:rsidRPr="00014471">
        <w:rPr>
          <w:iCs/>
        </w:rPr>
        <w:t xml:space="preserve"> o</w:t>
      </w:r>
      <w:r w:rsidR="004C5C8A" w:rsidRPr="00014471">
        <w:rPr>
          <w:iCs/>
        </w:rPr>
        <w:t>n farms</w:t>
      </w:r>
      <w:r w:rsidR="001A2D6D" w:rsidRPr="00014471">
        <w:rPr>
          <w:iCs/>
        </w:rPr>
        <w:t xml:space="preserve"> to understand the effects of helminth infections on </w:t>
      </w:r>
      <w:r w:rsidR="00C8158E" w:rsidRPr="00014471">
        <w:rPr>
          <w:iCs/>
        </w:rPr>
        <w:t xml:space="preserve">cattle </w:t>
      </w:r>
      <w:r w:rsidR="001A2D6D" w:rsidRPr="00014471">
        <w:rPr>
          <w:iCs/>
        </w:rPr>
        <w:t xml:space="preserve">milk production and reproductive performances </w:t>
      </w:r>
      <w:r w:rsidR="001A2D6D" w:rsidRPr="00014471">
        <w:fldChar w:fldCharType="begin"/>
      </w:r>
      <w:r w:rsidR="001A2D6D" w:rsidRPr="00014471">
        <w:instrText xml:space="preserve"> ADDIN EN.CITE &lt;EndNote&gt;&lt;Cite&gt;&lt;Author&gt;Sanchez&lt;/Author&gt;&lt;Year&gt;2004&lt;/Year&gt;&lt;RecNum&gt;89&lt;/RecNum&gt;&lt;DisplayText&gt;(Sanchez et al., 2004a)&lt;/DisplayText&gt;&lt;record&gt;&lt;rec-number&gt;89&lt;/rec-number&gt;&lt;foreign-keys&gt;&lt;key app="EN" db-id="fpw9prvw99d9ere92tmx0eso0efz0xe2xptt" timestamp="1465363103"&gt;89&lt;/key&gt;&lt;/foreign-keys&gt;&lt;ref-type name="Journal Article"&gt;17&lt;/ref-type&gt;&lt;contributors&gt;&lt;authors&gt;&lt;author&gt;Sanchez, J.&lt;/author&gt;&lt;author&gt;Dohoo, I.&lt;/author&gt;&lt;author&gt;Carrier, J.&lt;/author&gt;&lt;author&gt;DesCoteaux, L.&lt;/author&gt;&lt;/authors&gt;&lt;/contributors&gt;&lt;auth-address&gt;Department of Health Management, Atlantic Veterinary College, University of Prince Edward Island, 550 University Avenue, Charlottetown, PEI, Canada C1A 4P3. jsanchez@upei.ca&lt;/auth-address&gt;&lt;titles&gt;&lt;title&gt;A meta-analysis of the milk-production response after anthelmintic treatment in naturally infected adult dairy cows&lt;/title&gt;&lt;secondary-title&gt;Prev Vet Med&lt;/secondary-title&gt;&lt;alt-title&gt;Preventive veterinary medicine&lt;/alt-title&gt;&lt;/titles&gt;&lt;periodical&gt;&lt;full-title&gt;Prev Vet Med&lt;/full-title&gt;&lt;abbr-1&gt;Preventive veterinary medicine&lt;/abbr-1&gt;&lt;/periodical&gt;&lt;alt-periodical&gt;&lt;full-title&gt;Prev Vet Med&lt;/full-title&gt;&lt;abbr-1&gt;Preventive veterinary medicine&lt;/abbr-1&gt;&lt;/alt-periodical&gt;&lt;pages&gt;237-56&lt;/pages&gt;&lt;volume&gt;63&lt;/volume&gt;&lt;number&gt;3-4&lt;/number&gt;&lt;keywords&gt;&lt;keyword&gt;Animals&lt;/keyword&gt;&lt;keyword&gt;Anthelmintics/pharmacology/*therapeutic use&lt;/keyword&gt;&lt;keyword&gt;Cattle&lt;/keyword&gt;&lt;keyword&gt;Cattle Diseases/*drug therapy/pathology&lt;/keyword&gt;&lt;keyword&gt;Dairying&lt;/keyword&gt;&lt;keyword&gt;Female&lt;/keyword&gt;&lt;keyword&gt;Helminthiasis, Animal/*drug therapy/pathology&lt;/keyword&gt;&lt;keyword&gt;Lactation/drug effects/*physiology&lt;/keyword&gt;&lt;keyword&gt;Milk/drug effects/*physiology&lt;/keyword&gt;&lt;/keywords&gt;&lt;dates&gt;&lt;year&gt;2004&lt;/year&gt;&lt;pub-dates&gt;&lt;date&gt;May 14&lt;/date&gt;&lt;/pub-dates&gt;&lt;/dates&gt;&lt;isbn&gt;0167-5877 (Print)&amp;#xD;0167-5877 (Linking)&lt;/isbn&gt;&lt;accession-num&gt;15158573&lt;/accession-num&gt;&lt;urls&gt;&lt;related-urls&gt;&lt;url&gt;http://www.ncbi.nlm.nih.gov/pubmed/15158573&lt;/url&gt;&lt;/related-urls&gt;&lt;/urls&gt;&lt;electronic-resource-num&gt;10.1016/j.prevetmed.2004.01.006&lt;/electronic-resource-num&gt;&lt;/record&gt;&lt;/Cite&gt;&lt;/EndNote&gt;</w:instrText>
      </w:r>
      <w:r w:rsidR="001A2D6D" w:rsidRPr="00014471">
        <w:fldChar w:fldCharType="separate"/>
      </w:r>
      <w:r w:rsidR="001A2D6D" w:rsidRPr="00014471">
        <w:rPr>
          <w:noProof/>
        </w:rPr>
        <w:t>(Sanchez et al., 2004a)</w:t>
      </w:r>
      <w:r w:rsidR="001A2D6D" w:rsidRPr="00014471">
        <w:fldChar w:fldCharType="end"/>
      </w:r>
      <w:r w:rsidR="001A2D6D" w:rsidRPr="00014471">
        <w:t>.</w:t>
      </w:r>
      <w:r w:rsidR="001A2D6D" w:rsidRPr="00014471">
        <w:rPr>
          <w:iCs/>
        </w:rPr>
        <w:t xml:space="preserve"> Some of these studies have shown that effective treatments for subclinical helminth infections </w:t>
      </w:r>
      <w:r w:rsidR="001A2D6D" w:rsidRPr="00014471">
        <w:rPr>
          <w:iCs/>
        </w:rPr>
        <w:lastRenderedPageBreak/>
        <w:t xml:space="preserve">are associated with increasing milk production </w:t>
      </w:r>
      <w:r w:rsidR="001A2D6D" w:rsidRPr="00014471">
        <w:rPr>
          <w:iCs/>
        </w:rPr>
        <w:fldChar w:fldCharType="begin">
          <w:fldData xml:space="preserve">PEVuZE5vdGU+PENpdGU+PEF1dGhvcj5DaGFybGllcjwvQXV0aG9yPjxZZWFyPjIwMDc8L1llYXI+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</w:fldData>
        </w:fldChar>
      </w:r>
      <w:r w:rsidR="001A2D6D" w:rsidRPr="00014471">
        <w:rPr>
          <w:iCs/>
        </w:rPr>
        <w:instrText xml:space="preserve"> ADDIN EN.CITE </w:instrText>
      </w:r>
      <w:r w:rsidR="001A2D6D" w:rsidRPr="00014471">
        <w:rPr>
          <w:iCs/>
        </w:rPr>
        <w:fldChar w:fldCharType="begin">
          <w:fldData xml:space="preserve">PEVuZE5vdGU+PENpdGU+PEF1dGhvcj5DaGFybGllcjwvQXV0aG9yPjxZZWFyPjIwMDc8L1llYXI+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</w:fldData>
        </w:fldChar>
      </w:r>
      <w:r w:rsidR="001A2D6D" w:rsidRPr="00014471">
        <w:rPr>
          <w:iCs/>
        </w:rPr>
        <w:instrText xml:space="preserve"> ADDIN EN.CITE.DATA </w:instrText>
      </w:r>
      <w:r w:rsidR="001A2D6D" w:rsidRPr="00014471">
        <w:rPr>
          <w:iCs/>
        </w:rPr>
      </w:r>
      <w:r w:rsidR="001A2D6D" w:rsidRPr="00014471">
        <w:rPr>
          <w:iCs/>
        </w:rPr>
        <w:fldChar w:fldCharType="end"/>
      </w:r>
      <w:r w:rsidR="001A2D6D" w:rsidRPr="00014471">
        <w:rPr>
          <w:iCs/>
        </w:rPr>
      </w:r>
      <w:r w:rsidR="001A2D6D" w:rsidRPr="00014471">
        <w:rPr>
          <w:iCs/>
        </w:rPr>
        <w:fldChar w:fldCharType="separate"/>
      </w:r>
      <w:r w:rsidR="001A2D6D" w:rsidRPr="00014471">
        <w:rPr>
          <w:iCs/>
          <w:noProof/>
        </w:rPr>
        <w:t>(Sanchez et al., 2004a; Charlier et al., 2007b; Verschave et al., 2014)</w:t>
      </w:r>
      <w:r w:rsidR="001A2D6D" w:rsidRPr="00014471">
        <w:rPr>
          <w:iCs/>
        </w:rPr>
        <w:fldChar w:fldCharType="end"/>
      </w:r>
      <w:r w:rsidR="001A2D6D" w:rsidRPr="00014471">
        <w:rPr>
          <w:iCs/>
        </w:rPr>
        <w:t>. A</w:t>
      </w:r>
      <w:r w:rsidR="001A2D6D" w:rsidRPr="00014471">
        <w:t xml:space="preserve"> meta-analysis of published literature estimated that, after controlling for study bias, anthelmintic treatments were associated with a daily</w:t>
      </w:r>
      <w:r w:rsidR="00E61565" w:rsidRPr="00014471">
        <w:t xml:space="preserve"> milk</w:t>
      </w:r>
      <w:r w:rsidR="001A2D6D" w:rsidRPr="00014471">
        <w:t xml:space="preserve"> increase of 0.35</w:t>
      </w:r>
      <w:r w:rsidR="004A6D07" w:rsidRPr="00014471">
        <w:t xml:space="preserve"> </w:t>
      </w:r>
      <w:r w:rsidR="001A2D6D" w:rsidRPr="00014471">
        <w:t xml:space="preserve">kg/cow/day </w:t>
      </w:r>
      <w:r w:rsidR="001A2D6D" w:rsidRPr="00014471">
        <w:fldChar w:fldCharType="begin"/>
      </w:r>
      <w:r w:rsidR="001A2D6D" w:rsidRPr="00014471">
        <w:instrText xml:space="preserve"> ADDIN EN.CITE &lt;EndNote&gt;&lt;Cite&gt;&lt;Author&gt;Sanchez&lt;/Author&gt;&lt;Year&gt;2004&lt;/Year&gt;&lt;RecNum&gt;89&lt;/RecNum&gt;&lt;DisplayText&gt;(Sanchez et al., 2004a)&lt;/DisplayText&gt;&lt;record&gt;&lt;rec-number&gt;89&lt;/rec-number&gt;&lt;foreign-keys&gt;&lt;key app="EN" db-id="fpw9prvw99d9ere92tmx0eso0efz0xe2xptt" timestamp="1465363103"&gt;89&lt;/key&gt;&lt;/foreign-keys&gt;&lt;ref-type name="Journal Article"&gt;17&lt;/ref-type&gt;&lt;contributors&gt;&lt;authors&gt;&lt;author&gt;Sanchez, J.&lt;/author&gt;&lt;author&gt;Dohoo, I.&lt;/author&gt;&lt;author&gt;Carrier, J.&lt;/author&gt;&lt;author&gt;DesCoteaux, L.&lt;/author&gt;&lt;/authors&gt;&lt;/contributors&gt;&lt;auth-address&gt;Department of Health Management, Atlantic Veterinary College, University of Prince Edward Island, 550 University Avenue, Charlottetown, PEI, Canada C1A 4P3. jsanchez@upei.ca&lt;/auth-address&gt;&lt;titles&gt;&lt;title&gt;A meta-analysis of the milk-production response after anthelmintic treatment in naturally infected adult dairy cows&lt;/title&gt;&lt;secondary-title&gt;Prev Vet Med&lt;/secondary-title&gt;&lt;alt-title&gt;Preventive veterinary medicine&lt;/alt-title&gt;&lt;/titles&gt;&lt;periodical&gt;&lt;full-title&gt;Prev Vet Med&lt;/full-title&gt;&lt;abbr-1&gt;Preventive veterinary medicine&lt;/abbr-1&gt;&lt;/periodical&gt;&lt;alt-periodical&gt;&lt;full-title&gt;Prev Vet Med&lt;/full-title&gt;&lt;abbr-1&gt;Preventive veterinary medicine&lt;/abbr-1&gt;&lt;/alt-periodical&gt;&lt;pages&gt;237-56&lt;/pages&gt;&lt;volume&gt;63&lt;/volume&gt;&lt;number&gt;3-4&lt;/number&gt;&lt;keywords&gt;&lt;keyword&gt;Animals&lt;/keyword&gt;&lt;keyword&gt;Anthelmintics/pharmacology/*therapeutic use&lt;/keyword&gt;&lt;keyword&gt;Cattle&lt;/keyword&gt;&lt;keyword&gt;Cattle Diseases/*drug therapy/pathology&lt;/keyword&gt;&lt;keyword&gt;Dairying&lt;/keyword&gt;&lt;keyword&gt;Female&lt;/keyword&gt;&lt;keyword&gt;Helminthiasis, Animal/*drug therapy/pathology&lt;/keyword&gt;&lt;keyword&gt;Lactation/drug effects/*physiology&lt;/keyword&gt;&lt;keyword&gt;Milk/drug effects/*physiology&lt;/keyword&gt;&lt;/keywords&gt;&lt;dates&gt;&lt;year&gt;2004&lt;/year&gt;&lt;pub-dates&gt;&lt;date&gt;May 14&lt;/date&gt;&lt;/pub-dates&gt;&lt;/dates&gt;&lt;isbn&gt;0167-5877 (Print)&amp;#xD;0167-5877 (Linking)&lt;/isbn&gt;&lt;accession-num&gt;15158573&lt;/accession-num&gt;&lt;urls&gt;&lt;related-urls&gt;&lt;url&gt;http://www.ncbi.nlm.nih.gov/pubmed/15158573&lt;/url&gt;&lt;/related-urls&gt;&lt;/urls&gt;&lt;electronic-resource-num&gt;10.1016/j.prevetmed.2004.01.006&lt;/electronic-resource-num&gt;&lt;/record&gt;&lt;/Cite&gt;&lt;/EndNote&gt;</w:instrText>
      </w:r>
      <w:r w:rsidR="001A2D6D" w:rsidRPr="00014471">
        <w:fldChar w:fldCharType="separate"/>
      </w:r>
      <w:r w:rsidR="001A2D6D" w:rsidRPr="00014471">
        <w:rPr>
          <w:noProof/>
        </w:rPr>
        <w:t>(Sanchez et al., 2004a)</w:t>
      </w:r>
      <w:r w:rsidR="001A2D6D" w:rsidRPr="00014471">
        <w:fldChar w:fldCharType="end"/>
      </w:r>
      <w:r w:rsidR="001A2D6D" w:rsidRPr="00014471">
        <w:t xml:space="preserve">. </w:t>
      </w:r>
      <w:r w:rsidR="00F56E69" w:rsidRPr="00014471">
        <w:rPr>
          <w:lang w:val="en"/>
        </w:rPr>
        <w:t xml:space="preserve">However, </w:t>
      </w:r>
      <w:r w:rsidR="00806BF4" w:rsidRPr="00014471">
        <w:rPr>
          <w:lang w:val="en"/>
        </w:rPr>
        <w:t>such</w:t>
      </w:r>
      <w:r w:rsidR="00F56E69" w:rsidRPr="00014471">
        <w:rPr>
          <w:lang w:val="en"/>
        </w:rPr>
        <w:t xml:space="preserve"> </w:t>
      </w:r>
      <w:r w:rsidR="001553D2" w:rsidRPr="00014471">
        <w:rPr>
          <w:lang w:val="en"/>
        </w:rPr>
        <w:t xml:space="preserve">an </w:t>
      </w:r>
      <w:r w:rsidR="00F56E69" w:rsidRPr="00014471">
        <w:rPr>
          <w:lang w:val="en"/>
        </w:rPr>
        <w:t>approach</w:t>
      </w:r>
      <w:r w:rsidR="00806BF4" w:rsidRPr="00014471">
        <w:rPr>
          <w:lang w:val="en"/>
        </w:rPr>
        <w:t xml:space="preserve"> do</w:t>
      </w:r>
      <w:r w:rsidR="00301E69" w:rsidRPr="00014471">
        <w:rPr>
          <w:lang w:val="en"/>
        </w:rPr>
        <w:t>es</w:t>
      </w:r>
      <w:r w:rsidR="00F56E69" w:rsidRPr="00014471">
        <w:rPr>
          <w:lang w:val="en"/>
        </w:rPr>
        <w:t xml:space="preserve"> not take into account the effect of different helminths and exposure levels on production losses</w:t>
      </w:r>
      <w:r w:rsidR="0008616B" w:rsidRPr="00014471">
        <w:t xml:space="preserve">. </w:t>
      </w:r>
      <w:r w:rsidR="00F56E69" w:rsidRPr="00014471">
        <w:t>In addition</w:t>
      </w:r>
      <w:r w:rsidR="0008616B" w:rsidRPr="00014471">
        <w:t>, evidence suggest</w:t>
      </w:r>
      <w:r w:rsidR="00301E69" w:rsidRPr="00014471">
        <w:t>s</w:t>
      </w:r>
      <w:r w:rsidR="0008616B" w:rsidRPr="00014471">
        <w:t xml:space="preserve"> that anthelmintic drugs </w:t>
      </w:r>
      <w:r w:rsidR="00EC395A" w:rsidRPr="00014471">
        <w:t xml:space="preserve">could directly </w:t>
      </w:r>
      <w:r w:rsidR="0008616B" w:rsidRPr="00014471">
        <w:t xml:space="preserve">stimulate </w:t>
      </w:r>
      <w:r w:rsidR="009D3826" w:rsidRPr="00014471">
        <w:t xml:space="preserve">cow </w:t>
      </w:r>
      <w:r w:rsidR="0008616B" w:rsidRPr="00014471">
        <w:t>milk production (Purvis and Whittier, 1996).</w:t>
      </w:r>
      <w:r w:rsidR="00EC395A" w:rsidRPr="00014471">
        <w:t xml:space="preserve"> In other studies</w:t>
      </w:r>
      <w:r w:rsidR="001A2D6D" w:rsidRPr="00014471">
        <w:t xml:space="preserve">, high levels of bulk tank milk antibody against </w:t>
      </w:r>
      <w:r w:rsidR="001A2D6D" w:rsidRPr="00014471">
        <w:rPr>
          <w:i/>
        </w:rPr>
        <w:t>O. ostertagi</w:t>
      </w:r>
      <w:r w:rsidR="001A2D6D" w:rsidRPr="00014471">
        <w:t xml:space="preserve"> were</w:t>
      </w:r>
      <w:r w:rsidR="009C24C2" w:rsidRPr="00014471">
        <w:t xml:space="preserve"> associated with an annual </w:t>
      </w:r>
      <w:r w:rsidR="001A2D6D" w:rsidRPr="00014471">
        <w:t xml:space="preserve">drop </w:t>
      </w:r>
      <w:r w:rsidR="009C24C2" w:rsidRPr="00014471">
        <w:t>of</w:t>
      </w:r>
      <w:r w:rsidR="001A2D6D" w:rsidRPr="00014471">
        <w:t xml:space="preserve"> </w:t>
      </w:r>
      <w:r w:rsidR="00592A7F" w:rsidRPr="00014471">
        <w:t xml:space="preserve">cow </w:t>
      </w:r>
      <w:r w:rsidR="001A2D6D" w:rsidRPr="00014471">
        <w:t xml:space="preserve">milk production </w:t>
      </w:r>
      <w:r w:rsidR="001A2D6D" w:rsidRPr="00014471">
        <w:fldChar w:fldCharType="begin">
          <w:fldData xml:space="preserve">PEVuZE5vdGU+PENpdGU+PEF1dGhvcj5DaGFybGllcjwvQXV0aG9yPjxZZWFyPjIwMDU8L1llYXI+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</w:fldData>
        </w:fldChar>
      </w:r>
      <w:r w:rsidR="001A2D6D" w:rsidRPr="00014471">
        <w:instrText xml:space="preserve"> ADDIN EN.CITE </w:instrText>
      </w:r>
      <w:r w:rsidR="001A2D6D" w:rsidRPr="00014471">
        <w:fldChar w:fldCharType="begin">
          <w:fldData xml:space="preserve">PEVuZE5vdGU+PENpdGU+PEF1dGhvcj5DaGFybGllcjwvQXV0aG9yPjxZZWFyPjIwMDU8L1llYXI+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</w:fldData>
        </w:fldChar>
      </w:r>
      <w:r w:rsidR="001A2D6D" w:rsidRPr="00014471">
        <w:instrText xml:space="preserve"> ADDIN EN.CITE.DATA </w:instrText>
      </w:r>
      <w:r w:rsidR="001A2D6D" w:rsidRPr="00014471">
        <w:fldChar w:fldCharType="end"/>
      </w:r>
      <w:r w:rsidR="001A2D6D" w:rsidRPr="00014471">
        <w:fldChar w:fldCharType="separate"/>
      </w:r>
      <w:r w:rsidR="001A2D6D" w:rsidRPr="00014471">
        <w:rPr>
          <w:noProof/>
        </w:rPr>
        <w:t>(Sanchez and Dohoo, 2002; Charlier et al., 2005)</w:t>
      </w:r>
      <w:r w:rsidR="001A2D6D" w:rsidRPr="00014471">
        <w:fldChar w:fldCharType="end"/>
      </w:r>
      <w:r w:rsidR="001A2D6D" w:rsidRPr="00014471">
        <w:t xml:space="preserve">. </w:t>
      </w:r>
      <w:r w:rsidR="00500BB2" w:rsidRPr="00014471">
        <w:t>However</w:t>
      </w:r>
      <w:r w:rsidR="004A4F36" w:rsidRPr="00014471">
        <w:t xml:space="preserve">, the use of pooled samples </w:t>
      </w:r>
      <w:r w:rsidR="009D3826" w:rsidRPr="00014471">
        <w:t xml:space="preserve">also </w:t>
      </w:r>
      <w:r w:rsidR="004A4F36" w:rsidRPr="00014471">
        <w:t xml:space="preserve">makes the interpretation of </w:t>
      </w:r>
      <w:r w:rsidR="00EC395A" w:rsidRPr="00014471">
        <w:t xml:space="preserve">these </w:t>
      </w:r>
      <w:r w:rsidR="004A4F36" w:rsidRPr="00014471">
        <w:t xml:space="preserve">results difficult (Sekiya et al., 2013). </w:t>
      </w:r>
      <w:r w:rsidR="000A608E" w:rsidRPr="00014471">
        <w:rPr>
          <w:lang w:val="en"/>
        </w:rPr>
        <w:t xml:space="preserve">In addition to these effects on milk production, </w:t>
      </w:r>
      <w:r w:rsidR="001553D2" w:rsidRPr="00014471">
        <w:rPr>
          <w:lang w:val="en"/>
        </w:rPr>
        <w:t xml:space="preserve">cattle </w:t>
      </w:r>
      <w:r w:rsidR="000A608E" w:rsidRPr="00014471">
        <w:rPr>
          <w:lang w:val="en"/>
        </w:rPr>
        <w:t xml:space="preserve">helminths </w:t>
      </w:r>
      <w:r w:rsidR="00F92550" w:rsidRPr="00014471">
        <w:rPr>
          <w:lang w:val="en"/>
        </w:rPr>
        <w:t>could</w:t>
      </w:r>
      <w:r w:rsidR="00F04715" w:rsidRPr="00014471">
        <w:rPr>
          <w:lang w:val="en"/>
        </w:rPr>
        <w:t xml:space="preserve"> </w:t>
      </w:r>
      <w:r w:rsidR="006A606A" w:rsidRPr="00014471">
        <w:rPr>
          <w:lang w:val="en"/>
        </w:rPr>
        <w:t>also</w:t>
      </w:r>
      <w:r w:rsidR="000A608E" w:rsidRPr="00014471">
        <w:rPr>
          <w:lang w:val="en"/>
        </w:rPr>
        <w:t xml:space="preserve"> reduce calving interval </w:t>
      </w:r>
      <w:r w:rsidR="00301E69" w:rsidRPr="00014471">
        <w:rPr>
          <w:lang w:val="en"/>
        </w:rPr>
        <w:t xml:space="preserve">and number of breeding </w:t>
      </w:r>
      <w:r w:rsidR="000A608E" w:rsidRPr="00014471">
        <w:rPr>
          <w:lang w:val="en"/>
        </w:rPr>
        <w:t>at conception</w:t>
      </w:r>
      <w:r w:rsidR="00301E69" w:rsidRPr="00014471">
        <w:rPr>
          <w:lang w:val="en"/>
        </w:rPr>
        <w:t xml:space="preserve"> </w:t>
      </w:r>
      <w:r w:rsidR="000A608E" w:rsidRPr="00014471">
        <w:rPr>
          <w:lang w:val="en"/>
        </w:rPr>
        <w:t>and increase the mortality rate in a dairy herd</w:t>
      </w:r>
      <w:r w:rsidR="001A2D6D" w:rsidRPr="00014471">
        <w:t xml:space="preserve"> </w:t>
      </w:r>
      <w:r w:rsidR="001A2D6D" w:rsidRPr="00014471">
        <w:fldChar w:fldCharType="begin">
          <w:fldData xml:space="preserve">PEVuZE5vdGU+PENpdGU+PEF1dGhvcj5XYWxzaDwvQXV0aG9yPjxZZWFyPjE5OTU8L1llYXI+PFJl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=
</w:fldData>
        </w:fldChar>
      </w:r>
      <w:r w:rsidR="00B754C2" w:rsidRPr="00014471">
        <w:instrText xml:space="preserve"> ADDIN EN.CITE </w:instrText>
      </w:r>
      <w:r w:rsidR="00B754C2" w:rsidRPr="00014471">
        <w:fldChar w:fldCharType="begin">
          <w:fldData xml:space="preserve">PEVuZE5vdGU+PENpdGU+PEF1dGhvcj5XYWxzaDwvQXV0aG9yPjxZZWFyPjE5OTU8L1llYXI+PFJl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=
</w:fldData>
        </w:fldChar>
      </w:r>
      <w:r w:rsidR="00B754C2" w:rsidRPr="00014471">
        <w:instrText xml:space="preserve"> ADDIN EN.CITE.DATA </w:instrText>
      </w:r>
      <w:r w:rsidR="00B754C2" w:rsidRPr="00014471">
        <w:fldChar w:fldCharType="end"/>
      </w:r>
      <w:r w:rsidR="001A2D6D" w:rsidRPr="00014471">
        <w:fldChar w:fldCharType="separate"/>
      </w:r>
      <w:r w:rsidR="00B754C2" w:rsidRPr="00014471">
        <w:rPr>
          <w:noProof/>
        </w:rPr>
        <w:t>(Walsh et al., 1995; Stromberg et al., 1997; Sanchez et al., 2002a; Delafosse, 2013)</w:t>
      </w:r>
      <w:r w:rsidR="001A2D6D" w:rsidRPr="00014471">
        <w:fldChar w:fldCharType="end"/>
      </w:r>
      <w:r w:rsidR="001A2D6D" w:rsidRPr="00014471">
        <w:t>.</w:t>
      </w:r>
      <w:r w:rsidR="001A2D6D" w:rsidRPr="00014471">
        <w:rPr>
          <w:rFonts w:cs="Times New Roman"/>
          <w:bCs/>
          <w:color w:val="000000" w:themeColor="text1"/>
          <w:szCs w:val="24"/>
        </w:rPr>
        <w:t xml:space="preserve"> </w:t>
      </w:r>
      <w:r w:rsidR="006A606A" w:rsidRPr="00014471">
        <w:rPr>
          <w:rFonts w:cs="Times New Roman"/>
          <w:bCs/>
          <w:color w:val="000000" w:themeColor="text1"/>
          <w:szCs w:val="24"/>
        </w:rPr>
        <w:t>Interestingly, a</w:t>
      </w:r>
      <w:r w:rsidR="00343D79" w:rsidRPr="00014471">
        <w:t xml:space="preserve">lthough heifers </w:t>
      </w:r>
      <w:r w:rsidR="00255D24" w:rsidRPr="00014471">
        <w:rPr>
          <w:szCs w:val="24"/>
          <w:lang w:val="en"/>
        </w:rPr>
        <w:t>represent a capital investment for dairy farmers and are</w:t>
      </w:r>
      <w:r w:rsidR="00F92550" w:rsidRPr="00014471">
        <w:rPr>
          <w:szCs w:val="24"/>
          <w:lang w:val="en"/>
        </w:rPr>
        <w:t xml:space="preserve"> among the most vulnerable to this type of infections and production losses</w:t>
      </w:r>
      <w:r w:rsidR="00343D79" w:rsidRPr="00014471">
        <w:rPr>
          <w:iCs/>
          <w:color w:val="000000" w:themeColor="text1"/>
        </w:rPr>
        <w:t>,</w:t>
      </w:r>
      <w:r w:rsidR="00343D79" w:rsidRPr="00014471">
        <w:t xml:space="preserve"> little</w:t>
      </w:r>
      <w:r w:rsidR="001A2D6D" w:rsidRPr="00014471">
        <w:t xml:space="preserve"> has been done</w:t>
      </w:r>
      <w:r w:rsidR="00343D79" w:rsidRPr="00014471">
        <w:t xml:space="preserve"> </w:t>
      </w:r>
      <w:r w:rsidR="001A2D6D" w:rsidRPr="00014471">
        <w:t xml:space="preserve">to explore </w:t>
      </w:r>
      <w:r w:rsidR="002553B4" w:rsidRPr="00014471">
        <w:t>impacts of</w:t>
      </w:r>
      <w:r w:rsidR="00B754C2" w:rsidRPr="00014471">
        <w:t xml:space="preserve"> helminth infections</w:t>
      </w:r>
      <w:r w:rsidR="001A2D6D" w:rsidRPr="00014471">
        <w:t xml:space="preserve"> in first-lactation heifers, with very few</w:t>
      </w:r>
      <w:r w:rsidR="009C1521" w:rsidRPr="00014471">
        <w:t>, inconclusive</w:t>
      </w:r>
      <w:r w:rsidR="001A2D6D" w:rsidRPr="00014471">
        <w:t xml:space="preserve"> studies </w:t>
      </w:r>
      <w:r w:rsidR="009C1521" w:rsidRPr="00014471">
        <w:t xml:space="preserve">available </w:t>
      </w:r>
      <w:r w:rsidR="001A2D6D" w:rsidRPr="00014471">
        <w:fldChar w:fldCharType="begin">
          <w:fldData xml:space="preserve">PEVuZE5vdGU+PENpdGU+PEF1dGhvcj5CbGFuY28tUGVuZWRvPC9BdXRob3I+PFllYXI+MjAxMjwv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</w:fldData>
        </w:fldChar>
      </w:r>
      <w:r w:rsidR="001A2D6D" w:rsidRPr="00014471">
        <w:instrText xml:space="preserve"> ADDIN EN.CITE </w:instrText>
      </w:r>
      <w:r w:rsidR="001A2D6D" w:rsidRPr="00014471">
        <w:fldChar w:fldCharType="begin">
          <w:fldData xml:space="preserve">PEVuZE5vdGU+PENpdGU+PEF1dGhvcj5CbGFuY28tUGVuZWRvPC9BdXRob3I+PFllYXI+MjAxMjwv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</w:fldData>
        </w:fldChar>
      </w:r>
      <w:r w:rsidR="001A2D6D" w:rsidRPr="00014471">
        <w:instrText xml:space="preserve"> ADDIN EN.CITE.DATA </w:instrText>
      </w:r>
      <w:r w:rsidR="001A2D6D" w:rsidRPr="00014471">
        <w:fldChar w:fldCharType="end"/>
      </w:r>
      <w:r w:rsidR="001A2D6D" w:rsidRPr="00014471">
        <w:fldChar w:fldCharType="separate"/>
      </w:r>
      <w:r w:rsidR="001A2D6D" w:rsidRPr="00014471">
        <w:rPr>
          <w:noProof/>
        </w:rPr>
        <w:t>(Blanco-Penedo et al., 2012; Liedtke et al., 2013)</w:t>
      </w:r>
      <w:r w:rsidR="001A2D6D" w:rsidRPr="00014471">
        <w:fldChar w:fldCharType="end"/>
      </w:r>
      <w:r w:rsidR="00EC395A" w:rsidRPr="00014471">
        <w:t>. Moreover, it</w:t>
      </w:r>
      <w:r w:rsidR="001A2D6D" w:rsidRPr="00014471">
        <w:t xml:space="preserve"> is not clear whether loss</w:t>
      </w:r>
      <w:r w:rsidR="00343D79" w:rsidRPr="00014471">
        <w:t>es</w:t>
      </w:r>
      <w:r w:rsidR="001A2D6D" w:rsidRPr="00014471">
        <w:t xml:space="preserve"> in milk yield due to </w:t>
      </w:r>
      <w:r w:rsidR="00343D79" w:rsidRPr="00014471">
        <w:t>helminth</w:t>
      </w:r>
      <w:r w:rsidR="001A2D6D" w:rsidRPr="00014471">
        <w:t xml:space="preserve"> infections </w:t>
      </w:r>
      <w:r w:rsidR="00343D79" w:rsidRPr="00014471">
        <w:t>can be</w:t>
      </w:r>
      <w:r w:rsidR="001A2D6D" w:rsidRPr="00014471">
        <w:t xml:space="preserve"> compensated during</w:t>
      </w:r>
      <w:r w:rsidR="00673F02" w:rsidRPr="00014471">
        <w:t xml:space="preserve"> </w:t>
      </w:r>
      <w:r w:rsidR="006A606A" w:rsidRPr="00014471">
        <w:t xml:space="preserve">the </w:t>
      </w:r>
      <w:r w:rsidR="00673F02" w:rsidRPr="00014471">
        <w:t>subsequent lactation</w:t>
      </w:r>
      <w:r w:rsidR="00343D79" w:rsidRPr="00014471">
        <w:t>s</w:t>
      </w:r>
      <w:r w:rsidR="006A606A" w:rsidRPr="00014471">
        <w:t xml:space="preserve"> of the cow</w:t>
      </w:r>
      <w:r w:rsidR="001A2D6D" w:rsidRPr="00014471">
        <w:t xml:space="preserve">. </w:t>
      </w:r>
      <w:r w:rsidR="00BB2FB6" w:rsidRPr="00014471">
        <w:t>Finally, although</w:t>
      </w:r>
      <w:r w:rsidR="00EC395A" w:rsidRPr="00014471">
        <w:t xml:space="preserve"> there </w:t>
      </w:r>
      <w:r w:rsidR="0065655A" w:rsidRPr="00014471">
        <w:t xml:space="preserve">is </w:t>
      </w:r>
      <w:r w:rsidR="00EC395A" w:rsidRPr="00014471">
        <w:t>clear evidence that</w:t>
      </w:r>
      <w:r w:rsidR="00BB2FB6" w:rsidRPr="00014471">
        <w:t xml:space="preserve"> </w:t>
      </w:r>
      <w:r w:rsidR="00BB2FB6" w:rsidRPr="00014471">
        <w:rPr>
          <w:i/>
        </w:rPr>
        <w:t xml:space="preserve">O. ostertagi </w:t>
      </w:r>
      <w:r w:rsidR="00BB2FB6" w:rsidRPr="00014471">
        <w:t>actively suppresses cattle immune responses</w:t>
      </w:r>
      <w:r w:rsidR="00F240A9" w:rsidRPr="00014471">
        <w:t xml:space="preserve"> </w:t>
      </w:r>
      <w:r w:rsidR="00B754C2" w:rsidRPr="00014471">
        <w:fldChar w:fldCharType="begin"/>
      </w:r>
      <w:r w:rsidR="00B754C2" w:rsidRPr="00014471">
        <w:instrText xml:space="preserve"> ADDIN EN.CITE &lt;EndNote&gt;&lt;Cite&gt;&lt;Author&gt;Gasbarre&lt;/Author&gt;&lt;Year&gt;1997&lt;/Year&gt;&lt;RecNum&gt;228&lt;/RecNum&gt;&lt;DisplayText&gt;(Gasbarre, 1997)&lt;/DisplayText&gt;&lt;record&gt;&lt;rec-number&gt;228&lt;/rec-number&gt;&lt;foreign-keys&gt;&lt;key app="EN" db-id="fpw9prvw99d9ere92tmx0eso0efz0xe2xptt" timestamp="1472747581"&gt;228&lt;/key&gt;&lt;/foreign-keys&gt;&lt;ref-type name="Journal Article"&gt;17&lt;/ref-type&gt;&lt;contributors&gt;&lt;authors&gt;&lt;author&gt;Gasbarre, L. C.&lt;/author&gt;&lt;/authors&gt;&lt;/contributors&gt;&lt;auth-address&gt;Immunology and Disease Resistance Laboratory, LPSI, ARS, USDA, Beltsville, MD 20705-2350, USA. lgasbarr@ggpl.arsusda.gov&lt;/auth-address&gt;&lt;titles&gt;&lt;title&gt;Effects of gastrointestinal nematode infection on the ruminant immune system&lt;/title&gt;&lt;secondary-title&gt;Vet Parasitol&lt;/secondary-title&gt;&lt;alt-title&gt;Veterinary parasitology&lt;/alt-title&gt;&lt;/titles&gt;&lt;periodical&gt;&lt;full-title&gt;Vet Parasitol&lt;/full-title&gt;&lt;abbr-1&gt;Veterinary parasitology&lt;/abbr-1&gt;&lt;/periodical&gt;&lt;alt-periodical&gt;&lt;full-title&gt;Vet Parasitol&lt;/full-title&gt;&lt;abbr-1&gt;Veterinary parasitology&lt;/abbr-1&gt;&lt;/alt-periodical&gt;&lt;pages&gt;327-37; discussion 337-43&lt;/pages&gt;&lt;volume&gt;72&lt;/volume&gt;&lt;number&gt;3-4&lt;/number&gt;&lt;keywords&gt;&lt;keyword&gt;Animals&lt;/keyword&gt;&lt;keyword&gt;Cattle&lt;/keyword&gt;&lt;keyword&gt;*Cattle Diseases&lt;/keyword&gt;&lt;keyword&gt;Gastrointestinal Diseases/immunology/parasitology/*veterinary&lt;/keyword&gt;&lt;keyword&gt;Host-Parasite Interactions/immunology&lt;/keyword&gt;&lt;keyword&gt;*Immunity, Mucosal&lt;/keyword&gt;&lt;keyword&gt;Nematode Infections/immunology/*veterinary&lt;/keyword&gt;&lt;keyword&gt;Oesophagostomiasis/immunology/veterinary&lt;/keyword&gt;&lt;keyword&gt;Ostertagia/immunology&lt;/keyword&gt;&lt;keyword&gt;Ostertagiasis/immunology/veterinary&lt;/keyword&gt;&lt;keyword&gt;Ruminants&lt;/keyword&gt;&lt;/keywords&gt;&lt;dates&gt;&lt;year&gt;1997&lt;/year&gt;&lt;pub-dates&gt;&lt;date&gt;Nov&lt;/date&gt;&lt;/pub-dates&gt;&lt;/dates&gt;&lt;isbn&gt;0304-4017 (Print)&amp;#xD;0304-4017 (Linking)&lt;/isbn&gt;&lt;accession-num&gt;9460205&lt;/accession-num&gt;&lt;urls&gt;&lt;related-urls&gt;&lt;url&gt;http://www.ncbi.nlm.nih.gov/pubmed/9460205&lt;/url&gt;&lt;/related-urls&gt;&lt;/urls&gt;&lt;/record&gt;&lt;/Cite&gt;&lt;/EndNote&gt;</w:instrText>
      </w:r>
      <w:r w:rsidR="00B754C2" w:rsidRPr="00014471">
        <w:fldChar w:fldCharType="separate"/>
      </w:r>
      <w:r w:rsidR="00B754C2" w:rsidRPr="00014471">
        <w:rPr>
          <w:noProof/>
        </w:rPr>
        <w:t>(Gasbarre, 1997)</w:t>
      </w:r>
      <w:r w:rsidR="00B754C2" w:rsidRPr="00014471">
        <w:fldChar w:fldCharType="end"/>
      </w:r>
      <w:r w:rsidR="000431F7" w:rsidRPr="00014471">
        <w:t xml:space="preserve"> , there is no evidence</w:t>
      </w:r>
      <w:r w:rsidR="00D05E5C" w:rsidRPr="00014471">
        <w:t xml:space="preserve"> from studies conducted o</w:t>
      </w:r>
      <w:r w:rsidR="004C5C8A" w:rsidRPr="00014471">
        <w:t>n farms</w:t>
      </w:r>
      <w:r w:rsidR="000431F7" w:rsidRPr="00014471">
        <w:t xml:space="preserve"> of the effects of </w:t>
      </w:r>
      <w:r w:rsidR="00EC395A" w:rsidRPr="00014471">
        <w:t>this parasite</w:t>
      </w:r>
      <w:r w:rsidR="000431F7" w:rsidRPr="00014471">
        <w:t xml:space="preserve"> on cattle susceptibility to other diseases</w:t>
      </w:r>
      <w:r w:rsidR="001A2D6D" w:rsidRPr="00014471">
        <w:t xml:space="preserve">. </w:t>
      </w:r>
    </w:p>
    <w:p w14:paraId="157BF429" w14:textId="4928265C" w:rsidR="001E38C8" w:rsidRPr="00014471" w:rsidRDefault="002C3A3D" w:rsidP="004F6410">
      <w:pPr>
        <w:spacing w:before="0" w:after="0" w:line="480" w:lineRule="auto"/>
        <w:ind w:firstLine="720"/>
      </w:pPr>
      <w:r w:rsidRPr="00014471">
        <w:t xml:space="preserve">Climatic conditions and herd management vary greatly between countries, which ultimately influences measures of </w:t>
      </w:r>
      <w:r w:rsidR="001C5055" w:rsidRPr="00014471">
        <w:t>impact</w:t>
      </w:r>
      <w:r w:rsidRPr="00014471">
        <w:t xml:space="preserve"> </w:t>
      </w:r>
      <w:r w:rsidRPr="00014471">
        <w:fldChar w:fldCharType="begin">
          <w:fldData xml:space="preserve">PEVuZE5vdGU+PENpdGU+PEF1dGhvcj5TYW5jaGV6PC9BdXRob3I+PFllYXI+MjAwMjwvWWVhcj48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</w:fldData>
        </w:fldChar>
      </w:r>
      <w:r w:rsidRPr="00014471">
        <w:instrText xml:space="preserve"> ADDIN EN.CITE </w:instrText>
      </w:r>
      <w:r w:rsidRPr="00014471">
        <w:fldChar w:fldCharType="begin">
          <w:fldData xml:space="preserve">PEVuZE5vdGU+PENpdGU+PEF1dGhvcj5TYW5jaGV6PC9BdXRob3I+PFllYXI+MjAwMjwvWWVhcj48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</w:fldData>
        </w:fldChar>
      </w:r>
      <w:r w:rsidRPr="00014471">
        <w:instrText xml:space="preserve"> ADDIN EN.CITE.DATA </w:instrText>
      </w:r>
      <w:r w:rsidRPr="00014471">
        <w:fldChar w:fldCharType="end"/>
      </w:r>
      <w:r w:rsidRPr="00014471">
        <w:fldChar w:fldCharType="separate"/>
      </w:r>
      <w:r w:rsidRPr="00014471">
        <w:rPr>
          <w:noProof/>
        </w:rPr>
        <w:t>(Williams, 1999; Sanchez et al., 2002a)</w:t>
      </w:r>
      <w:r w:rsidRPr="00014471">
        <w:fldChar w:fldCharType="end"/>
      </w:r>
      <w:r w:rsidRPr="00014471">
        <w:t xml:space="preserve">. Moreover, infections such as helminth infections affect cattle systems at different levels (e.g. animal, farm, livestock sector and national) and dimensions (e.g. milk production, reproduction, health and </w:t>
      </w:r>
      <w:r w:rsidRPr="00014471">
        <w:lastRenderedPageBreak/>
        <w:t xml:space="preserve">welfare), for which the individual level represent a start </w:t>
      </w:r>
      <w:r w:rsidRPr="00014471">
        <w:fldChar w:fldCharType="begin"/>
      </w:r>
      <w:r w:rsidRPr="00014471">
        <w:instrText xml:space="preserve"> ADDIN EN.CITE &lt;EndNote&gt;&lt;Cite&gt;&lt;Author&gt;Rushton&lt;/Author&gt;&lt;Year&gt;2016&lt;/Year&gt;&lt;RecNum&gt;348&lt;/RecNum&gt;&lt;DisplayText&gt;(Rushton and Bruce, 2016)&lt;/DisplayText&gt;&lt;record&gt;&lt;rec-number&gt;348&lt;/rec-number&gt;&lt;foreign-keys&gt;&lt;key app="EN" db-id="fpw9prvw99d9ere92tmx0eso0efz0xe2xptt" timestamp="1477233300"&gt;348&lt;/key&gt;&lt;/foreign-keys&gt;&lt;ref-type name="Journal Article"&gt;17&lt;/ref-type&gt;&lt;contributors&gt;&lt;authors&gt;&lt;author&gt;Rushton, J.&lt;/author&gt;&lt;author&gt;Bruce, M.&lt;/author&gt;&lt;/authors&gt;&lt;/contributors&gt;&lt;titles&gt;&lt;title&gt;Using a One Health approach to assess the impact of parasitic disease in livestock: how does it add value?&lt;/title&gt;&lt;secondary-title&gt;Parasitol.&lt;/secondary-title&gt;&lt;/titles&gt;&lt;periodical&gt;&lt;full-title&gt;Parasitol.&lt;/full-title&gt;&lt;/periodical&gt;&lt;pages&gt;1-11&lt;/pages&gt;&lt;volume&gt;4&lt;/volume&gt;&lt;dates&gt;&lt;year&gt;2016&lt;/year&gt;&lt;/dates&gt;&lt;urls&gt;&lt;/urls&gt;&lt;/record&gt;&lt;/Cite&gt;&lt;/EndNote&gt;</w:instrText>
      </w:r>
      <w:r w:rsidRPr="00014471">
        <w:fldChar w:fldCharType="separate"/>
      </w:r>
      <w:r w:rsidRPr="00014471">
        <w:rPr>
          <w:noProof/>
        </w:rPr>
        <w:t>(Rushton and Bruce, 2016)</w:t>
      </w:r>
      <w:r w:rsidRPr="00014471">
        <w:fldChar w:fldCharType="end"/>
      </w:r>
      <w:r w:rsidR="006402E7" w:rsidRPr="00014471">
        <w:t xml:space="preserve">. </w:t>
      </w:r>
      <w:r w:rsidR="00D22B95" w:rsidRPr="00014471">
        <w:rPr>
          <w:szCs w:val="24"/>
          <w:lang w:val="en"/>
        </w:rPr>
        <w:t>In t</w:t>
      </w:r>
      <w:r w:rsidR="00DE553F" w:rsidRPr="00014471">
        <w:rPr>
          <w:szCs w:val="24"/>
          <w:lang w:val="en"/>
        </w:rPr>
        <w:t xml:space="preserve">his </w:t>
      </w:r>
      <w:r w:rsidR="00384BE4" w:rsidRPr="00014471">
        <w:rPr>
          <w:szCs w:val="24"/>
          <w:lang w:val="en"/>
        </w:rPr>
        <w:t>study</w:t>
      </w:r>
      <w:r w:rsidR="00D22B95" w:rsidRPr="00014471">
        <w:rPr>
          <w:szCs w:val="24"/>
          <w:lang w:val="en"/>
        </w:rPr>
        <w:t>, we examine</w:t>
      </w:r>
      <w:r w:rsidR="00DE553F" w:rsidRPr="00014471">
        <w:rPr>
          <w:szCs w:val="24"/>
          <w:lang w:val="en"/>
        </w:rPr>
        <w:t xml:space="preserve"> </w:t>
      </w:r>
      <w:r w:rsidR="004F6410" w:rsidRPr="00014471">
        <w:rPr>
          <w:szCs w:val="24"/>
          <w:lang w:val="en"/>
        </w:rPr>
        <w:t>the</w:t>
      </w:r>
      <w:r w:rsidR="00DE553F" w:rsidRPr="00014471">
        <w:rPr>
          <w:szCs w:val="24"/>
          <w:lang w:val="en"/>
        </w:rPr>
        <w:t xml:space="preserve"> relationship between </w:t>
      </w:r>
      <w:r w:rsidR="00AE6A15" w:rsidRPr="00014471">
        <w:rPr>
          <w:szCs w:val="24"/>
          <w:lang w:val="en"/>
        </w:rPr>
        <w:t>individual</w:t>
      </w:r>
      <w:r w:rsidR="006345DC" w:rsidRPr="00014471">
        <w:rPr>
          <w:szCs w:val="24"/>
          <w:lang w:val="en"/>
        </w:rPr>
        <w:t xml:space="preserve"> exposure </w:t>
      </w:r>
      <w:r w:rsidR="00DE553F" w:rsidRPr="00014471">
        <w:rPr>
          <w:szCs w:val="24"/>
          <w:lang w:val="en"/>
        </w:rPr>
        <w:t xml:space="preserve">to helminths on pasture and </w:t>
      </w:r>
      <w:r w:rsidR="00E2253C" w:rsidRPr="00014471">
        <w:rPr>
          <w:szCs w:val="24"/>
          <w:lang w:val="en"/>
        </w:rPr>
        <w:t xml:space="preserve">the </w:t>
      </w:r>
      <w:r w:rsidR="00DE553F" w:rsidRPr="00014471">
        <w:rPr>
          <w:szCs w:val="24"/>
          <w:lang w:val="en"/>
        </w:rPr>
        <w:t>production performance</w:t>
      </w:r>
      <w:r w:rsidR="004F6410" w:rsidRPr="00014471">
        <w:rPr>
          <w:szCs w:val="24"/>
          <w:lang w:val="en"/>
        </w:rPr>
        <w:t xml:space="preserve">s </w:t>
      </w:r>
      <w:r w:rsidR="00E6554F" w:rsidRPr="00014471">
        <w:rPr>
          <w:szCs w:val="24"/>
          <w:lang w:val="en"/>
        </w:rPr>
        <w:t xml:space="preserve">of first-lactation heifers </w:t>
      </w:r>
      <w:r w:rsidR="004F6410" w:rsidRPr="00014471">
        <w:rPr>
          <w:szCs w:val="24"/>
          <w:lang w:val="en"/>
        </w:rPr>
        <w:t xml:space="preserve">in </w:t>
      </w:r>
      <w:r w:rsidR="00AE6A15" w:rsidRPr="00014471">
        <w:rPr>
          <w:szCs w:val="24"/>
          <w:lang w:val="en"/>
        </w:rPr>
        <w:t>England</w:t>
      </w:r>
      <w:r w:rsidR="00DE553F" w:rsidRPr="00014471">
        <w:rPr>
          <w:szCs w:val="24"/>
          <w:lang w:val="en"/>
        </w:rPr>
        <w:t>, taking</w:t>
      </w:r>
      <w:r w:rsidR="00384BE4" w:rsidRPr="00014471">
        <w:rPr>
          <w:szCs w:val="24"/>
          <w:lang w:val="en"/>
        </w:rPr>
        <w:t xml:space="preserve"> the gastro</w:t>
      </w:r>
      <w:r w:rsidR="00BD2B1A" w:rsidRPr="00014471">
        <w:rPr>
          <w:szCs w:val="24"/>
          <w:lang w:val="en"/>
        </w:rPr>
        <w:t>intestinal nematode</w:t>
      </w:r>
      <w:r w:rsidR="00C531D6" w:rsidRPr="00014471">
        <w:rPr>
          <w:szCs w:val="24"/>
          <w:lang w:val="en"/>
        </w:rPr>
        <w:t xml:space="preserve"> (GIN)</w:t>
      </w:r>
      <w:r w:rsidR="00DE553F" w:rsidRPr="00014471">
        <w:rPr>
          <w:szCs w:val="24"/>
          <w:lang w:val="en"/>
        </w:rPr>
        <w:t xml:space="preserve"> </w:t>
      </w:r>
      <w:r w:rsidR="00DE553F" w:rsidRPr="00014471">
        <w:rPr>
          <w:i/>
          <w:szCs w:val="24"/>
          <w:lang w:val="en"/>
        </w:rPr>
        <w:t>O. ostertagi</w:t>
      </w:r>
      <w:r w:rsidR="00DE553F" w:rsidRPr="00014471">
        <w:rPr>
          <w:szCs w:val="24"/>
          <w:lang w:val="en"/>
        </w:rPr>
        <w:t xml:space="preserve"> as a case study.</w:t>
      </w:r>
      <w:r w:rsidR="00DE553F" w:rsidRPr="00014471">
        <w:rPr>
          <w:lang w:val="en"/>
        </w:rPr>
        <w:t xml:space="preserve"> </w:t>
      </w:r>
      <w:r w:rsidR="00E2253C" w:rsidRPr="00014471">
        <w:rPr>
          <w:lang w:val="en"/>
        </w:rPr>
        <w:t xml:space="preserve">Besides overcoming </w:t>
      </w:r>
      <w:r w:rsidR="00AE6A15" w:rsidRPr="00014471">
        <w:rPr>
          <w:lang w:val="en"/>
        </w:rPr>
        <w:t xml:space="preserve">methodological </w:t>
      </w:r>
      <w:r w:rsidR="005E5376" w:rsidRPr="00014471">
        <w:rPr>
          <w:lang w:val="en"/>
        </w:rPr>
        <w:t xml:space="preserve">limitations in </w:t>
      </w:r>
      <w:r w:rsidR="00D22B95" w:rsidRPr="00014471">
        <w:rPr>
          <w:lang w:val="en"/>
        </w:rPr>
        <w:t>the</w:t>
      </w:r>
      <w:r w:rsidR="00E2253C" w:rsidRPr="00014471">
        <w:rPr>
          <w:lang w:val="en"/>
        </w:rPr>
        <w:t xml:space="preserve"> current</w:t>
      </w:r>
      <w:r w:rsidR="00D22B95" w:rsidRPr="00014471">
        <w:rPr>
          <w:lang w:val="en"/>
        </w:rPr>
        <w:t xml:space="preserve"> literature</w:t>
      </w:r>
      <w:r w:rsidR="001C5055" w:rsidRPr="00014471">
        <w:rPr>
          <w:lang w:val="en"/>
        </w:rPr>
        <w:t xml:space="preserve">, </w:t>
      </w:r>
      <w:r w:rsidR="00D22B95" w:rsidRPr="00014471">
        <w:rPr>
          <w:lang w:val="en"/>
        </w:rPr>
        <w:t>we</w:t>
      </w:r>
      <w:r w:rsidR="00DE553F" w:rsidRPr="00014471">
        <w:rPr>
          <w:lang w:val="en"/>
        </w:rPr>
        <w:t xml:space="preserve"> </w:t>
      </w:r>
      <w:r w:rsidR="001C5055" w:rsidRPr="00014471">
        <w:rPr>
          <w:lang w:val="en"/>
        </w:rPr>
        <w:t xml:space="preserve">also </w:t>
      </w:r>
      <w:r w:rsidR="00D22B95" w:rsidRPr="00014471">
        <w:rPr>
          <w:lang w:val="en"/>
        </w:rPr>
        <w:t>discuss</w:t>
      </w:r>
      <w:r w:rsidR="001E38C8" w:rsidRPr="00014471">
        <w:rPr>
          <w:lang w:val="en"/>
        </w:rPr>
        <w:t xml:space="preserve"> the value of </w:t>
      </w:r>
      <w:r w:rsidR="00BF5A6C" w:rsidRPr="00014471">
        <w:rPr>
          <w:lang w:val="en"/>
        </w:rPr>
        <w:t>epidemiological</w:t>
      </w:r>
      <w:r w:rsidR="00361D60" w:rsidRPr="00014471">
        <w:rPr>
          <w:lang w:val="en"/>
        </w:rPr>
        <w:t xml:space="preserve"> approaches</w:t>
      </w:r>
      <w:r w:rsidR="00BF5A6C" w:rsidRPr="00014471">
        <w:rPr>
          <w:lang w:val="en"/>
        </w:rPr>
        <w:t xml:space="preserve"> </w:t>
      </w:r>
      <w:r w:rsidR="00361D60" w:rsidRPr="00014471">
        <w:rPr>
          <w:lang w:val="en"/>
        </w:rPr>
        <w:t>in</w:t>
      </w:r>
      <w:r w:rsidR="00D22B95" w:rsidRPr="00014471">
        <w:rPr>
          <w:lang w:val="en"/>
        </w:rPr>
        <w:t xml:space="preserve"> </w:t>
      </w:r>
      <w:r w:rsidR="00361D60" w:rsidRPr="00014471">
        <w:rPr>
          <w:lang w:val="en"/>
        </w:rPr>
        <w:t xml:space="preserve">assessing </w:t>
      </w:r>
      <w:r w:rsidR="00D22B95" w:rsidRPr="00014471">
        <w:rPr>
          <w:lang w:val="en"/>
        </w:rPr>
        <w:t>the effects of</w:t>
      </w:r>
      <w:r w:rsidR="00BF5A6C" w:rsidRPr="00014471">
        <w:rPr>
          <w:lang w:val="en"/>
        </w:rPr>
        <w:t xml:space="preserve"> cattle </w:t>
      </w:r>
      <w:r w:rsidR="001C5055" w:rsidRPr="00014471">
        <w:rPr>
          <w:lang w:val="en"/>
        </w:rPr>
        <w:t xml:space="preserve">helminth infections </w:t>
      </w:r>
      <w:r w:rsidR="00D22B95" w:rsidRPr="00014471">
        <w:rPr>
          <w:lang w:val="en"/>
        </w:rPr>
        <w:t xml:space="preserve">on production performances </w:t>
      </w:r>
      <w:r w:rsidR="00361D60" w:rsidRPr="00014471">
        <w:rPr>
          <w:lang w:val="en"/>
        </w:rPr>
        <w:t xml:space="preserve">under </w:t>
      </w:r>
      <w:r w:rsidR="001C5055" w:rsidRPr="00014471">
        <w:rPr>
          <w:lang w:val="en"/>
        </w:rPr>
        <w:t>real farm conditions.</w:t>
      </w:r>
    </w:p>
    <w:p w14:paraId="5BAD5067" w14:textId="77777777" w:rsidR="006A2C6F" w:rsidRPr="00014471" w:rsidRDefault="006A2C6F" w:rsidP="00AC2435">
      <w:pPr>
        <w:spacing w:before="0" w:after="0" w:line="480" w:lineRule="auto"/>
        <w:ind w:firstLine="720"/>
      </w:pPr>
    </w:p>
    <w:p w14:paraId="3C9C8960" w14:textId="77777777" w:rsidR="006E0487" w:rsidRPr="00014471" w:rsidRDefault="006E0487" w:rsidP="00AC2435">
      <w:pPr>
        <w:pStyle w:val="H04"/>
        <w:numPr>
          <w:ilvl w:val="0"/>
          <w:numId w:val="53"/>
        </w:numPr>
        <w:spacing w:before="0" w:after="0" w:line="480" w:lineRule="auto"/>
        <w:contextualSpacing w:val="0"/>
      </w:pPr>
      <w:bookmarkStart w:id="0" w:name="_Toc468452906"/>
      <w:bookmarkStart w:id="1" w:name="_Toc469294695"/>
      <w:bookmarkStart w:id="2" w:name="_Toc469295424"/>
      <w:bookmarkStart w:id="3" w:name="_Toc469506456"/>
      <w:r w:rsidRPr="00014471">
        <w:t>Materials and methods</w:t>
      </w:r>
    </w:p>
    <w:bookmarkEnd w:id="0"/>
    <w:bookmarkEnd w:id="1"/>
    <w:bookmarkEnd w:id="2"/>
    <w:bookmarkEnd w:id="3"/>
    <w:p w14:paraId="5C4F0EE7" w14:textId="4F464E1F" w:rsidR="00C2115D" w:rsidRPr="00014471" w:rsidRDefault="006E0487" w:rsidP="004C5EA7">
      <w:pPr>
        <w:pStyle w:val="H04"/>
        <w:numPr>
          <w:ilvl w:val="1"/>
          <w:numId w:val="53"/>
        </w:numPr>
        <w:spacing w:before="0" w:after="0" w:line="480" w:lineRule="auto"/>
        <w:ind w:left="425" w:hanging="425"/>
        <w:contextualSpacing w:val="0"/>
        <w:rPr>
          <w:b w:val="0"/>
          <w:i/>
        </w:rPr>
      </w:pPr>
      <w:r w:rsidRPr="00014471">
        <w:rPr>
          <w:b w:val="0"/>
          <w:i/>
        </w:rPr>
        <w:t xml:space="preserve">Study </w:t>
      </w:r>
      <w:r w:rsidR="00ED452E" w:rsidRPr="00014471">
        <w:rPr>
          <w:b w:val="0"/>
          <w:i/>
        </w:rPr>
        <w:t>heifers</w:t>
      </w:r>
    </w:p>
    <w:p w14:paraId="67FCE1A3" w14:textId="316F28F1" w:rsidR="00F253EE" w:rsidRPr="00014471" w:rsidRDefault="00BD4EB0" w:rsidP="00700DCB">
      <w:pPr>
        <w:pStyle w:val="H04"/>
        <w:numPr>
          <w:ilvl w:val="0"/>
          <w:numId w:val="0"/>
        </w:numPr>
        <w:spacing w:before="0" w:after="0" w:line="480" w:lineRule="auto"/>
        <w:ind w:firstLine="709"/>
        <w:contextualSpacing w:val="0"/>
        <w:rPr>
          <w:b w:val="0"/>
          <w:bCs/>
        </w:rPr>
      </w:pPr>
      <w:r w:rsidRPr="00014471">
        <w:rPr>
          <w:b w:val="0"/>
        </w:rPr>
        <w:t xml:space="preserve">Since </w:t>
      </w:r>
      <w:r w:rsidR="005C1077" w:rsidRPr="00014471">
        <w:rPr>
          <w:b w:val="0"/>
        </w:rPr>
        <w:t xml:space="preserve">individual milk (IM) antibody levels against </w:t>
      </w:r>
      <w:r w:rsidR="005C1077" w:rsidRPr="00014471">
        <w:rPr>
          <w:b w:val="0"/>
          <w:i/>
          <w:iCs/>
        </w:rPr>
        <w:t>O. ostertagi</w:t>
      </w:r>
      <w:r w:rsidR="005C1077" w:rsidRPr="00014471">
        <w:rPr>
          <w:b w:val="0"/>
          <w:iCs/>
        </w:rPr>
        <w:t xml:space="preserve"> </w:t>
      </w:r>
      <w:r w:rsidR="005C1077" w:rsidRPr="00014471">
        <w:rPr>
          <w:b w:val="0"/>
        </w:rPr>
        <w:t>highly vary</w:t>
      </w:r>
      <w:r w:rsidR="002B48FD" w:rsidRPr="00014471">
        <w:rPr>
          <w:b w:val="0"/>
        </w:rPr>
        <w:t xml:space="preserve"> within</w:t>
      </w:r>
      <w:r w:rsidR="00600CCE" w:rsidRPr="00014471">
        <w:rPr>
          <w:b w:val="0"/>
        </w:rPr>
        <w:t>-</w:t>
      </w:r>
      <w:r w:rsidR="002B48FD" w:rsidRPr="00014471">
        <w:rPr>
          <w:b w:val="0"/>
        </w:rPr>
        <w:t>farm</w:t>
      </w:r>
      <w:r w:rsidR="005C1077" w:rsidRPr="00014471">
        <w:rPr>
          <w:b w:val="0"/>
        </w:rPr>
        <w:t xml:space="preserve"> </w:t>
      </w:r>
      <w:r w:rsidRPr="00014471">
        <w:rPr>
          <w:b w:val="0"/>
        </w:rPr>
        <w:fldChar w:fldCharType="begin">
          <w:fldData xml:space="preserve">PEVuZE5vdGU+PENpdGU+PEF1dGhvcj5DaGFybGllcjwvQXV0aG9yPjxZZWFyPjIwMDc8L1llYXI+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</w:fldData>
        </w:fldChar>
      </w:r>
      <w:r w:rsidRPr="00014471">
        <w:rPr>
          <w:b w:val="0"/>
        </w:rPr>
        <w:instrText xml:space="preserve"> ADDIN EN.CITE </w:instrText>
      </w:r>
      <w:r w:rsidRPr="00014471">
        <w:rPr>
          <w:b w:val="0"/>
        </w:rPr>
        <w:fldChar w:fldCharType="begin">
          <w:fldData xml:space="preserve">PEVuZE5vdGU+PENpdGU+PEF1dGhvcj5DaGFybGllcjwvQXV0aG9yPjxZZWFyPjIwMDc8L1llYXI+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</w:fldData>
        </w:fldChar>
      </w:r>
      <w:r w:rsidRPr="00014471">
        <w:rPr>
          <w:b w:val="0"/>
        </w:rPr>
        <w:instrText xml:space="preserve"> ADDIN EN.CITE.DATA </w:instrText>
      </w:r>
      <w:r w:rsidRPr="00014471">
        <w:rPr>
          <w:b w:val="0"/>
        </w:rPr>
      </w:r>
      <w:r w:rsidRPr="00014471">
        <w:rPr>
          <w:b w:val="0"/>
        </w:rPr>
        <w:fldChar w:fldCharType="end"/>
      </w:r>
      <w:r w:rsidRPr="00014471">
        <w:rPr>
          <w:b w:val="0"/>
        </w:rPr>
      </w:r>
      <w:r w:rsidRPr="00014471">
        <w:rPr>
          <w:b w:val="0"/>
        </w:rPr>
        <w:fldChar w:fldCharType="separate"/>
      </w:r>
      <w:r w:rsidRPr="00014471">
        <w:rPr>
          <w:b w:val="0"/>
          <w:noProof/>
        </w:rPr>
        <w:t>(Charlier et al., 2007a)</w:t>
      </w:r>
      <w:r w:rsidRPr="00014471">
        <w:rPr>
          <w:b w:val="0"/>
        </w:rPr>
        <w:fldChar w:fldCharType="end"/>
      </w:r>
      <w:r w:rsidRPr="00014471">
        <w:rPr>
          <w:b w:val="0"/>
        </w:rPr>
        <w:t xml:space="preserve">, the sampling aimed to sample more heifers per farm across the seasons than farms. </w:t>
      </w:r>
      <w:r w:rsidR="00D906B4" w:rsidRPr="00014471">
        <w:rPr>
          <w:b w:val="0"/>
        </w:rPr>
        <w:t xml:space="preserve">Heifers came from a convenience and purposive sample of dairy farms, all members of the Quality Milk Management Services (QMMS) recording scheme, Somerset, England. </w:t>
      </w:r>
      <w:r w:rsidR="00F84587" w:rsidRPr="00014471">
        <w:rPr>
          <w:b w:val="0"/>
        </w:rPr>
        <w:t>Farm</w:t>
      </w:r>
      <w:r w:rsidR="00DD36BD" w:rsidRPr="00014471">
        <w:rPr>
          <w:b w:val="0"/>
        </w:rPr>
        <w:t>s</w:t>
      </w:r>
      <w:r w:rsidR="00F84587" w:rsidRPr="00014471">
        <w:rPr>
          <w:b w:val="0"/>
        </w:rPr>
        <w:t xml:space="preserve"> were selected to allow the representation of different levels of heifer exposure to hel</w:t>
      </w:r>
      <w:r w:rsidR="00BB04F6" w:rsidRPr="00014471">
        <w:rPr>
          <w:b w:val="0"/>
        </w:rPr>
        <w:t>m</w:t>
      </w:r>
      <w:r w:rsidR="00F84587" w:rsidRPr="00014471">
        <w:rPr>
          <w:b w:val="0"/>
        </w:rPr>
        <w:t>i</w:t>
      </w:r>
      <w:r w:rsidR="00BB04F6" w:rsidRPr="00014471">
        <w:rPr>
          <w:b w:val="0"/>
        </w:rPr>
        <w:t>n</w:t>
      </w:r>
      <w:r w:rsidR="00F84587" w:rsidRPr="00014471">
        <w:rPr>
          <w:b w:val="0"/>
        </w:rPr>
        <w:t>ths</w:t>
      </w:r>
      <w:r w:rsidR="003117BE" w:rsidRPr="00014471">
        <w:rPr>
          <w:b w:val="0"/>
        </w:rPr>
        <w:t xml:space="preserve"> </w:t>
      </w:r>
      <w:r w:rsidR="000007CD" w:rsidRPr="00014471">
        <w:rPr>
          <w:b w:val="0"/>
        </w:rPr>
        <w:t>on pasture</w:t>
      </w:r>
      <w:r w:rsidR="00F84587" w:rsidRPr="00014471">
        <w:rPr>
          <w:b w:val="0"/>
        </w:rPr>
        <w:t xml:space="preserve"> and heifer management. </w:t>
      </w:r>
      <w:r w:rsidR="00FD61C7" w:rsidRPr="00014471">
        <w:rPr>
          <w:b w:val="0"/>
          <w:bCs/>
        </w:rPr>
        <w:t xml:space="preserve">Farm inclusion criteria included heifers calving all-year-round or at least during two different seasons in a year, home rearing of heifers (i.e. not contract reared), compliance with data recording, agreeing with the study protocol and sharing farm records. There were no restrictions on the type of </w:t>
      </w:r>
      <w:r w:rsidR="007B6B88" w:rsidRPr="00014471">
        <w:rPr>
          <w:b w:val="0"/>
          <w:bCs/>
        </w:rPr>
        <w:t>cattle</w:t>
      </w:r>
      <w:r w:rsidR="00FD61C7" w:rsidRPr="00014471">
        <w:rPr>
          <w:b w:val="0"/>
          <w:bCs/>
        </w:rPr>
        <w:t xml:space="preserve"> housing (i.e. housed all-year-round, in the winter only, and varied) or the practices of anthelmintic treatments.</w:t>
      </w:r>
      <w:r w:rsidR="00FD61C7" w:rsidRPr="00014471">
        <w:rPr>
          <w:bCs/>
        </w:rPr>
        <w:t xml:space="preserve"> </w:t>
      </w:r>
      <w:r w:rsidRPr="00014471">
        <w:rPr>
          <w:b w:val="0"/>
        </w:rPr>
        <w:t xml:space="preserve">In total, 43 </w:t>
      </w:r>
      <w:r w:rsidR="00796760" w:rsidRPr="00014471">
        <w:rPr>
          <w:b w:val="0"/>
        </w:rPr>
        <w:t xml:space="preserve">English </w:t>
      </w:r>
      <w:r w:rsidRPr="00014471">
        <w:rPr>
          <w:b w:val="0"/>
        </w:rPr>
        <w:t xml:space="preserve">dairy farms were included in the study. </w:t>
      </w:r>
      <w:r w:rsidRPr="00014471">
        <w:rPr>
          <w:b w:val="0"/>
          <w:bCs/>
        </w:rPr>
        <w:t>The average size of herds sampled was 150 cows, of which 46 were first lactation heifers.</w:t>
      </w:r>
      <w:r w:rsidR="00FD61C7" w:rsidRPr="00014471">
        <w:rPr>
          <w:b w:val="0"/>
          <w:bCs/>
        </w:rPr>
        <w:t xml:space="preserve"> Heifer IM samples were obtained from samples routinely collected and stored by QMMS.</w:t>
      </w:r>
      <w:r w:rsidRPr="00014471">
        <w:rPr>
          <w:b w:val="0"/>
          <w:bCs/>
        </w:rPr>
        <w:t xml:space="preserve"> </w:t>
      </w:r>
      <w:r w:rsidR="009033FD" w:rsidRPr="00014471">
        <w:rPr>
          <w:b w:val="0"/>
          <w:bCs/>
        </w:rPr>
        <w:t xml:space="preserve">The determination of dairy heifer sample size involved both statistical and non-statistical considerations (e.g. time, budget, and farm recording). These were aligned to the study objectives of identifying significant association between outcomes (i.e. </w:t>
      </w:r>
      <w:r w:rsidR="003F6CAA" w:rsidRPr="00014471">
        <w:rPr>
          <w:b w:val="0"/>
          <w:bCs/>
        </w:rPr>
        <w:t>heifer production</w:t>
      </w:r>
      <w:r w:rsidR="00405263" w:rsidRPr="00014471">
        <w:rPr>
          <w:b w:val="0"/>
          <w:bCs/>
        </w:rPr>
        <w:t>, reproduction</w:t>
      </w:r>
      <w:r w:rsidR="003F6CAA" w:rsidRPr="00014471">
        <w:rPr>
          <w:b w:val="0"/>
          <w:bCs/>
        </w:rPr>
        <w:t xml:space="preserve"> and health</w:t>
      </w:r>
      <w:r w:rsidR="009033FD" w:rsidRPr="00014471">
        <w:rPr>
          <w:b w:val="0"/>
          <w:bCs/>
        </w:rPr>
        <w:t>) and predictors (</w:t>
      </w:r>
      <w:r w:rsidR="00405263" w:rsidRPr="00014471">
        <w:rPr>
          <w:b w:val="0"/>
          <w:bCs/>
        </w:rPr>
        <w:t>i.e</w:t>
      </w:r>
      <w:r w:rsidR="009033FD" w:rsidRPr="00014471">
        <w:rPr>
          <w:b w:val="0"/>
          <w:bCs/>
        </w:rPr>
        <w:t xml:space="preserve">. </w:t>
      </w:r>
      <w:r w:rsidR="009033FD" w:rsidRPr="00014471">
        <w:rPr>
          <w:b w:val="0"/>
          <w:bCs/>
          <w:i/>
        </w:rPr>
        <w:t xml:space="preserve">O. </w:t>
      </w:r>
      <w:r w:rsidR="009033FD" w:rsidRPr="00014471">
        <w:rPr>
          <w:b w:val="0"/>
          <w:bCs/>
          <w:i/>
        </w:rPr>
        <w:lastRenderedPageBreak/>
        <w:t>ostertagi</w:t>
      </w:r>
      <w:r w:rsidR="003A5067" w:rsidRPr="00014471">
        <w:rPr>
          <w:b w:val="0"/>
          <w:bCs/>
        </w:rPr>
        <w:t xml:space="preserve"> milk antibodies</w:t>
      </w:r>
      <w:r w:rsidR="009033FD" w:rsidRPr="00014471">
        <w:rPr>
          <w:b w:val="0"/>
          <w:bCs/>
        </w:rPr>
        <w:t>)</w:t>
      </w:r>
      <w:r w:rsidR="00A802EE" w:rsidRPr="00014471">
        <w:rPr>
          <w:b w:val="0"/>
          <w:bCs/>
        </w:rPr>
        <w:t xml:space="preserve"> </w:t>
      </w:r>
      <w:r w:rsidR="00A802EE" w:rsidRPr="00014471">
        <w:rPr>
          <w:b w:val="0"/>
          <w:bCs/>
        </w:rPr>
        <w:fldChar w:fldCharType="begin"/>
      </w:r>
      <w:r w:rsidR="00A802EE" w:rsidRPr="00014471">
        <w:rPr>
          <w:b w:val="0"/>
          <w:bCs/>
        </w:rPr>
        <w:instrText xml:space="preserve"> ADDIN EN.CITE &lt;EndNote&gt;&lt;Cite&gt;&lt;Author&gt;Dohoo&lt;/Author&gt;&lt;Year&gt;2009&lt;/Year&gt;&lt;RecNum&gt;127&lt;/RecNum&gt;&lt;DisplayText&gt;(Dohoo et al., 2009)&lt;/DisplayText&gt;&lt;record&gt;&lt;rec-number&gt;127&lt;/rec-number&gt;&lt;foreign-keys&gt;&lt;key app="EN" db-id="fpw9prvw99d9ere92tmx0eso0efz0xe2xptt" timestamp="1467191365"&gt;127&lt;/key&gt;&lt;/foreign-keys&gt;&lt;ref-type name="Journal Article"&gt;17&lt;/ref-type&gt;&lt;contributors&gt;&lt;authors&gt;&lt;author&gt;Dohoo, I.&lt;/author&gt;&lt;author&gt;Martin, W. &lt;/author&gt;&lt;author&gt;Stryhn, H. &lt;/author&gt;&lt;/authors&gt;&lt;/contributors&gt;&lt;titles&gt;&lt;title&gt;Veterinary Epidemiologic Research. 2nd Edition&lt;/title&gt;&lt;secondary-title&gt;VER Inc. Canada&lt;/secondary-title&gt;&lt;/titles&gt;&lt;periodical&gt;&lt;full-title&gt;VER Inc. Canada&lt;/full-title&gt;&lt;/periodical&gt;&lt;pages&gt;865 pp.&lt;/pages&gt;&lt;dates&gt;&lt;year&gt;2009&lt;/year&gt;&lt;/dates&gt;&lt;urls&gt;&lt;/urls&gt;&lt;/record&gt;&lt;/Cite&gt;&lt;/EndNote&gt;</w:instrText>
      </w:r>
      <w:r w:rsidR="00A802EE" w:rsidRPr="00014471">
        <w:rPr>
          <w:b w:val="0"/>
          <w:bCs/>
        </w:rPr>
        <w:fldChar w:fldCharType="separate"/>
      </w:r>
      <w:r w:rsidR="00A802EE" w:rsidRPr="00014471">
        <w:rPr>
          <w:b w:val="0"/>
          <w:bCs/>
          <w:noProof/>
        </w:rPr>
        <w:t>(Dohoo et al., 2009)</w:t>
      </w:r>
      <w:r w:rsidR="00A802EE" w:rsidRPr="00014471">
        <w:rPr>
          <w:b w:val="0"/>
          <w:bCs/>
        </w:rPr>
        <w:fldChar w:fldCharType="end"/>
      </w:r>
      <w:r w:rsidR="00230687" w:rsidRPr="00014471">
        <w:rPr>
          <w:b w:val="0"/>
          <w:bCs/>
        </w:rPr>
        <w:t xml:space="preserve">. </w:t>
      </w:r>
      <w:r w:rsidR="00FD61C7" w:rsidRPr="00014471">
        <w:rPr>
          <w:b w:val="0"/>
          <w:bCs/>
        </w:rPr>
        <w:t xml:space="preserve">Heifer sample size calculation was based on available estimates of </w:t>
      </w:r>
      <w:r w:rsidR="00CD4682" w:rsidRPr="00014471">
        <w:rPr>
          <w:b w:val="0"/>
          <w:bCs/>
        </w:rPr>
        <w:t>association</w:t>
      </w:r>
      <w:r w:rsidR="00813C8F" w:rsidRPr="00014471">
        <w:rPr>
          <w:b w:val="0"/>
          <w:bCs/>
        </w:rPr>
        <w:t xml:space="preserve"> between</w:t>
      </w:r>
      <w:r w:rsidR="00FD61C7" w:rsidRPr="00014471">
        <w:rPr>
          <w:b w:val="0"/>
          <w:bCs/>
        </w:rPr>
        <w:t xml:space="preserve"> </w:t>
      </w:r>
      <w:r w:rsidR="0015670E" w:rsidRPr="00014471">
        <w:rPr>
          <w:b w:val="0"/>
          <w:bCs/>
        </w:rPr>
        <w:t>anti-</w:t>
      </w:r>
      <w:r w:rsidR="00FD61C7" w:rsidRPr="00014471">
        <w:rPr>
          <w:b w:val="0"/>
          <w:bCs/>
          <w:i/>
          <w:iCs/>
        </w:rPr>
        <w:t>O. ostertagi</w:t>
      </w:r>
      <w:r w:rsidR="00FD61C7" w:rsidRPr="00014471">
        <w:rPr>
          <w:b w:val="0"/>
          <w:bCs/>
          <w:iCs/>
        </w:rPr>
        <w:t xml:space="preserve"> </w:t>
      </w:r>
      <w:r w:rsidR="00813C8F" w:rsidRPr="00014471">
        <w:rPr>
          <w:b w:val="0"/>
          <w:bCs/>
          <w:iCs/>
        </w:rPr>
        <w:t xml:space="preserve">milk antibody levels and </w:t>
      </w:r>
      <w:r w:rsidR="00FD61C7" w:rsidRPr="00014471">
        <w:rPr>
          <w:b w:val="0"/>
          <w:bCs/>
        </w:rPr>
        <w:t xml:space="preserve">milk production in adult cows </w:t>
      </w:r>
      <w:r w:rsidR="00FD61C7" w:rsidRPr="00014471">
        <w:rPr>
          <w:b w:val="0"/>
          <w:bCs/>
        </w:rPr>
        <w:fldChar w:fldCharType="begin"/>
      </w:r>
      <w:r w:rsidR="00FD61C7" w:rsidRPr="00014471">
        <w:rPr>
          <w:b w:val="0"/>
          <w:bCs/>
        </w:rPr>
        <w:instrText xml:space="preserve"> ADDIN EN.CITE &lt;EndNote&gt;&lt;Cite&gt;&lt;Author&gt;Sanchez&lt;/Author&gt;&lt;Year&gt;2004&lt;/Year&gt;&lt;RecNum&gt;89&lt;/RecNum&gt;&lt;DisplayText&gt;(Sanchez et al., 2004a)&lt;/DisplayText&gt;&lt;record&gt;&lt;rec-number&gt;89&lt;/rec-number&gt;&lt;foreign-keys&gt;&lt;key app="EN" db-id="fpw9prvw99d9ere92tmx0eso0efz0xe2xptt" timestamp="1465363103"&gt;89&lt;/key&gt;&lt;/foreign-keys&gt;&lt;ref-type name="Journal Article"&gt;17&lt;/ref-type&gt;&lt;contributors&gt;&lt;authors&gt;&lt;author&gt;Sanchez, J.&lt;/author&gt;&lt;author&gt;Dohoo, I.&lt;/author&gt;&lt;author&gt;Carrier, J.&lt;/author&gt;&lt;author&gt;DesCoteaux, L.&lt;/author&gt;&lt;/authors&gt;&lt;/contributors&gt;&lt;auth-address&gt;Department of Health Management, Atlantic Veterinary College, University of Prince Edward Island, 550 University Avenue, Charlottetown, PEI, Canada C1A 4P3. jsanchez@upei.ca&lt;/auth-address&gt;&lt;titles&gt;&lt;title&gt;A meta-analysis of the milk-production response after anthelmintic treatment in naturally infected adult dairy cows&lt;/title&gt;&lt;secondary-title&gt;Prev Vet Med&lt;/secondary-title&gt;&lt;alt-title&gt;Preventive veterinary medicine&lt;/alt-title&gt;&lt;/titles&gt;&lt;periodical&gt;&lt;full-title&gt;Prev Vet Med&lt;/full-title&gt;&lt;abbr-1&gt;Preventive veterinary medicine&lt;/abbr-1&gt;&lt;/periodical&gt;&lt;alt-periodical&gt;&lt;full-title&gt;Prev Vet Med&lt;/full-title&gt;&lt;abbr-1&gt;Preventive veterinary medicine&lt;/abbr-1&gt;&lt;/alt-periodical&gt;&lt;pages&gt;237-56&lt;/pages&gt;&lt;volume&gt;63&lt;/volume&gt;&lt;number&gt;3-4&lt;/number&gt;&lt;keywords&gt;&lt;keyword&gt;Animals&lt;/keyword&gt;&lt;keyword&gt;Anthelmintics/pharmacology/*therapeutic use&lt;/keyword&gt;&lt;keyword&gt;Cattle&lt;/keyword&gt;&lt;keyword&gt;Cattle Diseases/*drug therapy/pathology&lt;/keyword&gt;&lt;keyword&gt;Dairying&lt;/keyword&gt;&lt;keyword&gt;Female&lt;/keyword&gt;&lt;keyword&gt;Helminthiasis, Animal/*drug therapy/pathology&lt;/keyword&gt;&lt;keyword&gt;Lactation/drug effects/*physiology&lt;/keyword&gt;&lt;keyword&gt;Milk/drug effects/*physiology&lt;/keyword&gt;&lt;/keywords&gt;&lt;dates&gt;&lt;year&gt;2004&lt;/year&gt;&lt;pub-dates&gt;&lt;date&gt;May 14&lt;/date&gt;&lt;/pub-dates&gt;&lt;/dates&gt;&lt;isbn&gt;0167-5877 (Print)&amp;#xD;0167-5877 (Linking)&lt;/isbn&gt;&lt;accession-num&gt;15158573&lt;/accession-num&gt;&lt;urls&gt;&lt;related-urls&gt;&lt;url&gt;http://www.ncbi.nlm.nih.gov/pubmed/15158573&lt;/url&gt;&lt;/related-urls&gt;&lt;/urls&gt;&lt;electronic-resource-num&gt;10.1016/j.prevetmed.2004.01.006&lt;/electronic-resource-num&gt;&lt;/record&gt;&lt;/Cite&gt;&lt;/EndNote&gt;</w:instrText>
      </w:r>
      <w:r w:rsidR="00FD61C7" w:rsidRPr="00014471">
        <w:rPr>
          <w:b w:val="0"/>
          <w:bCs/>
        </w:rPr>
        <w:fldChar w:fldCharType="separate"/>
      </w:r>
      <w:r w:rsidR="00FD61C7" w:rsidRPr="00014471">
        <w:rPr>
          <w:b w:val="0"/>
          <w:bCs/>
          <w:noProof/>
        </w:rPr>
        <w:t>(Sanchez et al., 2004a)</w:t>
      </w:r>
      <w:r w:rsidR="00FD61C7" w:rsidRPr="00014471">
        <w:rPr>
          <w:b w:val="0"/>
          <w:bCs/>
        </w:rPr>
        <w:fldChar w:fldCharType="end"/>
      </w:r>
      <w:r w:rsidR="00FD61C7" w:rsidRPr="00014471">
        <w:rPr>
          <w:b w:val="0"/>
          <w:bCs/>
        </w:rPr>
        <w:t>.</w:t>
      </w:r>
      <w:r w:rsidR="00FD61C7" w:rsidRPr="00014471">
        <w:rPr>
          <w:b w:val="0"/>
        </w:rPr>
        <w:t xml:space="preserve"> </w:t>
      </w:r>
      <w:r w:rsidR="00305478" w:rsidRPr="00014471">
        <w:rPr>
          <w:b w:val="0"/>
          <w:bCs/>
        </w:rPr>
        <w:t xml:space="preserve">Considering the origin of the farms, no estimate of likely </w:t>
      </w:r>
      <w:r w:rsidR="00387140" w:rsidRPr="00014471">
        <w:rPr>
          <w:b w:val="0"/>
          <w:bCs/>
        </w:rPr>
        <w:t>dropouts</w:t>
      </w:r>
      <w:r w:rsidR="00305478" w:rsidRPr="00014471">
        <w:rPr>
          <w:b w:val="0"/>
          <w:bCs/>
        </w:rPr>
        <w:t xml:space="preserve"> and withdrawals w</w:t>
      </w:r>
      <w:r w:rsidR="00B6757F" w:rsidRPr="00014471">
        <w:rPr>
          <w:b w:val="0"/>
          <w:bCs/>
        </w:rPr>
        <w:t>as</w:t>
      </w:r>
      <w:r w:rsidR="00305478" w:rsidRPr="00014471">
        <w:rPr>
          <w:b w:val="0"/>
          <w:bCs/>
        </w:rPr>
        <w:t xml:space="preserve"> taken into consideration in the heifer sample size determination. </w:t>
      </w:r>
      <w:r w:rsidR="00B6757F" w:rsidRPr="00014471">
        <w:rPr>
          <w:b w:val="0"/>
        </w:rPr>
        <w:t>A</w:t>
      </w:r>
      <w:r w:rsidR="00746C66" w:rsidRPr="00014471">
        <w:rPr>
          <w:b w:val="0"/>
        </w:rPr>
        <w:t xml:space="preserve"> total</w:t>
      </w:r>
      <w:r w:rsidR="00B6757F" w:rsidRPr="00014471">
        <w:rPr>
          <w:b w:val="0"/>
        </w:rPr>
        <w:t xml:space="preserve"> of</w:t>
      </w:r>
      <w:r w:rsidR="00746C66" w:rsidRPr="00014471">
        <w:rPr>
          <w:b w:val="0"/>
        </w:rPr>
        <w:t xml:space="preserve"> 1,500 heifers were included in the study</w:t>
      </w:r>
      <w:r w:rsidR="0027486B" w:rsidRPr="00014471">
        <w:rPr>
          <w:b w:val="0"/>
        </w:rPr>
        <w:t xml:space="preserve"> from March 2014 to March 2015</w:t>
      </w:r>
      <w:r w:rsidR="005C36B2" w:rsidRPr="00014471">
        <w:rPr>
          <w:b w:val="0"/>
        </w:rPr>
        <w:t xml:space="preserve"> -</w:t>
      </w:r>
      <w:r w:rsidR="00387140" w:rsidRPr="00014471">
        <w:rPr>
          <w:b w:val="0"/>
        </w:rPr>
        <w:t xml:space="preserve"> with</w:t>
      </w:r>
      <w:r w:rsidR="00DD7546" w:rsidRPr="00014471">
        <w:rPr>
          <w:b w:val="0"/>
        </w:rPr>
        <w:t xml:space="preserve"> </w:t>
      </w:r>
      <w:r w:rsidR="00E9029F" w:rsidRPr="00014471">
        <w:rPr>
          <w:b w:val="0"/>
          <w:bCs/>
        </w:rPr>
        <w:t>35 heifers (i.e. 1,500/43)</w:t>
      </w:r>
      <w:r w:rsidR="00387140" w:rsidRPr="00014471">
        <w:rPr>
          <w:b w:val="0"/>
          <w:bCs/>
        </w:rPr>
        <w:t xml:space="preserve"> regularly</w:t>
      </w:r>
      <w:r w:rsidR="00E9029F" w:rsidRPr="00014471">
        <w:rPr>
          <w:b w:val="0"/>
          <w:bCs/>
        </w:rPr>
        <w:t xml:space="preserve"> sampled </w:t>
      </w:r>
      <w:r w:rsidR="00B6757F" w:rsidRPr="00014471">
        <w:rPr>
          <w:b w:val="0"/>
          <w:bCs/>
        </w:rPr>
        <w:t>through</w:t>
      </w:r>
      <w:r w:rsidR="00503AE4" w:rsidRPr="00014471">
        <w:rPr>
          <w:b w:val="0"/>
          <w:bCs/>
        </w:rPr>
        <w:t>out</w:t>
      </w:r>
      <w:r w:rsidR="00B6757F" w:rsidRPr="00014471">
        <w:rPr>
          <w:b w:val="0"/>
          <w:bCs/>
        </w:rPr>
        <w:t xml:space="preserve"> the seasons on </w:t>
      </w:r>
      <w:r w:rsidR="00F24D78" w:rsidRPr="00014471">
        <w:rPr>
          <w:b w:val="0"/>
          <w:bCs/>
        </w:rPr>
        <w:t>each farm</w:t>
      </w:r>
      <w:r w:rsidR="005C36B2" w:rsidRPr="00014471">
        <w:rPr>
          <w:b w:val="0"/>
          <w:bCs/>
        </w:rPr>
        <w:t xml:space="preserve"> </w:t>
      </w:r>
      <w:r w:rsidR="009F2C70" w:rsidRPr="00014471">
        <w:rPr>
          <w:b w:val="0"/>
          <w:bCs/>
        </w:rPr>
        <w:t xml:space="preserve">and </w:t>
      </w:r>
      <w:r w:rsidR="00E9029F" w:rsidRPr="00014471">
        <w:rPr>
          <w:b w:val="0"/>
          <w:bCs/>
        </w:rPr>
        <w:t xml:space="preserve">tested for </w:t>
      </w:r>
      <w:r w:rsidR="00E9029F" w:rsidRPr="00014471">
        <w:rPr>
          <w:b w:val="0"/>
          <w:bCs/>
          <w:i/>
          <w:iCs/>
        </w:rPr>
        <w:t>O. ostertagi</w:t>
      </w:r>
      <w:r w:rsidR="00503AE4" w:rsidRPr="00014471">
        <w:rPr>
          <w:b w:val="0"/>
          <w:bCs/>
        </w:rPr>
        <w:t xml:space="preserve"> antibodies.</w:t>
      </w:r>
      <w:r w:rsidR="00E9029F" w:rsidRPr="00014471">
        <w:rPr>
          <w:b w:val="0"/>
          <w:bCs/>
        </w:rPr>
        <w:t xml:space="preserve"> </w:t>
      </w:r>
      <w:r w:rsidR="00156FC0" w:rsidRPr="00014471">
        <w:rPr>
          <w:b w:val="0"/>
          <w:bCs/>
        </w:rPr>
        <w:t xml:space="preserve">A more detailed description of the heifer samples selection criteria and the sampling process is </w:t>
      </w:r>
      <w:r w:rsidR="00473796" w:rsidRPr="00014471">
        <w:rPr>
          <w:b w:val="0"/>
          <w:bCs/>
        </w:rPr>
        <w:t>available in Bellet et al. (2018</w:t>
      </w:r>
      <w:r w:rsidR="00156FC0" w:rsidRPr="00014471">
        <w:rPr>
          <w:b w:val="0"/>
          <w:bCs/>
        </w:rPr>
        <w:t>).</w:t>
      </w:r>
    </w:p>
    <w:p w14:paraId="5236A2C8" w14:textId="77777777" w:rsidR="00157782" w:rsidRPr="00014471" w:rsidRDefault="00157782" w:rsidP="004C5EA7">
      <w:pPr>
        <w:pStyle w:val="H04"/>
        <w:numPr>
          <w:ilvl w:val="1"/>
          <w:numId w:val="53"/>
        </w:numPr>
        <w:spacing w:before="240" w:after="0" w:line="480" w:lineRule="auto"/>
        <w:ind w:left="425" w:hanging="425"/>
        <w:contextualSpacing w:val="0"/>
        <w:rPr>
          <w:b w:val="0"/>
          <w:i/>
        </w:rPr>
      </w:pPr>
      <w:r w:rsidRPr="00014471">
        <w:rPr>
          <w:b w:val="0"/>
          <w:i/>
        </w:rPr>
        <w:t>Data collection</w:t>
      </w:r>
    </w:p>
    <w:p w14:paraId="3A25F3B1" w14:textId="6D399A8F" w:rsidR="00157782" w:rsidRPr="00014471" w:rsidRDefault="00856BE8" w:rsidP="00700DCB">
      <w:pPr>
        <w:pStyle w:val="H04"/>
        <w:numPr>
          <w:ilvl w:val="0"/>
          <w:numId w:val="0"/>
        </w:numPr>
        <w:spacing w:before="0" w:after="0" w:line="480" w:lineRule="auto"/>
        <w:ind w:firstLine="567"/>
        <w:rPr>
          <w:b w:val="0"/>
        </w:rPr>
      </w:pPr>
      <w:r w:rsidRPr="00014471">
        <w:rPr>
          <w:b w:val="0"/>
        </w:rPr>
        <w:t xml:space="preserve">Detailed retrospective and prospective information on demographic and management was obtained for each heifer, from birth to </w:t>
      </w:r>
      <w:r w:rsidR="00B74B3B" w:rsidRPr="00014471">
        <w:rPr>
          <w:b w:val="0"/>
        </w:rPr>
        <w:t>the end of the study</w:t>
      </w:r>
      <w:r w:rsidR="000E2F66" w:rsidRPr="00014471">
        <w:rPr>
          <w:b w:val="0"/>
        </w:rPr>
        <w:t xml:space="preserve"> (</w:t>
      </w:r>
      <w:r w:rsidR="003E456C" w:rsidRPr="00014471">
        <w:rPr>
          <w:b w:val="0"/>
        </w:rPr>
        <w:t>i.e. one year after the last heifer sampling</w:t>
      </w:r>
      <w:r w:rsidR="000E2F66" w:rsidRPr="00014471">
        <w:rPr>
          <w:b w:val="0"/>
        </w:rPr>
        <w:t>)</w:t>
      </w:r>
      <w:r w:rsidRPr="00014471">
        <w:rPr>
          <w:b w:val="0"/>
        </w:rPr>
        <w:t>.</w:t>
      </w:r>
      <w:r w:rsidR="00991E51" w:rsidRPr="00014471">
        <w:rPr>
          <w:b w:val="0"/>
        </w:rPr>
        <w:t xml:space="preserve"> </w:t>
      </w:r>
      <w:r w:rsidR="003A5D36" w:rsidRPr="00014471">
        <w:rPr>
          <w:b w:val="0"/>
        </w:rPr>
        <w:t>These included information on ho</w:t>
      </w:r>
      <w:r w:rsidR="006F77C0" w:rsidRPr="00014471">
        <w:rPr>
          <w:b w:val="0"/>
        </w:rPr>
        <w:t>using, food (including grazing)</w:t>
      </w:r>
      <w:r w:rsidR="003A5D36" w:rsidRPr="00014471">
        <w:rPr>
          <w:b w:val="0"/>
        </w:rPr>
        <w:t>, vaccination and anthelmintic treatment</w:t>
      </w:r>
      <w:r w:rsidR="004A789C" w:rsidRPr="00014471">
        <w:rPr>
          <w:b w:val="0"/>
        </w:rPr>
        <w:t>s</w:t>
      </w:r>
      <w:r w:rsidR="00425018" w:rsidRPr="00014471">
        <w:rPr>
          <w:b w:val="0"/>
        </w:rPr>
        <w:t xml:space="preserve">, before and after </w:t>
      </w:r>
      <w:r w:rsidR="002F491A" w:rsidRPr="00014471">
        <w:rPr>
          <w:b w:val="0"/>
        </w:rPr>
        <w:t xml:space="preserve">individual </w:t>
      </w:r>
      <w:r w:rsidR="00425018" w:rsidRPr="00014471">
        <w:rPr>
          <w:b w:val="0"/>
        </w:rPr>
        <w:t>sampling</w:t>
      </w:r>
      <w:r w:rsidR="00146CAE" w:rsidRPr="00014471">
        <w:rPr>
          <w:b w:val="0"/>
        </w:rPr>
        <w:t xml:space="preserve">. </w:t>
      </w:r>
      <w:r w:rsidR="00CF7946" w:rsidRPr="00014471">
        <w:rPr>
          <w:b w:val="0"/>
        </w:rPr>
        <w:t>The collection of data relied on the use of different tools and approaches, including questionnaires, face-to-face and telephone interviews and QMMS’ information management system</w:t>
      </w:r>
      <w:r w:rsidR="00146CAE" w:rsidRPr="00014471">
        <w:rPr>
          <w:b w:val="0"/>
        </w:rPr>
        <w:t>.</w:t>
      </w:r>
      <w:r w:rsidR="00B74B3B" w:rsidRPr="00014471">
        <w:rPr>
          <w:b w:val="0"/>
        </w:rPr>
        <w:t xml:space="preserve"> </w:t>
      </w:r>
      <w:r w:rsidR="004E7953" w:rsidRPr="00014471">
        <w:rPr>
          <w:b w:val="0"/>
        </w:rPr>
        <w:t>Individual p</w:t>
      </w:r>
      <w:r w:rsidR="00157782" w:rsidRPr="00014471">
        <w:rPr>
          <w:b w:val="0"/>
        </w:rPr>
        <w:t>arameters of heifer</w:t>
      </w:r>
      <w:r w:rsidR="005C190A" w:rsidRPr="00014471">
        <w:rPr>
          <w:b w:val="0"/>
        </w:rPr>
        <w:t>s’</w:t>
      </w:r>
      <w:r w:rsidR="00157782" w:rsidRPr="00014471">
        <w:rPr>
          <w:b w:val="0"/>
        </w:rPr>
        <w:t xml:space="preserve"> milk production, reproduction and health were </w:t>
      </w:r>
      <w:r w:rsidR="00157782" w:rsidRPr="00014471">
        <w:rPr>
          <w:b w:val="0"/>
          <w:bCs/>
        </w:rPr>
        <w:t>extracted from QMMS laboratory</w:t>
      </w:r>
      <w:r w:rsidR="00F253EE" w:rsidRPr="00014471">
        <w:rPr>
          <w:b w:val="0"/>
          <w:bCs/>
        </w:rPr>
        <w:t>’s</w:t>
      </w:r>
      <w:r w:rsidR="00157782" w:rsidRPr="00014471">
        <w:rPr>
          <w:b w:val="0"/>
          <w:bCs/>
        </w:rPr>
        <w:t xml:space="preserve"> information management system and processed using the dairy herd data analysis program TotalVet (QMMS Ltd/SUM-IT Computer Systems)</w:t>
      </w:r>
      <w:r w:rsidR="00157782" w:rsidRPr="00014471">
        <w:rPr>
          <w:b w:val="0"/>
        </w:rPr>
        <w:t xml:space="preserve">. In order to collect one-year of </w:t>
      </w:r>
      <w:r w:rsidR="005850C2" w:rsidRPr="00014471">
        <w:rPr>
          <w:b w:val="0"/>
        </w:rPr>
        <w:t xml:space="preserve">prospective </w:t>
      </w:r>
      <w:r w:rsidR="00322A91" w:rsidRPr="00014471">
        <w:rPr>
          <w:b w:val="0"/>
        </w:rPr>
        <w:t xml:space="preserve">production </w:t>
      </w:r>
      <w:r w:rsidR="00157782" w:rsidRPr="00014471">
        <w:rPr>
          <w:b w:val="0"/>
        </w:rPr>
        <w:t xml:space="preserve">data </w:t>
      </w:r>
      <w:r w:rsidR="00273EFC" w:rsidRPr="00014471">
        <w:rPr>
          <w:b w:val="0"/>
        </w:rPr>
        <w:t xml:space="preserve">for each heifer, </w:t>
      </w:r>
      <w:r w:rsidR="00157782" w:rsidRPr="00014471">
        <w:rPr>
          <w:b w:val="0"/>
        </w:rPr>
        <w:t xml:space="preserve">data covered the period between March 2014 (i.e. start of the </w:t>
      </w:r>
      <w:r w:rsidR="004A789C" w:rsidRPr="00014471">
        <w:rPr>
          <w:b w:val="0"/>
        </w:rPr>
        <w:t>milk</w:t>
      </w:r>
      <w:r w:rsidR="00157782" w:rsidRPr="00014471">
        <w:rPr>
          <w:b w:val="0"/>
        </w:rPr>
        <w:t xml:space="preserve"> samples collection) and April 2016 (i.e. </w:t>
      </w:r>
      <w:r w:rsidR="000F17E9" w:rsidRPr="00014471">
        <w:rPr>
          <w:b w:val="0"/>
        </w:rPr>
        <w:t>the end of the study</w:t>
      </w:r>
      <w:r w:rsidR="00157782" w:rsidRPr="00014471">
        <w:rPr>
          <w:b w:val="0"/>
        </w:rPr>
        <w:t xml:space="preserve">). At the time of </w:t>
      </w:r>
      <w:r w:rsidR="009C7C12" w:rsidRPr="00014471">
        <w:rPr>
          <w:b w:val="0"/>
        </w:rPr>
        <w:t xml:space="preserve">milk </w:t>
      </w:r>
      <w:r w:rsidR="00157782" w:rsidRPr="00014471">
        <w:rPr>
          <w:b w:val="0"/>
        </w:rPr>
        <w:t>sampling</w:t>
      </w:r>
      <w:r w:rsidR="00803B8B" w:rsidRPr="00014471">
        <w:rPr>
          <w:b w:val="0"/>
        </w:rPr>
        <w:t xml:space="preserve"> (t</w:t>
      </w:r>
      <w:r w:rsidR="00803B8B" w:rsidRPr="00014471">
        <w:rPr>
          <w:b w:val="0"/>
          <w:vertAlign w:val="subscript"/>
        </w:rPr>
        <w:t>S</w:t>
      </w:r>
      <w:r w:rsidR="00803B8B" w:rsidRPr="00014471">
        <w:rPr>
          <w:b w:val="0"/>
        </w:rPr>
        <w:t>)</w:t>
      </w:r>
      <w:r w:rsidR="00157782" w:rsidRPr="00014471">
        <w:rPr>
          <w:b w:val="0"/>
        </w:rPr>
        <w:t xml:space="preserve">, </w:t>
      </w:r>
      <w:r w:rsidR="009C7C12" w:rsidRPr="00014471">
        <w:rPr>
          <w:b w:val="0"/>
        </w:rPr>
        <w:t>heifer</w:t>
      </w:r>
      <w:r w:rsidR="005C190A" w:rsidRPr="00014471">
        <w:rPr>
          <w:b w:val="0"/>
        </w:rPr>
        <w:t>s’</w:t>
      </w:r>
      <w:r w:rsidR="009C7C12" w:rsidRPr="00014471">
        <w:rPr>
          <w:b w:val="0"/>
        </w:rPr>
        <w:t xml:space="preserve"> </w:t>
      </w:r>
      <w:r w:rsidR="00157782" w:rsidRPr="00014471">
        <w:rPr>
          <w:b w:val="0"/>
        </w:rPr>
        <w:t xml:space="preserve">individual records included season, age, breed, milk yield, fat, protein, </w:t>
      </w:r>
      <w:r w:rsidR="001D04A1" w:rsidRPr="00014471">
        <w:rPr>
          <w:b w:val="0"/>
        </w:rPr>
        <w:t>somatic cell counts (</w:t>
      </w:r>
      <w:r w:rsidR="00157782" w:rsidRPr="00014471">
        <w:rPr>
          <w:b w:val="0"/>
        </w:rPr>
        <w:t>SCC</w:t>
      </w:r>
      <w:r w:rsidR="001D04A1" w:rsidRPr="00014471">
        <w:rPr>
          <w:b w:val="0"/>
        </w:rPr>
        <w:t>)</w:t>
      </w:r>
      <w:r w:rsidR="00157782" w:rsidRPr="00014471">
        <w:rPr>
          <w:b w:val="0"/>
        </w:rPr>
        <w:t xml:space="preserve">, calving date and status of offspring (i.e. alive or dead). </w:t>
      </w:r>
      <w:r w:rsidR="00AF0566" w:rsidRPr="00014471">
        <w:rPr>
          <w:b w:val="0"/>
        </w:rPr>
        <w:t>C</w:t>
      </w:r>
      <w:r w:rsidR="00273EFC" w:rsidRPr="00014471">
        <w:rPr>
          <w:b w:val="0"/>
        </w:rPr>
        <w:t xml:space="preserve">umulative </w:t>
      </w:r>
      <w:r w:rsidR="00157782" w:rsidRPr="00014471">
        <w:rPr>
          <w:b w:val="0"/>
        </w:rPr>
        <w:t xml:space="preserve">milk, protein and fat yields </w:t>
      </w:r>
      <w:r w:rsidR="00AF0566" w:rsidRPr="00014471">
        <w:rPr>
          <w:b w:val="0"/>
        </w:rPr>
        <w:t xml:space="preserve">of heifers </w:t>
      </w:r>
      <w:r w:rsidR="00157782" w:rsidRPr="00014471">
        <w:rPr>
          <w:b w:val="0"/>
        </w:rPr>
        <w:t xml:space="preserve">at day 305 </w:t>
      </w:r>
      <w:r w:rsidR="008D4103" w:rsidRPr="00014471">
        <w:rPr>
          <w:b w:val="0"/>
        </w:rPr>
        <w:t xml:space="preserve">of </w:t>
      </w:r>
      <w:r w:rsidR="00AE6BBA" w:rsidRPr="00014471">
        <w:rPr>
          <w:b w:val="0"/>
        </w:rPr>
        <w:t>heifer lactation</w:t>
      </w:r>
      <w:r w:rsidR="008D4103" w:rsidRPr="00014471">
        <w:rPr>
          <w:b w:val="0"/>
        </w:rPr>
        <w:t xml:space="preserve"> </w:t>
      </w:r>
      <w:r w:rsidR="00CD32D0" w:rsidRPr="00014471">
        <w:rPr>
          <w:b w:val="0"/>
        </w:rPr>
        <w:t>(t</w:t>
      </w:r>
      <w:r w:rsidR="00CD32D0" w:rsidRPr="00014471">
        <w:rPr>
          <w:b w:val="0"/>
          <w:vertAlign w:val="subscript"/>
        </w:rPr>
        <w:t>305</w:t>
      </w:r>
      <w:r w:rsidR="00CD32D0" w:rsidRPr="00014471">
        <w:rPr>
          <w:b w:val="0"/>
        </w:rPr>
        <w:t xml:space="preserve">) </w:t>
      </w:r>
      <w:r w:rsidR="00157782" w:rsidRPr="00014471">
        <w:rPr>
          <w:b w:val="0"/>
        </w:rPr>
        <w:t>were obtained if heifers had reached this stage at</w:t>
      </w:r>
      <w:r w:rsidR="000F17E9" w:rsidRPr="00014471">
        <w:rPr>
          <w:b w:val="0"/>
        </w:rPr>
        <w:t xml:space="preserve"> the end of the study (</w:t>
      </w:r>
      <w:r w:rsidR="000E2F66" w:rsidRPr="00014471">
        <w:rPr>
          <w:b w:val="0"/>
        </w:rPr>
        <w:t>t</w:t>
      </w:r>
      <w:r w:rsidR="000E2F66" w:rsidRPr="00014471">
        <w:rPr>
          <w:b w:val="0"/>
          <w:vertAlign w:val="subscript"/>
        </w:rPr>
        <w:t>E</w:t>
      </w:r>
      <w:r w:rsidR="000F17E9" w:rsidRPr="00014471">
        <w:rPr>
          <w:b w:val="0"/>
        </w:rPr>
        <w:t>).</w:t>
      </w:r>
      <w:r w:rsidR="00157782" w:rsidRPr="00014471">
        <w:rPr>
          <w:b w:val="0"/>
        </w:rPr>
        <w:t xml:space="preserve"> These were calculated beforehand by QMMS, using the ‘test-interval’ method </w:t>
      </w:r>
      <w:r w:rsidR="00157782" w:rsidRPr="00014471">
        <w:rPr>
          <w:b w:val="0"/>
        </w:rPr>
        <w:fldChar w:fldCharType="begin"/>
      </w:r>
      <w:r w:rsidR="00157782" w:rsidRPr="00014471">
        <w:rPr>
          <w:b w:val="0"/>
        </w:rPr>
        <w:instrText xml:space="preserve"> ADDIN EN.CITE &lt;EndNote&gt;&lt;Cite&gt;&lt;Author&gt;ICAR&lt;/Author&gt;&lt;Year&gt;2016&lt;/Year&gt;&lt;RecNum&gt;3989&lt;/RecNum&gt;&lt;DisplayText&gt;(ICAR, 2016)&lt;/DisplayText&gt;&lt;record&gt;&lt;rec-number&gt;3989&lt;/rec-number&gt;&lt;foreign-keys&gt;&lt;key app="EN" db-id="fpw9prvw99d9ere92tmx0eso0efz0xe2xptt" timestamp="1491378037"&gt;3989&lt;/key&gt;&lt;/foreign-keys&gt;&lt;ref-type name="Journal Article"&gt;17&lt;/ref-type&gt;&lt;contributors&gt;&lt;authors&gt;&lt;author&gt;ICAR&lt;/author&gt;&lt;/authors&gt;&lt;/contributors&gt;&lt;titles&gt;&lt;title&gt;International Agreement of Recording Practices. International Committee for Animal Recording ed., Interlaken, Switzerland&lt;/title&gt;&lt;/titles&gt;&lt;pages&gt;675pp.&lt;/pages&gt;&lt;dates&gt;&lt;year&gt;2016&lt;/year&gt;&lt;/dates&gt;&lt;urls&gt;&lt;/urls&gt;&lt;/record&gt;&lt;/Cite&gt;&lt;/EndNote&gt;</w:instrText>
      </w:r>
      <w:r w:rsidR="00157782" w:rsidRPr="00014471">
        <w:rPr>
          <w:b w:val="0"/>
        </w:rPr>
        <w:fldChar w:fldCharType="separate"/>
      </w:r>
      <w:r w:rsidR="00157782" w:rsidRPr="00014471">
        <w:rPr>
          <w:b w:val="0"/>
          <w:noProof/>
        </w:rPr>
        <w:t>(ICAR, 2016)</w:t>
      </w:r>
      <w:r w:rsidR="00157782" w:rsidRPr="00014471">
        <w:rPr>
          <w:b w:val="0"/>
        </w:rPr>
        <w:fldChar w:fldCharType="end"/>
      </w:r>
      <w:r w:rsidR="00157782" w:rsidRPr="00014471">
        <w:rPr>
          <w:b w:val="0"/>
        </w:rPr>
        <w:t>.</w:t>
      </w:r>
      <w:r w:rsidR="00922141" w:rsidRPr="00014471">
        <w:rPr>
          <w:b w:val="0"/>
        </w:rPr>
        <w:t xml:space="preserve"> </w:t>
      </w:r>
      <w:r w:rsidR="00157782" w:rsidRPr="00014471">
        <w:rPr>
          <w:b w:val="0"/>
        </w:rPr>
        <w:t xml:space="preserve">The interval between </w:t>
      </w:r>
      <w:r w:rsidR="004A789C" w:rsidRPr="00014471">
        <w:rPr>
          <w:b w:val="0"/>
        </w:rPr>
        <w:t xml:space="preserve">the </w:t>
      </w:r>
      <w:r w:rsidR="00157782" w:rsidRPr="00014471">
        <w:rPr>
          <w:b w:val="0"/>
        </w:rPr>
        <w:t xml:space="preserve">first and second </w:t>
      </w:r>
      <w:r w:rsidR="00157782" w:rsidRPr="00014471">
        <w:rPr>
          <w:b w:val="0"/>
        </w:rPr>
        <w:lastRenderedPageBreak/>
        <w:t xml:space="preserve">calving </w:t>
      </w:r>
      <w:r w:rsidR="004A789C" w:rsidRPr="00014471">
        <w:rPr>
          <w:b w:val="0"/>
        </w:rPr>
        <w:t xml:space="preserve">of heifers </w:t>
      </w:r>
      <w:r w:rsidR="00157782" w:rsidRPr="00014471">
        <w:rPr>
          <w:b w:val="0"/>
        </w:rPr>
        <w:t xml:space="preserve">was computed from the corresponding calving dates, if present. </w:t>
      </w:r>
      <w:r w:rsidR="00AF0566" w:rsidRPr="00014471">
        <w:rPr>
          <w:b w:val="0"/>
        </w:rPr>
        <w:t>S</w:t>
      </w:r>
      <w:r w:rsidR="0030192A" w:rsidRPr="00014471">
        <w:rPr>
          <w:b w:val="0"/>
        </w:rPr>
        <w:t>ince farmer</w:t>
      </w:r>
      <w:r w:rsidR="002845F6" w:rsidRPr="00014471">
        <w:rPr>
          <w:b w:val="0"/>
        </w:rPr>
        <w:t>s’</w:t>
      </w:r>
      <w:r w:rsidR="0030192A" w:rsidRPr="00014471">
        <w:rPr>
          <w:b w:val="0"/>
        </w:rPr>
        <w:t xml:space="preserve"> </w:t>
      </w:r>
      <w:r w:rsidR="00AF0566" w:rsidRPr="00014471">
        <w:rPr>
          <w:b w:val="0"/>
        </w:rPr>
        <w:t>assiduousness to record varied by farm and variables, o</w:t>
      </w:r>
      <w:r w:rsidR="00157782" w:rsidRPr="00014471">
        <w:rPr>
          <w:b w:val="0"/>
        </w:rPr>
        <w:t>nly accurate health variables with a sufficient number of observations were extracted from TotalVet and considered for the analysis</w:t>
      </w:r>
      <w:r w:rsidR="00AF0566" w:rsidRPr="00014471">
        <w:rPr>
          <w:b w:val="0"/>
        </w:rPr>
        <w:t>.</w:t>
      </w:r>
      <w:r w:rsidR="00157782" w:rsidRPr="00014471">
        <w:rPr>
          <w:b w:val="0"/>
        </w:rPr>
        <w:t xml:space="preserve"> </w:t>
      </w:r>
      <w:r w:rsidR="00FD074A" w:rsidRPr="00014471">
        <w:rPr>
          <w:b w:val="0"/>
        </w:rPr>
        <w:t>T</w:t>
      </w:r>
      <w:r w:rsidR="00157782" w:rsidRPr="00014471">
        <w:rPr>
          <w:b w:val="0"/>
        </w:rPr>
        <w:t xml:space="preserve">hese </w:t>
      </w:r>
      <w:r w:rsidR="00D46F98" w:rsidRPr="00014471">
        <w:rPr>
          <w:b w:val="0"/>
        </w:rPr>
        <w:t>health variables included</w:t>
      </w:r>
      <w:r w:rsidR="009C2770" w:rsidRPr="00014471">
        <w:rPr>
          <w:b w:val="0"/>
        </w:rPr>
        <w:t xml:space="preserve"> </w:t>
      </w:r>
      <w:r w:rsidR="00AA185B" w:rsidRPr="00014471">
        <w:rPr>
          <w:b w:val="0"/>
        </w:rPr>
        <w:t xml:space="preserve">individual </w:t>
      </w:r>
      <w:r w:rsidR="000D57E3" w:rsidRPr="00014471">
        <w:rPr>
          <w:b w:val="0"/>
        </w:rPr>
        <w:t>levels of milk a</w:t>
      </w:r>
      <w:r w:rsidR="00AF0566" w:rsidRPr="00014471">
        <w:rPr>
          <w:b w:val="0"/>
        </w:rPr>
        <w:t xml:space="preserve">ntibody </w:t>
      </w:r>
      <w:r w:rsidR="00E21780" w:rsidRPr="00014471">
        <w:rPr>
          <w:b w:val="0"/>
        </w:rPr>
        <w:t>against</w:t>
      </w:r>
      <w:r w:rsidR="00AF0566" w:rsidRPr="00014471">
        <w:rPr>
          <w:b w:val="0"/>
        </w:rPr>
        <w:t xml:space="preserve"> </w:t>
      </w:r>
      <w:r w:rsidR="00384BE4" w:rsidRPr="00014471">
        <w:rPr>
          <w:b w:val="0"/>
          <w:i/>
        </w:rPr>
        <w:t xml:space="preserve">Mycobacterium paratuberculosis (M. paratuberculosis) </w:t>
      </w:r>
      <w:r w:rsidR="002845F6" w:rsidRPr="00014471">
        <w:rPr>
          <w:b w:val="0"/>
        </w:rPr>
        <w:t xml:space="preserve">during </w:t>
      </w:r>
      <w:r w:rsidR="00F25518" w:rsidRPr="00014471">
        <w:rPr>
          <w:b w:val="0"/>
        </w:rPr>
        <w:t xml:space="preserve">the </w:t>
      </w:r>
      <w:r w:rsidR="002845F6" w:rsidRPr="00014471">
        <w:rPr>
          <w:b w:val="0"/>
        </w:rPr>
        <w:t xml:space="preserve">first lactation </w:t>
      </w:r>
      <w:r w:rsidR="004A789C" w:rsidRPr="00014471">
        <w:rPr>
          <w:b w:val="0"/>
        </w:rPr>
        <w:t xml:space="preserve">of heifers </w:t>
      </w:r>
      <w:r w:rsidR="00157782" w:rsidRPr="00014471">
        <w:rPr>
          <w:b w:val="0"/>
        </w:rPr>
        <w:t xml:space="preserve">and </w:t>
      </w:r>
      <w:r w:rsidR="00E11FD9" w:rsidRPr="00014471">
        <w:rPr>
          <w:b w:val="0"/>
        </w:rPr>
        <w:t>heifer</w:t>
      </w:r>
      <w:r w:rsidR="00C00AC2" w:rsidRPr="00014471">
        <w:rPr>
          <w:b w:val="0"/>
        </w:rPr>
        <w:t>’s</w:t>
      </w:r>
      <w:r w:rsidR="00E11FD9" w:rsidRPr="00014471">
        <w:rPr>
          <w:b w:val="0"/>
        </w:rPr>
        <w:t xml:space="preserve"> </w:t>
      </w:r>
      <w:r w:rsidR="00E21780" w:rsidRPr="00014471">
        <w:rPr>
          <w:b w:val="0"/>
        </w:rPr>
        <w:t xml:space="preserve">health </w:t>
      </w:r>
      <w:r w:rsidR="00157782" w:rsidRPr="00014471">
        <w:rPr>
          <w:b w:val="0"/>
        </w:rPr>
        <w:t xml:space="preserve">status </w:t>
      </w:r>
      <w:r w:rsidR="00540D6A" w:rsidRPr="00014471">
        <w:rPr>
          <w:b w:val="0"/>
        </w:rPr>
        <w:t>at t</w:t>
      </w:r>
      <w:r w:rsidR="00540D6A" w:rsidRPr="00014471">
        <w:rPr>
          <w:b w:val="0"/>
          <w:vertAlign w:val="subscript"/>
        </w:rPr>
        <w:t>E</w:t>
      </w:r>
      <w:r w:rsidR="00540D6A" w:rsidRPr="00014471">
        <w:rPr>
          <w:b w:val="0"/>
        </w:rPr>
        <w:t xml:space="preserve"> </w:t>
      </w:r>
      <w:r w:rsidR="00166376" w:rsidRPr="00014471">
        <w:rPr>
          <w:b w:val="0"/>
        </w:rPr>
        <w:t>(</w:t>
      </w:r>
      <w:r w:rsidR="00157782" w:rsidRPr="00014471">
        <w:rPr>
          <w:b w:val="0"/>
        </w:rPr>
        <w:t>i.e. present, dead and absent (culled or dead))</w:t>
      </w:r>
      <w:r w:rsidR="00244FB3" w:rsidRPr="00014471">
        <w:rPr>
          <w:b w:val="0"/>
        </w:rPr>
        <w:t>.</w:t>
      </w:r>
    </w:p>
    <w:p w14:paraId="50CA9987" w14:textId="77777777" w:rsidR="002824C6" w:rsidRPr="00014471" w:rsidRDefault="002824C6" w:rsidP="004C5EA7">
      <w:pPr>
        <w:pStyle w:val="H04"/>
        <w:numPr>
          <w:ilvl w:val="1"/>
          <w:numId w:val="53"/>
        </w:numPr>
        <w:spacing w:before="240" w:after="0" w:line="480" w:lineRule="auto"/>
        <w:ind w:left="425" w:hanging="425"/>
        <w:contextualSpacing w:val="0"/>
        <w:rPr>
          <w:b w:val="0"/>
          <w:i/>
        </w:rPr>
      </w:pPr>
      <w:r w:rsidRPr="00014471">
        <w:rPr>
          <w:b w:val="0"/>
          <w:i/>
        </w:rPr>
        <w:t>ELISA</w:t>
      </w:r>
      <w:r w:rsidR="00B86925" w:rsidRPr="00014471">
        <w:rPr>
          <w:b w:val="0"/>
          <w:i/>
        </w:rPr>
        <w:t xml:space="preserve"> milk testing</w:t>
      </w:r>
    </w:p>
    <w:p w14:paraId="08155612" w14:textId="61ED7C87" w:rsidR="009214F8" w:rsidRPr="00014471" w:rsidRDefault="00DD36BD" w:rsidP="00700DCB">
      <w:pPr>
        <w:pStyle w:val="H04"/>
        <w:numPr>
          <w:ilvl w:val="0"/>
          <w:numId w:val="0"/>
        </w:numPr>
        <w:spacing w:before="0" w:after="0" w:line="480" w:lineRule="auto"/>
        <w:ind w:firstLine="709"/>
        <w:contextualSpacing w:val="0"/>
        <w:rPr>
          <w:b w:val="0"/>
        </w:rPr>
      </w:pPr>
      <w:r w:rsidRPr="00014471">
        <w:rPr>
          <w:b w:val="0"/>
        </w:rPr>
        <w:t xml:space="preserve">Considering </w:t>
      </w:r>
      <w:r w:rsidR="001D04A1" w:rsidRPr="00014471">
        <w:rPr>
          <w:b w:val="0"/>
        </w:rPr>
        <w:t xml:space="preserve">the fact </w:t>
      </w:r>
      <w:r w:rsidRPr="00014471">
        <w:rPr>
          <w:b w:val="0"/>
        </w:rPr>
        <w:t xml:space="preserve">that </w:t>
      </w:r>
      <w:r w:rsidR="001D04A1" w:rsidRPr="00014471">
        <w:rPr>
          <w:b w:val="0"/>
        </w:rPr>
        <w:t>heifer</w:t>
      </w:r>
      <w:r w:rsidRPr="00014471">
        <w:rPr>
          <w:b w:val="0"/>
        </w:rPr>
        <w:t xml:space="preserve"> samples would be stored for a period of several months</w:t>
      </w:r>
      <w:r w:rsidR="0078753F" w:rsidRPr="00014471">
        <w:rPr>
          <w:b w:val="0"/>
        </w:rPr>
        <w:t xml:space="preserve"> before testing</w:t>
      </w:r>
      <w:r w:rsidR="002722F1" w:rsidRPr="00014471">
        <w:rPr>
          <w:b w:val="0"/>
        </w:rPr>
        <w:t>, a</w:t>
      </w:r>
      <w:r w:rsidR="00D0137C" w:rsidRPr="00014471">
        <w:rPr>
          <w:b w:val="0"/>
        </w:rPr>
        <w:t xml:space="preserve"> pilot study was conducted to eva</w:t>
      </w:r>
      <w:r w:rsidR="00F56574" w:rsidRPr="00014471">
        <w:rPr>
          <w:b w:val="0"/>
        </w:rPr>
        <w:t>luate the effect of milk sample</w:t>
      </w:r>
      <w:r w:rsidR="00D67B66" w:rsidRPr="00014471">
        <w:rPr>
          <w:b w:val="0"/>
        </w:rPr>
        <w:t xml:space="preserve"> storage for over a one</w:t>
      </w:r>
      <w:r w:rsidR="00D0137C" w:rsidRPr="00014471">
        <w:rPr>
          <w:b w:val="0"/>
        </w:rPr>
        <w:t xml:space="preserve">-year period </w:t>
      </w:r>
      <w:r w:rsidR="00922141" w:rsidRPr="00014471">
        <w:rPr>
          <w:b w:val="0"/>
        </w:rPr>
        <w:t>on ELISA results</w:t>
      </w:r>
      <w:r w:rsidR="00D0137C" w:rsidRPr="00014471">
        <w:rPr>
          <w:b w:val="0"/>
        </w:rPr>
        <w:t xml:space="preserve"> using IM samples from adult cows. Cow samples that had been tested for </w:t>
      </w:r>
      <w:r w:rsidR="00D0137C" w:rsidRPr="00014471">
        <w:rPr>
          <w:b w:val="0"/>
          <w:i/>
        </w:rPr>
        <w:t>O. ostertagi</w:t>
      </w:r>
      <w:r w:rsidR="00D0137C" w:rsidRPr="00014471">
        <w:rPr>
          <w:b w:val="0"/>
        </w:rPr>
        <w:t xml:space="preserve"> </w:t>
      </w:r>
      <w:r w:rsidR="00F56574" w:rsidRPr="00014471">
        <w:rPr>
          <w:b w:val="0"/>
        </w:rPr>
        <w:t xml:space="preserve">antibodies </w:t>
      </w:r>
      <w:r w:rsidR="00D0137C" w:rsidRPr="00014471">
        <w:rPr>
          <w:b w:val="0"/>
        </w:rPr>
        <w:t>in 2012 and then stored at QMMS at -20</w:t>
      </w:r>
      <w:r w:rsidR="00C4061D" w:rsidRPr="00014471">
        <w:rPr>
          <w:b w:val="0"/>
        </w:rPr>
        <w:t xml:space="preserve"> </w:t>
      </w:r>
      <w:r w:rsidR="00D0137C" w:rsidRPr="00014471">
        <w:rPr>
          <w:b w:val="0"/>
        </w:rPr>
        <w:t>°C</w:t>
      </w:r>
      <w:r w:rsidR="00A969C0" w:rsidRPr="00014471">
        <w:rPr>
          <w:b w:val="0"/>
        </w:rPr>
        <w:t>,</w:t>
      </w:r>
      <w:r w:rsidR="00D0137C" w:rsidRPr="00014471">
        <w:rPr>
          <w:b w:val="0"/>
        </w:rPr>
        <w:t xml:space="preserve"> were tested again under similar laboratory conditions in March 2014. </w:t>
      </w:r>
      <w:r w:rsidR="001D04A1" w:rsidRPr="00014471">
        <w:rPr>
          <w:b w:val="0"/>
        </w:rPr>
        <w:t>No significant differences were obtained</w:t>
      </w:r>
      <w:r w:rsidR="008E53B8" w:rsidRPr="00014471">
        <w:rPr>
          <w:b w:val="0"/>
        </w:rPr>
        <w:t xml:space="preserve"> </w:t>
      </w:r>
      <w:r w:rsidR="00B56006" w:rsidRPr="00014471">
        <w:rPr>
          <w:b w:val="0"/>
        </w:rPr>
        <w:t xml:space="preserve">between the results </w:t>
      </w:r>
      <w:r w:rsidR="00D67B66" w:rsidRPr="00014471">
        <w:rPr>
          <w:b w:val="0"/>
        </w:rPr>
        <w:t xml:space="preserve">of the two years </w:t>
      </w:r>
      <w:r w:rsidR="00D0137C" w:rsidRPr="00014471">
        <w:rPr>
          <w:b w:val="0"/>
        </w:rPr>
        <w:fldChar w:fldCharType="begin"/>
      </w:r>
      <w:r w:rsidR="00D0137C" w:rsidRPr="00014471">
        <w:rPr>
          <w:b w:val="0"/>
        </w:rPr>
        <w:instrText xml:space="preserve"> ADDIN EN.CITE &lt;EndNote&gt;&lt;Cite&gt;&lt;Author&gt;Bellet&lt;/Author&gt;&lt;Year&gt;2017&lt;/Year&gt;&lt;RecNum&gt;3992&lt;/RecNum&gt;&lt;DisplayText&gt;(Bellet et al., 2017)&lt;/DisplayText&gt;&lt;record&gt;&lt;rec-number&gt;3992&lt;/rec-number&gt;&lt;foreign-keys&gt;&lt;key app="EN" db-id="fpw9prvw99d9ere92tmx0eso0efz0xe2xptt" timestamp="1495445344"&gt;3992&lt;/key&gt;&lt;/foreign-keys&gt;&lt;ref-type name="Journal Article"&gt;17&lt;/ref-type&gt;&lt;contributors&gt;&lt;authors&gt;&lt;author&gt;Bellet, C. &lt;/author&gt;&lt;author&gt;Green, M. J. &lt;/author&gt;&lt;author&gt;Bradley, A. J. &lt;/author&gt;&lt;author&gt;Kaler, J.&lt;/author&gt;&lt;/authors&gt;&lt;/contributors&gt;&lt;titles&gt;&lt;title&gt;A longitudinal study of gastrointestinal parasites in English dairy farms. Practices and factors associated with first lactation heifer exposure to Ostertagia ostertagi on pasture&lt;/title&gt;&lt;secondary-title&gt;J. Dairy Sc. &lt;/secondary-title&gt;&lt;/titles&gt;&lt;periodical&gt;&lt;full-title&gt;J. Dairy Sc.&lt;/full-title&gt;&lt;/periodical&gt;&lt;dates&gt;&lt;year&gt;2017&lt;/year&gt;&lt;/dates&gt;&lt;urls&gt;&lt;/urls&gt;&lt;electronic-resource-num&gt;http://dx.doi.org/10.3168/jds.2017-12952&lt;/electronic-resource-num&gt;&lt;/record&gt;&lt;/Cite&gt;&lt;/EndNote&gt;</w:instrText>
      </w:r>
      <w:r w:rsidR="00D0137C" w:rsidRPr="00014471">
        <w:rPr>
          <w:b w:val="0"/>
        </w:rPr>
        <w:fldChar w:fldCharType="separate"/>
      </w:r>
      <w:r w:rsidR="00473796" w:rsidRPr="00014471">
        <w:rPr>
          <w:b w:val="0"/>
          <w:noProof/>
        </w:rPr>
        <w:t>(Bellet et al., 2018</w:t>
      </w:r>
      <w:r w:rsidR="00D0137C" w:rsidRPr="00014471">
        <w:rPr>
          <w:b w:val="0"/>
          <w:noProof/>
        </w:rPr>
        <w:t>)</w:t>
      </w:r>
      <w:r w:rsidR="00D0137C" w:rsidRPr="00014471">
        <w:rPr>
          <w:b w:val="0"/>
        </w:rPr>
        <w:fldChar w:fldCharType="end"/>
      </w:r>
      <w:r w:rsidR="00D0137C" w:rsidRPr="00014471">
        <w:rPr>
          <w:b w:val="0"/>
        </w:rPr>
        <w:t xml:space="preserve">. </w:t>
      </w:r>
      <w:r w:rsidR="00C063C5" w:rsidRPr="00014471">
        <w:rPr>
          <w:b w:val="0"/>
        </w:rPr>
        <w:t xml:space="preserve">After collection on farm, </w:t>
      </w:r>
      <w:r w:rsidR="00A969C0" w:rsidRPr="00014471">
        <w:rPr>
          <w:b w:val="0"/>
        </w:rPr>
        <w:t xml:space="preserve">heifer </w:t>
      </w:r>
      <w:r w:rsidR="00666149" w:rsidRPr="00014471">
        <w:rPr>
          <w:b w:val="0"/>
        </w:rPr>
        <w:t>IM samples were preserved using bronopol/natamycin and kept at ambient temperature until arrival at the laboratory. In the laboratory, the samples were processed, tested for</w:t>
      </w:r>
      <w:r w:rsidR="00665E02" w:rsidRPr="00014471">
        <w:rPr>
          <w:b w:val="0"/>
        </w:rPr>
        <w:t xml:space="preserve"> </w:t>
      </w:r>
      <w:r w:rsidR="00666149" w:rsidRPr="00014471">
        <w:rPr>
          <w:b w:val="0"/>
        </w:rPr>
        <w:t>SCC, fat and protein, before being frozen at -20</w:t>
      </w:r>
      <w:r w:rsidR="00C4061D" w:rsidRPr="00014471">
        <w:rPr>
          <w:b w:val="0"/>
        </w:rPr>
        <w:t xml:space="preserve"> </w:t>
      </w:r>
      <w:r w:rsidR="00666149" w:rsidRPr="00014471">
        <w:rPr>
          <w:b w:val="0"/>
        </w:rPr>
        <w:t>°C (±2</w:t>
      </w:r>
      <w:r w:rsidR="00C4061D" w:rsidRPr="00014471">
        <w:rPr>
          <w:b w:val="0"/>
        </w:rPr>
        <w:t xml:space="preserve"> </w:t>
      </w:r>
      <w:r w:rsidR="00666149" w:rsidRPr="00014471">
        <w:rPr>
          <w:b w:val="0"/>
        </w:rPr>
        <w:t>°C) until further testing; this was achieved within the first 48</w:t>
      </w:r>
      <w:r w:rsidR="00C4061D" w:rsidRPr="00014471">
        <w:rPr>
          <w:b w:val="0"/>
        </w:rPr>
        <w:t xml:space="preserve"> </w:t>
      </w:r>
      <w:r w:rsidR="00666149" w:rsidRPr="00014471">
        <w:rPr>
          <w:b w:val="0"/>
        </w:rPr>
        <w:t xml:space="preserve">h after samples collection on farms. </w:t>
      </w:r>
      <w:r w:rsidR="009214F8" w:rsidRPr="00014471">
        <w:rPr>
          <w:b w:val="0"/>
          <w:bCs/>
        </w:rPr>
        <w:t xml:space="preserve">In order </w:t>
      </w:r>
      <w:r w:rsidR="009214F8" w:rsidRPr="00014471">
        <w:rPr>
          <w:b w:val="0"/>
        </w:rPr>
        <w:t xml:space="preserve">to </w:t>
      </w:r>
      <w:r w:rsidR="00F15E5F" w:rsidRPr="00014471">
        <w:rPr>
          <w:b w:val="0"/>
        </w:rPr>
        <w:t>account for</w:t>
      </w:r>
      <w:r w:rsidR="00112844" w:rsidRPr="00014471">
        <w:rPr>
          <w:b w:val="0"/>
        </w:rPr>
        <w:t xml:space="preserve"> possible</w:t>
      </w:r>
      <w:r w:rsidR="00F15E5F" w:rsidRPr="00014471">
        <w:rPr>
          <w:b w:val="0"/>
          <w:i/>
        </w:rPr>
        <w:t xml:space="preserve"> </w:t>
      </w:r>
      <w:r w:rsidR="00112844" w:rsidRPr="00014471">
        <w:rPr>
          <w:b w:val="0"/>
        </w:rPr>
        <w:t>cross-reactivity</w:t>
      </w:r>
      <w:r w:rsidR="00DD74BE" w:rsidRPr="00014471">
        <w:rPr>
          <w:b w:val="0"/>
        </w:rPr>
        <w:t xml:space="preserve"> between the</w:t>
      </w:r>
      <w:r w:rsidR="00112844" w:rsidRPr="00014471">
        <w:rPr>
          <w:b w:val="0"/>
        </w:rPr>
        <w:t xml:space="preserve"> </w:t>
      </w:r>
      <w:r w:rsidR="004919C6" w:rsidRPr="00014471">
        <w:rPr>
          <w:b w:val="0"/>
          <w:i/>
        </w:rPr>
        <w:t xml:space="preserve">O. ostertagi </w:t>
      </w:r>
      <w:r w:rsidR="00587109" w:rsidRPr="00014471">
        <w:rPr>
          <w:b w:val="0"/>
        </w:rPr>
        <w:t>test</w:t>
      </w:r>
      <w:r w:rsidR="004919C6" w:rsidRPr="00014471">
        <w:rPr>
          <w:b w:val="0"/>
        </w:rPr>
        <w:t xml:space="preserve"> </w:t>
      </w:r>
      <w:r w:rsidR="00112844" w:rsidRPr="00014471">
        <w:rPr>
          <w:b w:val="0"/>
        </w:rPr>
        <w:t>and</w:t>
      </w:r>
      <w:r w:rsidR="00F15E5F" w:rsidRPr="00014471">
        <w:rPr>
          <w:b w:val="0"/>
        </w:rPr>
        <w:t xml:space="preserve"> </w:t>
      </w:r>
      <w:r w:rsidR="00F15E5F" w:rsidRPr="00014471">
        <w:rPr>
          <w:b w:val="0"/>
          <w:i/>
        </w:rPr>
        <w:t>F</w:t>
      </w:r>
      <w:r w:rsidR="00384BE4" w:rsidRPr="00014471">
        <w:rPr>
          <w:b w:val="0"/>
          <w:i/>
        </w:rPr>
        <w:t>asciola</w:t>
      </w:r>
      <w:r w:rsidR="00F15E5F" w:rsidRPr="00014471">
        <w:rPr>
          <w:b w:val="0"/>
          <w:i/>
        </w:rPr>
        <w:t xml:space="preserve"> hepatica</w:t>
      </w:r>
      <w:r w:rsidR="00384BE4" w:rsidRPr="00014471">
        <w:rPr>
          <w:b w:val="0"/>
          <w:i/>
        </w:rPr>
        <w:t xml:space="preserve"> </w:t>
      </w:r>
      <w:r w:rsidR="00384BE4" w:rsidRPr="00014471">
        <w:rPr>
          <w:b w:val="0"/>
        </w:rPr>
        <w:t>(</w:t>
      </w:r>
      <w:r w:rsidR="00384BE4" w:rsidRPr="00014471">
        <w:rPr>
          <w:b w:val="0"/>
          <w:i/>
        </w:rPr>
        <w:t>F. hepatica</w:t>
      </w:r>
      <w:r w:rsidR="00384BE4" w:rsidRPr="00014471">
        <w:rPr>
          <w:b w:val="0"/>
        </w:rPr>
        <w:t>)</w:t>
      </w:r>
      <w:r w:rsidR="009214F8" w:rsidRPr="00014471">
        <w:rPr>
          <w:b w:val="0"/>
        </w:rPr>
        <w:t xml:space="preserve"> </w:t>
      </w:r>
      <w:r w:rsidR="009214F8" w:rsidRPr="00014471">
        <w:rPr>
          <w:b w:val="0"/>
        </w:rPr>
        <w:fldChar w:fldCharType="begin"/>
      </w:r>
      <w:r w:rsidR="009214F8" w:rsidRPr="00014471">
        <w:rPr>
          <w:b w:val="0"/>
        </w:rPr>
        <w:instrText xml:space="preserve"> ADDIN EN.CITE &lt;EndNote&gt;&lt;Cite&gt;&lt;Author&gt;Bennema&lt;/Author&gt;&lt;Year&gt;2009&lt;/Year&gt;&lt;RecNum&gt;73&lt;/RecNum&gt;&lt;DisplayText&gt;(Bennema et al., 2009)&lt;/DisplayText&gt;&lt;record&gt;&lt;rec-number&gt;73&lt;/rec-number&gt;&lt;foreign-keys&gt;&lt;key app="EN" db-id="fpw9prvw99d9ere92tmx0eso0efz0xe2xptt" timestamp="1464877558"&gt;73&lt;/key&gt;&lt;/foreign-keys&gt;&lt;ref-type name="Journal Article"&gt;17&lt;/ref-type&gt;&lt;contributors&gt;&lt;authors&gt;&lt;author&gt;Bennema, S.&lt;/author&gt;&lt;author&gt;Vercruysse, J.&lt;/author&gt;&lt;author&gt;Claerebout, E.&lt;/author&gt;&lt;author&gt;Schnieder, T.&lt;/author&gt;&lt;author&gt;Strube, C.&lt;/author&gt;&lt;author&gt;Ducheyne, E.&lt;/author&gt;&lt;author&gt;Hendrickx, G.&lt;/author&gt;&lt;author&gt;Charlier, J.&lt;/author&gt;&lt;/authors&gt;&lt;/contributors&gt;&lt;titles&gt;&lt;title&gt;The use of bulk-tank milk ELISAs to assess the spatial distribution of Fasciola hepatica, Ostertagia ostertagi and Dictyocaulus viviparus in dairy cattle in Flanders (Belgium)&lt;/title&gt;&lt;secondary-title&gt;Vet. Parasitol.&lt;/secondary-title&gt;&lt;/titles&gt;&lt;periodical&gt;&lt;full-title&gt;Vet. Parasitol.&lt;/full-title&gt;&lt;/periodical&gt;&lt;pages&gt;51-57&lt;/pages&gt;&lt;volume&gt;165&lt;/volume&gt;&lt;dates&gt;&lt;year&gt;2009&lt;/year&gt;&lt;/dates&gt;&lt;urls&gt;&lt;/urls&gt;&lt;/record&gt;&lt;/Cite&gt;&lt;/EndNote&gt;</w:instrText>
      </w:r>
      <w:r w:rsidR="009214F8" w:rsidRPr="00014471">
        <w:rPr>
          <w:b w:val="0"/>
        </w:rPr>
        <w:fldChar w:fldCharType="separate"/>
      </w:r>
      <w:r w:rsidR="009214F8" w:rsidRPr="00014471">
        <w:rPr>
          <w:b w:val="0"/>
        </w:rPr>
        <w:t>(Bennema et al., 2009)</w:t>
      </w:r>
      <w:r w:rsidR="009214F8" w:rsidRPr="00014471">
        <w:rPr>
          <w:b w:val="0"/>
        </w:rPr>
        <w:fldChar w:fldCharType="end"/>
      </w:r>
      <w:r w:rsidR="009214F8" w:rsidRPr="00014471">
        <w:rPr>
          <w:b w:val="0"/>
        </w:rPr>
        <w:t>, level</w:t>
      </w:r>
      <w:r w:rsidR="004F20FF" w:rsidRPr="00014471">
        <w:rPr>
          <w:b w:val="0"/>
        </w:rPr>
        <w:t>s of farm</w:t>
      </w:r>
      <w:r w:rsidR="009214F8" w:rsidRPr="00014471">
        <w:rPr>
          <w:b w:val="0"/>
        </w:rPr>
        <w:t xml:space="preserve"> exposure to </w:t>
      </w:r>
      <w:r w:rsidR="009214F8" w:rsidRPr="00014471">
        <w:rPr>
          <w:b w:val="0"/>
          <w:i/>
          <w:iCs/>
        </w:rPr>
        <w:t>F. hepatica</w:t>
      </w:r>
      <w:r w:rsidR="009214F8" w:rsidRPr="00014471">
        <w:rPr>
          <w:b w:val="0"/>
        </w:rPr>
        <w:t xml:space="preserve"> were determined by antibody-detection ELISA applied on bulk tank milk (BTM) at the end of the grazing season 2014</w:t>
      </w:r>
      <w:r w:rsidR="00EB5601" w:rsidRPr="00014471">
        <w:rPr>
          <w:b w:val="0"/>
        </w:rPr>
        <w:t xml:space="preserve"> (i.e. from October to December 2014)</w:t>
      </w:r>
      <w:r w:rsidR="009214F8" w:rsidRPr="00014471">
        <w:rPr>
          <w:b w:val="0"/>
        </w:rPr>
        <w:t xml:space="preserve">. BTM samples were also tested </w:t>
      </w:r>
      <w:r w:rsidR="00F5626D" w:rsidRPr="00014471">
        <w:rPr>
          <w:b w:val="0"/>
        </w:rPr>
        <w:t>for</w:t>
      </w:r>
      <w:r w:rsidR="009214F8" w:rsidRPr="00014471">
        <w:rPr>
          <w:b w:val="0"/>
        </w:rPr>
        <w:t xml:space="preserve"> </w:t>
      </w:r>
      <w:r w:rsidR="009214F8" w:rsidRPr="00014471">
        <w:rPr>
          <w:b w:val="0"/>
          <w:i/>
        </w:rPr>
        <w:t>O. ostertagi</w:t>
      </w:r>
      <w:r w:rsidR="00F5626D" w:rsidRPr="00014471">
        <w:rPr>
          <w:b w:val="0"/>
        </w:rPr>
        <w:t xml:space="preserve"> antibodies. </w:t>
      </w:r>
      <w:r w:rsidR="005A7585" w:rsidRPr="00014471">
        <w:rPr>
          <w:b w:val="0"/>
        </w:rPr>
        <w:t xml:space="preserve">IM and BTM samples were defrosted, defatted by centrifugation (2000 x g, 2 min) and their supernatant collected. Samples were tested undiluted according to </w:t>
      </w:r>
      <w:r w:rsidR="001855F7" w:rsidRPr="00014471">
        <w:rPr>
          <w:b w:val="0"/>
        </w:rPr>
        <w:t xml:space="preserve">the </w:t>
      </w:r>
      <w:r w:rsidR="005A7585" w:rsidRPr="00014471">
        <w:rPr>
          <w:b w:val="0"/>
        </w:rPr>
        <w:t xml:space="preserve">kit manufacturer’s instructions. </w:t>
      </w:r>
      <w:r w:rsidR="001855F7" w:rsidRPr="00014471">
        <w:rPr>
          <w:b w:val="0"/>
        </w:rPr>
        <w:t xml:space="preserve">All </w:t>
      </w:r>
      <w:r w:rsidR="005A7585" w:rsidRPr="00014471">
        <w:rPr>
          <w:b w:val="0"/>
        </w:rPr>
        <w:t xml:space="preserve">tests were conducted by the same technician, </w:t>
      </w:r>
      <w:r w:rsidR="001855F7" w:rsidRPr="00014471">
        <w:rPr>
          <w:b w:val="0"/>
        </w:rPr>
        <w:t xml:space="preserve">who was </w:t>
      </w:r>
      <w:r w:rsidR="005A7585" w:rsidRPr="00014471">
        <w:rPr>
          <w:b w:val="0"/>
        </w:rPr>
        <w:t xml:space="preserve">blinded to the identity of the animal. The </w:t>
      </w:r>
      <w:r w:rsidR="005A7585" w:rsidRPr="00014471">
        <w:rPr>
          <w:b w:val="0"/>
          <w:i/>
        </w:rPr>
        <w:t>F. hepatica</w:t>
      </w:r>
      <w:r w:rsidR="005A7585" w:rsidRPr="00014471">
        <w:rPr>
          <w:b w:val="0"/>
        </w:rPr>
        <w:t xml:space="preserve"> test </w:t>
      </w:r>
      <w:r w:rsidR="001855F7" w:rsidRPr="00014471">
        <w:rPr>
          <w:b w:val="0"/>
        </w:rPr>
        <w:t xml:space="preserve">was performed using </w:t>
      </w:r>
      <w:r w:rsidR="005A7585" w:rsidRPr="00014471">
        <w:rPr>
          <w:b w:val="0"/>
        </w:rPr>
        <w:t xml:space="preserve">the Pourquier® ELISA </w:t>
      </w:r>
      <w:r w:rsidR="005A7585" w:rsidRPr="00014471">
        <w:rPr>
          <w:b w:val="0"/>
          <w:i/>
        </w:rPr>
        <w:t>F. hepatica</w:t>
      </w:r>
      <w:r w:rsidR="005A7585" w:rsidRPr="00014471">
        <w:rPr>
          <w:b w:val="0"/>
        </w:rPr>
        <w:t xml:space="preserve"> serum and milk </w:t>
      </w:r>
      <w:r w:rsidR="005A7585" w:rsidRPr="00014471">
        <w:rPr>
          <w:b w:val="0"/>
        </w:rPr>
        <w:lastRenderedPageBreak/>
        <w:t xml:space="preserve">verification test (IDEXX, Montpellier, France), which is based on an “f2” antigen purified from </w:t>
      </w:r>
      <w:r w:rsidR="005A7585" w:rsidRPr="00014471">
        <w:rPr>
          <w:b w:val="0"/>
          <w:i/>
        </w:rPr>
        <w:t>F. hepatica</w:t>
      </w:r>
      <w:r w:rsidR="005A7585" w:rsidRPr="00014471">
        <w:rPr>
          <w:b w:val="0"/>
        </w:rPr>
        <w:t xml:space="preserve"> extracts. Results were expressed as a percent positivity (PP), after assessment of the corrected optical density of the sample at 450 nm and calculation of the percentage of the positive control. The </w:t>
      </w:r>
      <w:r w:rsidR="005A7585" w:rsidRPr="00014471">
        <w:rPr>
          <w:b w:val="0"/>
          <w:i/>
        </w:rPr>
        <w:t>O. ostertagi</w:t>
      </w:r>
      <w:r w:rsidR="005A7585" w:rsidRPr="00014471">
        <w:rPr>
          <w:b w:val="0"/>
        </w:rPr>
        <w:t xml:space="preserve"> test</w:t>
      </w:r>
      <w:r w:rsidR="00F5626D" w:rsidRPr="00014471">
        <w:rPr>
          <w:b w:val="0"/>
        </w:rPr>
        <w:t>s</w:t>
      </w:r>
      <w:r w:rsidR="005A7585" w:rsidRPr="00014471">
        <w:rPr>
          <w:b w:val="0"/>
        </w:rPr>
        <w:t xml:space="preserve"> </w:t>
      </w:r>
      <w:r w:rsidR="00F5626D" w:rsidRPr="00014471">
        <w:rPr>
          <w:b w:val="0"/>
        </w:rPr>
        <w:t xml:space="preserve">were </w:t>
      </w:r>
      <w:r w:rsidR="001855F7" w:rsidRPr="00014471">
        <w:rPr>
          <w:b w:val="0"/>
        </w:rPr>
        <w:t>performed using</w:t>
      </w:r>
      <w:r w:rsidR="005A7585" w:rsidRPr="00014471">
        <w:rPr>
          <w:b w:val="0"/>
        </w:rPr>
        <w:t xml:space="preserve"> the Svanovir® kit sourced from Svanova Ltd. (</w:t>
      </w:r>
      <w:r w:rsidR="009D2923" w:rsidRPr="00014471">
        <w:rPr>
          <w:b w:val="0"/>
        </w:rPr>
        <w:t xml:space="preserve">Uppsala, </w:t>
      </w:r>
      <w:r w:rsidR="005A7585" w:rsidRPr="00014471">
        <w:rPr>
          <w:b w:val="0"/>
        </w:rPr>
        <w:t>Sweden)</w:t>
      </w:r>
      <w:r w:rsidR="00F5626D" w:rsidRPr="00014471">
        <w:rPr>
          <w:b w:val="0"/>
        </w:rPr>
        <w:t xml:space="preserve">, which </w:t>
      </w:r>
      <w:r w:rsidR="005A7585" w:rsidRPr="00014471">
        <w:rPr>
          <w:b w:val="0"/>
        </w:rPr>
        <w:t xml:space="preserve">is an indirect ELISA based on crude saline-extracts of </w:t>
      </w:r>
      <w:r w:rsidR="005A7585" w:rsidRPr="00014471">
        <w:rPr>
          <w:b w:val="0"/>
          <w:i/>
        </w:rPr>
        <w:t>O. ostertagi</w:t>
      </w:r>
      <w:r w:rsidR="005A7585" w:rsidRPr="00014471">
        <w:rPr>
          <w:b w:val="0"/>
        </w:rPr>
        <w:t xml:space="preserve"> adult worm antigens </w:t>
      </w:r>
      <w:r w:rsidR="005A7585" w:rsidRPr="00014471">
        <w:rPr>
          <w:b w:val="0"/>
        </w:rPr>
        <w:fldChar w:fldCharType="begin">
          <w:fldData xml:space="preserve">PEVuZE5vdGU+PENpdGU+PEF1dGhvcj5TYW5jaGV6PC9BdXRob3I+PFllYXI+MjAwMjwvWWVhcj48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</w:fldData>
        </w:fldChar>
      </w:r>
      <w:r w:rsidR="005B6BE4" w:rsidRPr="00014471">
        <w:rPr>
          <w:b w:val="0"/>
        </w:rPr>
        <w:instrText xml:space="preserve"> ADDIN EN.CITE </w:instrText>
      </w:r>
      <w:r w:rsidR="005B6BE4" w:rsidRPr="00014471">
        <w:rPr>
          <w:b w:val="0"/>
        </w:rPr>
        <w:fldChar w:fldCharType="begin">
          <w:fldData xml:space="preserve">PEVuZE5vdGU+PENpdGU+PEF1dGhvcj5TYW5jaGV6PC9BdXRob3I+PFllYXI+MjAwMjwvWWVhcj48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</w:fldData>
        </w:fldChar>
      </w:r>
      <w:r w:rsidR="005B6BE4" w:rsidRPr="00014471">
        <w:rPr>
          <w:b w:val="0"/>
        </w:rPr>
        <w:instrText xml:space="preserve"> ADDIN EN.CITE.DATA </w:instrText>
      </w:r>
      <w:r w:rsidR="005B6BE4" w:rsidRPr="00014471">
        <w:rPr>
          <w:b w:val="0"/>
        </w:rPr>
      </w:r>
      <w:r w:rsidR="005B6BE4" w:rsidRPr="00014471">
        <w:rPr>
          <w:b w:val="0"/>
        </w:rPr>
        <w:fldChar w:fldCharType="end"/>
      </w:r>
      <w:r w:rsidR="005A7585" w:rsidRPr="00014471">
        <w:rPr>
          <w:b w:val="0"/>
        </w:rPr>
      </w:r>
      <w:r w:rsidR="005A7585" w:rsidRPr="00014471">
        <w:rPr>
          <w:b w:val="0"/>
        </w:rPr>
        <w:fldChar w:fldCharType="separate"/>
      </w:r>
      <w:r w:rsidR="005B6BE4" w:rsidRPr="00014471">
        <w:rPr>
          <w:b w:val="0"/>
          <w:noProof/>
        </w:rPr>
        <w:t>(Keus et al., 1981; Sanchez et al., 2002b)</w:t>
      </w:r>
      <w:r w:rsidR="005A7585" w:rsidRPr="00014471">
        <w:rPr>
          <w:b w:val="0"/>
        </w:rPr>
        <w:fldChar w:fldCharType="end"/>
      </w:r>
      <w:r w:rsidR="005A7585" w:rsidRPr="00014471">
        <w:rPr>
          <w:b w:val="0"/>
        </w:rPr>
        <w:t xml:space="preserve">. Results were expressed as an Optical Density Ratio (ODR) of the sample to guarantee test repeatability </w:t>
      </w:r>
      <w:r w:rsidR="005A7585" w:rsidRPr="00014471">
        <w:rPr>
          <w:b w:val="0"/>
        </w:rPr>
        <w:fldChar w:fldCharType="begin">
          <w:fldData xml:space="preserve">PEVuZE5vdGU+PENpdGU+PEF1dGhvcj5TYW5jaGV6PC9BdXRob3I+PFllYXI+MjAwMjwvWWVhcj48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</w:fldData>
        </w:fldChar>
      </w:r>
      <w:r w:rsidR="005B6BE4" w:rsidRPr="00014471">
        <w:rPr>
          <w:b w:val="0"/>
        </w:rPr>
        <w:instrText xml:space="preserve"> ADDIN EN.CITE </w:instrText>
      </w:r>
      <w:r w:rsidR="005B6BE4" w:rsidRPr="00014471">
        <w:rPr>
          <w:b w:val="0"/>
        </w:rPr>
        <w:fldChar w:fldCharType="begin">
          <w:fldData xml:space="preserve">PEVuZE5vdGU+PENpdGU+PEF1dGhvcj5TYW5jaGV6PC9BdXRob3I+PFllYXI+MjAwMjwvWWVhcj48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</w:fldData>
        </w:fldChar>
      </w:r>
      <w:r w:rsidR="005B6BE4" w:rsidRPr="00014471">
        <w:rPr>
          <w:b w:val="0"/>
        </w:rPr>
        <w:instrText xml:space="preserve"> ADDIN EN.CITE.DATA </w:instrText>
      </w:r>
      <w:r w:rsidR="005B6BE4" w:rsidRPr="00014471">
        <w:rPr>
          <w:b w:val="0"/>
        </w:rPr>
      </w:r>
      <w:r w:rsidR="005B6BE4" w:rsidRPr="00014471">
        <w:rPr>
          <w:b w:val="0"/>
        </w:rPr>
        <w:fldChar w:fldCharType="end"/>
      </w:r>
      <w:r w:rsidR="005A7585" w:rsidRPr="00014471">
        <w:rPr>
          <w:b w:val="0"/>
        </w:rPr>
      </w:r>
      <w:r w:rsidR="005A7585" w:rsidRPr="00014471">
        <w:rPr>
          <w:b w:val="0"/>
        </w:rPr>
        <w:fldChar w:fldCharType="separate"/>
      </w:r>
      <w:r w:rsidR="005B6BE4" w:rsidRPr="00014471">
        <w:rPr>
          <w:b w:val="0"/>
          <w:noProof/>
        </w:rPr>
        <w:t>(Sanchez et al., 2002b)</w:t>
      </w:r>
      <w:r w:rsidR="005A7585" w:rsidRPr="00014471">
        <w:rPr>
          <w:b w:val="0"/>
        </w:rPr>
        <w:fldChar w:fldCharType="end"/>
      </w:r>
      <w:r w:rsidR="005A7585" w:rsidRPr="00014471">
        <w:rPr>
          <w:b w:val="0"/>
        </w:rPr>
        <w:t xml:space="preserve">, after the measure of </w:t>
      </w:r>
      <w:r w:rsidR="00C64406" w:rsidRPr="00014471">
        <w:rPr>
          <w:b w:val="0"/>
        </w:rPr>
        <w:t xml:space="preserve">OD from </w:t>
      </w:r>
      <w:r w:rsidR="005A7585" w:rsidRPr="00014471">
        <w:rPr>
          <w:b w:val="0"/>
        </w:rPr>
        <w:t>both sample and positive and negative controls at 405 nm.</w:t>
      </w:r>
    </w:p>
    <w:p w14:paraId="22A08485" w14:textId="4C90CF69" w:rsidR="006E0487" w:rsidRPr="00014471" w:rsidRDefault="009D52F3" w:rsidP="00700DCB">
      <w:pPr>
        <w:pStyle w:val="H04"/>
        <w:numPr>
          <w:ilvl w:val="0"/>
          <w:numId w:val="0"/>
        </w:numPr>
        <w:spacing w:before="240" w:after="0" w:line="480" w:lineRule="auto"/>
        <w:contextualSpacing w:val="0"/>
        <w:rPr>
          <w:b w:val="0"/>
          <w:i/>
        </w:rPr>
      </w:pPr>
      <w:r w:rsidRPr="00014471">
        <w:rPr>
          <w:b w:val="0"/>
          <w:i/>
        </w:rPr>
        <w:t xml:space="preserve">2.4. </w:t>
      </w:r>
      <w:r w:rsidR="00745E06" w:rsidRPr="00014471">
        <w:rPr>
          <w:b w:val="0"/>
          <w:i/>
        </w:rPr>
        <w:t>Data collation and s</w:t>
      </w:r>
      <w:r w:rsidR="006E0487" w:rsidRPr="00014471">
        <w:rPr>
          <w:b w:val="0"/>
          <w:i/>
        </w:rPr>
        <w:t>tatistical analys</w:t>
      </w:r>
      <w:r w:rsidR="00AE71C2" w:rsidRPr="00014471">
        <w:rPr>
          <w:b w:val="0"/>
          <w:i/>
        </w:rPr>
        <w:t>e</w:t>
      </w:r>
      <w:r w:rsidR="006E0487" w:rsidRPr="00014471">
        <w:rPr>
          <w:b w:val="0"/>
          <w:i/>
        </w:rPr>
        <w:t>s</w:t>
      </w:r>
    </w:p>
    <w:p w14:paraId="0308963F" w14:textId="32677B55" w:rsidR="00C2115D" w:rsidRPr="00014471" w:rsidRDefault="00091989" w:rsidP="005D144D">
      <w:pPr>
        <w:spacing w:before="0" w:after="0" w:line="480" w:lineRule="auto"/>
        <w:ind w:firstLine="720"/>
        <w:rPr>
          <w:rFonts w:cs="Times New Roman"/>
          <w:bCs/>
          <w:color w:val="000000" w:themeColor="text1"/>
          <w:szCs w:val="24"/>
        </w:rPr>
      </w:pPr>
      <w:r w:rsidRPr="00014471">
        <w:rPr>
          <w:rFonts w:cs="Times New Roman"/>
          <w:bCs/>
          <w:color w:val="000000" w:themeColor="text1"/>
          <w:szCs w:val="24"/>
        </w:rPr>
        <w:t>Computer data entry was conducted using Microsoft Excel and Access (Microsoft, 2013). Data we</w:t>
      </w:r>
      <w:r w:rsidR="00027ACA" w:rsidRPr="00014471">
        <w:rPr>
          <w:rFonts w:cs="Times New Roman"/>
          <w:bCs/>
          <w:color w:val="000000" w:themeColor="text1"/>
          <w:szCs w:val="24"/>
        </w:rPr>
        <w:t>re collated and initially analys</w:t>
      </w:r>
      <w:r w:rsidRPr="00014471">
        <w:rPr>
          <w:rFonts w:cs="Times New Roman"/>
          <w:bCs/>
          <w:color w:val="000000" w:themeColor="text1"/>
          <w:szCs w:val="24"/>
        </w:rPr>
        <w:t xml:space="preserve">ed using STATA 12.1 (STATA Inc., Texas, USA). </w:t>
      </w:r>
      <w:r w:rsidR="00D477A4" w:rsidRPr="00014471">
        <w:rPr>
          <w:rFonts w:cs="Times New Roman"/>
          <w:bCs/>
          <w:color w:val="000000" w:themeColor="text1"/>
          <w:szCs w:val="24"/>
        </w:rPr>
        <w:t>Due to th</w:t>
      </w:r>
      <w:r w:rsidR="00B65F70" w:rsidRPr="00014471">
        <w:rPr>
          <w:rFonts w:cs="Times New Roman"/>
          <w:bCs/>
          <w:color w:val="000000" w:themeColor="text1"/>
          <w:szCs w:val="24"/>
        </w:rPr>
        <w:t>e nature and the complexity of individual</w:t>
      </w:r>
      <w:r w:rsidR="00D477A4" w:rsidRPr="00014471">
        <w:rPr>
          <w:rFonts w:cs="Times New Roman"/>
          <w:bCs/>
          <w:color w:val="000000" w:themeColor="text1"/>
          <w:szCs w:val="24"/>
        </w:rPr>
        <w:t xml:space="preserve"> information</w:t>
      </w:r>
      <w:r w:rsidR="00B65F70" w:rsidRPr="00014471">
        <w:rPr>
          <w:rFonts w:cs="Times New Roman"/>
          <w:bCs/>
          <w:color w:val="000000" w:themeColor="text1"/>
          <w:szCs w:val="24"/>
        </w:rPr>
        <w:t xml:space="preserve"> on grazing management</w:t>
      </w:r>
      <w:r w:rsidR="00D477A4" w:rsidRPr="00014471">
        <w:rPr>
          <w:rFonts w:cs="Times New Roman"/>
          <w:bCs/>
          <w:color w:val="000000" w:themeColor="text1"/>
          <w:szCs w:val="24"/>
        </w:rPr>
        <w:t>, a systematic process of data entry was performed for each heifer included in th</w:t>
      </w:r>
      <w:r w:rsidR="006E13B8" w:rsidRPr="00014471">
        <w:rPr>
          <w:rFonts w:cs="Times New Roman"/>
          <w:bCs/>
          <w:color w:val="000000" w:themeColor="text1"/>
          <w:szCs w:val="24"/>
        </w:rPr>
        <w:t>e</w:t>
      </w:r>
      <w:r w:rsidR="00D477A4" w:rsidRPr="00014471">
        <w:rPr>
          <w:rFonts w:cs="Times New Roman"/>
          <w:bCs/>
          <w:color w:val="000000" w:themeColor="text1"/>
          <w:szCs w:val="24"/>
        </w:rPr>
        <w:t xml:space="preserve"> study </w:t>
      </w:r>
      <w:r w:rsidR="00414171" w:rsidRPr="00014471">
        <w:rPr>
          <w:rFonts w:cs="Times New Roman"/>
          <w:bCs/>
          <w:color w:val="000000" w:themeColor="text1"/>
          <w:szCs w:val="24"/>
        </w:rPr>
        <w:fldChar w:fldCharType="begin"/>
      </w:r>
      <w:r w:rsidR="00414171" w:rsidRPr="00014471">
        <w:rPr>
          <w:rFonts w:cs="Times New Roman"/>
          <w:bCs/>
          <w:color w:val="000000" w:themeColor="text1"/>
          <w:szCs w:val="24"/>
        </w:rPr>
        <w:instrText xml:space="preserve"> ADDIN EN.CITE &lt;EndNote&gt;&lt;Cite&gt;&lt;Author&gt;Bellet&lt;/Author&gt;&lt;Year&gt;2017&lt;/Year&gt;&lt;RecNum&gt;3992&lt;/RecNum&gt;&lt;DisplayText&gt;(Bellet et al., 2017)&lt;/DisplayText&gt;&lt;record&gt;&lt;rec-number&gt;3992&lt;/rec-number&gt;&lt;foreign-keys&gt;&lt;key app="EN" db-id="fpw9prvw99d9ere92tmx0eso0efz0xe2xptt" timestamp="1495445344"&gt;3992&lt;/key&gt;&lt;/foreign-keys&gt;&lt;ref-type name="Journal Article"&gt;17&lt;/ref-type&gt;&lt;contributors&gt;&lt;authors&gt;&lt;author&gt;Bellet, C. &lt;/author&gt;&lt;author&gt;Green, M. J. &lt;/author&gt;&lt;author&gt;Bradley, A. J. &lt;/author&gt;&lt;author&gt;Kaler, J.&lt;/author&gt;&lt;/authors&gt;&lt;/contributors&gt;&lt;titles&gt;&lt;title&gt;A longitudinal study of gastrointestinal parasites in English dairy farms. Practices and factors associated with first lactation heifer exposure to Ostertagia ostertagi on pasture&lt;/title&gt;&lt;secondary-title&gt;J. Dairy Sc. &lt;/secondary-title&gt;&lt;/titles&gt;&lt;periodical&gt;&lt;full-title&gt;J. Dairy Sc.&lt;/full-title&gt;&lt;/periodical&gt;&lt;dates&gt;&lt;year&gt;2017&lt;/year&gt;&lt;/dates&gt;&lt;urls&gt;&lt;/urls&gt;&lt;electronic-resource-num&gt;http://dx.doi.org/10.3168/jds.2017-12952&lt;/electronic-resource-num&gt;&lt;/record&gt;&lt;/Cite&gt;&lt;/EndNote&gt;</w:instrText>
      </w:r>
      <w:r w:rsidR="00414171" w:rsidRPr="00014471">
        <w:rPr>
          <w:rFonts w:cs="Times New Roman"/>
          <w:bCs/>
          <w:color w:val="000000" w:themeColor="text1"/>
          <w:szCs w:val="24"/>
        </w:rPr>
        <w:fldChar w:fldCharType="separate"/>
      </w:r>
      <w:r w:rsidR="00473796" w:rsidRPr="00014471">
        <w:rPr>
          <w:rFonts w:cs="Times New Roman"/>
          <w:bCs/>
          <w:noProof/>
          <w:color w:val="000000" w:themeColor="text1"/>
          <w:szCs w:val="24"/>
        </w:rPr>
        <w:t>(Bellet et al., 2018</w:t>
      </w:r>
      <w:r w:rsidR="00414171" w:rsidRPr="00014471">
        <w:rPr>
          <w:rFonts w:cs="Times New Roman"/>
          <w:bCs/>
          <w:noProof/>
          <w:color w:val="000000" w:themeColor="text1"/>
          <w:szCs w:val="24"/>
        </w:rPr>
        <w:t>)</w:t>
      </w:r>
      <w:r w:rsidR="00414171" w:rsidRPr="00014471">
        <w:rPr>
          <w:rFonts w:cs="Times New Roman"/>
          <w:bCs/>
          <w:color w:val="000000" w:themeColor="text1"/>
          <w:szCs w:val="24"/>
        </w:rPr>
        <w:fldChar w:fldCharType="end"/>
      </w:r>
      <w:r w:rsidR="00D477A4" w:rsidRPr="00014471">
        <w:rPr>
          <w:rFonts w:cs="Times New Roman"/>
          <w:bCs/>
          <w:color w:val="000000" w:themeColor="text1"/>
          <w:szCs w:val="24"/>
        </w:rPr>
        <w:t xml:space="preserve">. </w:t>
      </w:r>
      <w:r w:rsidR="004B4224" w:rsidRPr="00014471">
        <w:rPr>
          <w:rFonts w:cs="Times New Roman"/>
          <w:bCs/>
          <w:color w:val="000000" w:themeColor="text1"/>
          <w:szCs w:val="24"/>
        </w:rPr>
        <w:t>Data were collated and initially analyzed using Stata</w:t>
      </w:r>
      <w:r w:rsidR="002F0732" w:rsidRPr="00014471">
        <w:rPr>
          <w:rFonts w:cs="Times New Roman"/>
          <w:bCs/>
          <w:color w:val="000000" w:themeColor="text1"/>
          <w:szCs w:val="24"/>
        </w:rPr>
        <w:t xml:space="preserve"> </w:t>
      </w:r>
      <w:r w:rsidR="004B4224" w:rsidRPr="00014471">
        <w:rPr>
          <w:rFonts w:cs="Times New Roman"/>
          <w:bCs/>
          <w:color w:val="000000" w:themeColor="text1"/>
          <w:szCs w:val="24"/>
        </w:rPr>
        <w:t xml:space="preserve">12.1 (Stata Inc., College Station, TX). </w:t>
      </w:r>
      <w:r w:rsidR="00523988" w:rsidRPr="00014471">
        <w:rPr>
          <w:rFonts w:cs="Times New Roman"/>
          <w:bCs/>
          <w:color w:val="000000" w:themeColor="text1"/>
          <w:szCs w:val="24"/>
        </w:rPr>
        <w:t>As farmers did not report significant changes in their farming in the last four years, a</w:t>
      </w:r>
      <w:r w:rsidR="004B4224" w:rsidRPr="00014471">
        <w:rPr>
          <w:rFonts w:cs="Times New Roman"/>
          <w:bCs/>
          <w:color w:val="000000" w:themeColor="text1"/>
          <w:szCs w:val="24"/>
        </w:rPr>
        <w:t xml:space="preserve"> general profile of demographic and management practices (except grazing) was established for each farm. </w:t>
      </w:r>
      <w:r w:rsidRPr="00014471">
        <w:rPr>
          <w:rFonts w:cs="Times New Roman"/>
          <w:bCs/>
          <w:color w:val="000000" w:themeColor="text1"/>
          <w:szCs w:val="24"/>
        </w:rPr>
        <w:t xml:space="preserve">Descriptive and graphical analyses were carried out to explore </w:t>
      </w:r>
      <w:r w:rsidR="007D3BFA" w:rsidRPr="00014471">
        <w:rPr>
          <w:rFonts w:cs="Times New Roman"/>
          <w:bCs/>
          <w:color w:val="000000" w:themeColor="text1"/>
          <w:szCs w:val="24"/>
        </w:rPr>
        <w:t>data</w:t>
      </w:r>
      <w:r w:rsidR="00BD5506" w:rsidRPr="00014471">
        <w:rPr>
          <w:rFonts w:cs="Times New Roman"/>
          <w:bCs/>
          <w:color w:val="000000" w:themeColor="text1"/>
          <w:szCs w:val="24"/>
        </w:rPr>
        <w:t xml:space="preserve"> on farms and heifers</w:t>
      </w:r>
      <w:r w:rsidRPr="00014471">
        <w:rPr>
          <w:rFonts w:cs="Times New Roman"/>
          <w:bCs/>
          <w:color w:val="000000" w:themeColor="text1"/>
          <w:szCs w:val="24"/>
        </w:rPr>
        <w:t xml:space="preserve">. </w:t>
      </w:r>
      <w:r w:rsidR="00C2115D" w:rsidRPr="00014471">
        <w:rPr>
          <w:color w:val="000000" w:themeColor="text1"/>
        </w:rPr>
        <w:t>Three sets of statistical modelling analyses were conducted</w:t>
      </w:r>
      <w:r w:rsidR="00A54322" w:rsidRPr="00014471">
        <w:rPr>
          <w:color w:val="000000" w:themeColor="text1"/>
        </w:rPr>
        <w:t xml:space="preserve"> in </w:t>
      </w:r>
      <w:r w:rsidR="00A54322" w:rsidRPr="00014471">
        <w:t xml:space="preserve">MLwiN 2.30 </w:t>
      </w:r>
      <w:r w:rsidR="00A54322" w:rsidRPr="00014471">
        <w:fldChar w:fldCharType="begin"/>
      </w:r>
      <w:r w:rsidR="00A54322" w:rsidRPr="00014471">
        <w:instrText xml:space="preserve"> ADDIN EN.CITE &lt;EndNote&gt;&lt;Cite&gt;&lt;Author&gt;Rasbash&lt;/Author&gt;&lt;Year&gt;2012&lt;/Year&gt;&lt;RecNum&gt;143&lt;/RecNum&gt;&lt;DisplayText&gt;(Rasbash et al., 2012)&lt;/DisplayText&gt;&lt;record&gt;&lt;rec-number&gt;143&lt;/rec-number&gt;&lt;foreign-keys&gt;&lt;key app="EN" db-id="fpw9prvw99d9ere92tmx0eso0efz0xe2xptt" timestamp="1468330169"&gt;143&lt;/key&gt;&lt;/foreign-keys&gt;&lt;ref-type name="Journal Article"&gt;17&lt;/ref-type&gt;&lt;contributors&gt;&lt;authors&gt;&lt;author&gt;Rasbash, J.&lt;/author&gt;&lt;author&gt;Steele, F.&lt;/author&gt;&lt;author&gt;Browne, W.J.&lt;/author&gt;&lt;author&gt;Goldstein, H.&lt;/author&gt;&lt;/authors&gt;&lt;/contributors&gt;&lt;titles&gt;&lt;title&gt;A user&amp;apos;s guide to MLwiN version 2.26&lt;/title&gt;&lt;secondary-title&gt;Centre for Multilevel Modelling, University of Bristol&lt;/secondary-title&gt;&lt;/titles&gt;&lt;periodical&gt;&lt;full-title&gt;Centre for Multilevel Modelling, University of Bristol&lt;/full-title&gt;&lt;/periodical&gt;&lt;pages&gt;306pp.&lt;/pages&gt;&lt;dates&gt;&lt;year&gt;2012&lt;/year&gt;&lt;/dates&gt;&lt;urls&gt;&lt;/urls&gt;&lt;/record&gt;&lt;/Cite&gt;&lt;/EndNote&gt;</w:instrText>
      </w:r>
      <w:r w:rsidR="00A54322" w:rsidRPr="00014471">
        <w:fldChar w:fldCharType="separate"/>
      </w:r>
      <w:r w:rsidR="00A54322" w:rsidRPr="00014471">
        <w:rPr>
          <w:noProof/>
        </w:rPr>
        <w:t>(Rasbash et al., 2012)</w:t>
      </w:r>
      <w:r w:rsidR="00A54322" w:rsidRPr="00014471">
        <w:fldChar w:fldCharType="end"/>
      </w:r>
      <w:r w:rsidR="00EC0AB7" w:rsidRPr="00014471">
        <w:rPr>
          <w:color w:val="000000" w:themeColor="text1"/>
        </w:rPr>
        <w:t>, accordi</w:t>
      </w:r>
      <w:r w:rsidR="00027ACA" w:rsidRPr="00014471">
        <w:rPr>
          <w:color w:val="000000" w:themeColor="text1"/>
        </w:rPr>
        <w:t xml:space="preserve">ng to the nature of the </w:t>
      </w:r>
      <w:r w:rsidR="00820D58" w:rsidRPr="00014471">
        <w:rPr>
          <w:color w:val="000000" w:themeColor="text1"/>
        </w:rPr>
        <w:t xml:space="preserve">production </w:t>
      </w:r>
      <w:r w:rsidR="00027ACA" w:rsidRPr="00014471">
        <w:rPr>
          <w:color w:val="000000" w:themeColor="text1"/>
        </w:rPr>
        <w:t>outcome</w:t>
      </w:r>
      <w:r w:rsidR="00820D58" w:rsidRPr="00014471">
        <w:rPr>
          <w:color w:val="000000" w:themeColor="text1"/>
        </w:rPr>
        <w:t xml:space="preserve"> (i</w:t>
      </w:r>
      <w:r w:rsidR="00BD5506" w:rsidRPr="00014471">
        <w:rPr>
          <w:color w:val="000000" w:themeColor="text1"/>
        </w:rPr>
        <w:t>.e. milk production, reproducti</w:t>
      </w:r>
      <w:r w:rsidR="00CA5317" w:rsidRPr="00014471">
        <w:rPr>
          <w:color w:val="000000" w:themeColor="text1"/>
        </w:rPr>
        <w:t>v</w:t>
      </w:r>
      <w:r w:rsidR="006A6974" w:rsidRPr="00014471">
        <w:rPr>
          <w:color w:val="000000" w:themeColor="text1"/>
        </w:rPr>
        <w:t>e perfo</w:t>
      </w:r>
      <w:r w:rsidR="00CA5317" w:rsidRPr="00014471">
        <w:rPr>
          <w:color w:val="000000" w:themeColor="text1"/>
        </w:rPr>
        <w:t>rmances</w:t>
      </w:r>
      <w:r w:rsidR="00BD5506" w:rsidRPr="00014471">
        <w:rPr>
          <w:color w:val="000000" w:themeColor="text1"/>
        </w:rPr>
        <w:t xml:space="preserve"> </w:t>
      </w:r>
      <w:r w:rsidR="00820D58" w:rsidRPr="00014471">
        <w:rPr>
          <w:color w:val="000000" w:themeColor="text1"/>
        </w:rPr>
        <w:t>and health)</w:t>
      </w:r>
      <w:r w:rsidR="00C2115D" w:rsidRPr="00014471">
        <w:rPr>
          <w:color w:val="000000" w:themeColor="text1"/>
        </w:rPr>
        <w:t xml:space="preserve">. </w:t>
      </w:r>
      <w:r w:rsidR="00C2115D" w:rsidRPr="00014471">
        <w:t xml:space="preserve">Since, for all models, several heifers originated from the same </w:t>
      </w:r>
      <w:r w:rsidR="00DA693B" w:rsidRPr="00014471">
        <w:t>farm</w:t>
      </w:r>
      <w:r w:rsidR="00C2115D" w:rsidRPr="00014471">
        <w:t>, the independence of the observations could not be assumed and the models had heifer</w:t>
      </w:r>
      <w:r w:rsidR="007E654F" w:rsidRPr="00014471">
        <w:t>s’</w:t>
      </w:r>
      <w:r w:rsidR="00C2115D" w:rsidRPr="00014471">
        <w:t xml:space="preserve"> </w:t>
      </w:r>
      <w:r w:rsidR="00027ACA" w:rsidRPr="00014471">
        <w:t>IM</w:t>
      </w:r>
      <w:r w:rsidR="00C2115D" w:rsidRPr="00014471">
        <w:t xml:space="preserve"> ODR nested within </w:t>
      </w:r>
      <w:r w:rsidR="00DA693B" w:rsidRPr="00014471">
        <w:t>farms</w:t>
      </w:r>
      <w:r w:rsidR="00C2115D" w:rsidRPr="00014471">
        <w:t xml:space="preserve">. Therefore, all statistical models incorporated two hierarchical levels: </w:t>
      </w:r>
      <w:r w:rsidR="00C2115D" w:rsidRPr="00014471">
        <w:rPr>
          <w:color w:val="000000" w:themeColor="text1"/>
        </w:rPr>
        <w:t>level 1 (i), a heifer level, level 2 (j)</w:t>
      </w:r>
      <w:r w:rsidR="00571DA5" w:rsidRPr="00014471">
        <w:rPr>
          <w:color w:val="000000" w:themeColor="text1"/>
        </w:rPr>
        <w:t>,</w:t>
      </w:r>
      <w:r w:rsidR="00C2115D" w:rsidRPr="00014471">
        <w:rPr>
          <w:color w:val="000000" w:themeColor="text1"/>
        </w:rPr>
        <w:t xml:space="preserve"> a farm level. </w:t>
      </w:r>
      <w:r w:rsidR="006E0B0C" w:rsidRPr="00014471">
        <w:rPr>
          <w:rFonts w:cs="Times New Roman"/>
          <w:szCs w:val="24"/>
        </w:rPr>
        <w:t>In each analysis, a</w:t>
      </w:r>
      <w:r w:rsidR="0001691B" w:rsidRPr="00014471">
        <w:rPr>
          <w:rFonts w:cs="Times New Roman"/>
          <w:szCs w:val="24"/>
        </w:rPr>
        <w:t>ll collected variables were first tested in a univariable multilevel model</w:t>
      </w:r>
      <w:r w:rsidR="0001691B" w:rsidRPr="00014471">
        <w:t xml:space="preserve">. </w:t>
      </w:r>
      <w:r w:rsidR="00CD4682" w:rsidRPr="00014471">
        <w:rPr>
          <w:rFonts w:eastAsiaTheme="minorEastAsia" w:cs="Times New Roman"/>
          <w:szCs w:val="24"/>
        </w:rPr>
        <w:t>Association</w:t>
      </w:r>
      <w:r w:rsidR="0001691B" w:rsidRPr="00014471">
        <w:rPr>
          <w:rFonts w:cs="Times New Roman"/>
          <w:szCs w:val="24"/>
        </w:rPr>
        <w:t xml:space="preserve"> </w:t>
      </w:r>
      <w:r w:rsidR="0001691B" w:rsidRPr="00014471">
        <w:rPr>
          <w:rFonts w:cs="Times New Roman"/>
          <w:szCs w:val="24"/>
        </w:rPr>
        <w:lastRenderedPageBreak/>
        <w:t>between outcomes and collected variables w</w:t>
      </w:r>
      <w:r w:rsidR="00CD4682" w:rsidRPr="00014471">
        <w:rPr>
          <w:rFonts w:cs="Times New Roman"/>
          <w:szCs w:val="24"/>
        </w:rPr>
        <w:t>as</w:t>
      </w:r>
      <w:r w:rsidR="0001691B" w:rsidRPr="00014471">
        <w:rPr>
          <w:rFonts w:cs="Times New Roman"/>
          <w:szCs w:val="24"/>
        </w:rPr>
        <w:t xml:space="preserve"> evaluated using a stepwise approach with elimination of non-significant effects (p-value&gt;0.05) and observation of overall significance of factors. Based on Wald tests, all significant main effects at p-value≤0.05 were left in the model. </w:t>
      </w:r>
      <w:r w:rsidR="00BC2B05" w:rsidRPr="00014471">
        <w:t xml:space="preserve">We explored interactions among predictors that were found to be significant in main effects model (Dohoo et al., 2009). </w:t>
      </w:r>
      <w:r w:rsidR="00C2115D" w:rsidRPr="00014471">
        <w:t>The scale of the coefficient of the ELISA predictors</w:t>
      </w:r>
      <w:r w:rsidR="00C2115D" w:rsidRPr="00014471">
        <w:rPr>
          <w:rFonts w:eastAsiaTheme="minorEastAsia"/>
          <w:color w:val="000000" w:themeColor="text1"/>
        </w:rPr>
        <w:t xml:space="preserve"> </w:t>
      </w:r>
      <w:r w:rsidR="00C2115D" w:rsidRPr="00014471">
        <w:t>were converted to be interpreted as</w:t>
      </w:r>
      <w:r w:rsidR="00C2115D" w:rsidRPr="00014471">
        <w:rPr>
          <w:rFonts w:eastAsiaTheme="minorEastAsia"/>
          <w:color w:val="000000" w:themeColor="text1"/>
        </w:rPr>
        <w:t xml:space="preserve"> the effect of a 0.1 unit increase of the ELISA predictor on the outcome</w:t>
      </w:r>
      <w:r w:rsidR="00EC0AB7" w:rsidRPr="00014471">
        <w:rPr>
          <w:rFonts w:eastAsiaTheme="minorEastAsia"/>
          <w:color w:val="000000" w:themeColor="text1"/>
        </w:rPr>
        <w:t>.</w:t>
      </w:r>
    </w:p>
    <w:p w14:paraId="7B789DA4" w14:textId="6A93CBF2" w:rsidR="00C2115D" w:rsidRPr="00014471" w:rsidRDefault="00EC0AB7" w:rsidP="00700DCB">
      <w:pPr>
        <w:pStyle w:val="H25"/>
        <w:spacing w:before="240" w:after="0" w:line="480" w:lineRule="auto"/>
      </w:pPr>
      <w:bookmarkStart w:id="4" w:name="_Toc468452910"/>
      <w:bookmarkStart w:id="5" w:name="_Toc469294699"/>
      <w:bookmarkStart w:id="6" w:name="_Toc469295428"/>
      <w:bookmarkStart w:id="7" w:name="_Toc469506460"/>
      <w:r w:rsidRPr="00014471">
        <w:t xml:space="preserve"> </w:t>
      </w:r>
      <w:bookmarkEnd w:id="4"/>
      <w:bookmarkEnd w:id="5"/>
      <w:bookmarkEnd w:id="6"/>
      <w:bookmarkEnd w:id="7"/>
      <w:r w:rsidR="00AD7CBC" w:rsidRPr="00014471">
        <w:t xml:space="preserve">Association between </w:t>
      </w:r>
      <w:r w:rsidR="000F7A0C" w:rsidRPr="00014471">
        <w:t xml:space="preserve">individual </w:t>
      </w:r>
      <w:r w:rsidR="00B811D6" w:rsidRPr="00014471">
        <w:t>level</w:t>
      </w:r>
      <w:r w:rsidR="000F7A0C" w:rsidRPr="00014471">
        <w:t>s</w:t>
      </w:r>
      <w:r w:rsidR="00B811D6" w:rsidRPr="00014471">
        <w:t xml:space="preserve"> of</w:t>
      </w:r>
      <w:r w:rsidR="00AD7CBC" w:rsidRPr="00014471">
        <w:t xml:space="preserve"> milk antibod</w:t>
      </w:r>
      <w:r w:rsidR="00B811D6" w:rsidRPr="00014471">
        <w:t>y</w:t>
      </w:r>
      <w:r w:rsidR="00AD7CBC" w:rsidRPr="00014471">
        <w:t xml:space="preserve"> against Ostertagia ostertagi and </w:t>
      </w:r>
      <w:r w:rsidR="00C40297" w:rsidRPr="00014471">
        <w:t xml:space="preserve">first-lactation heifers’ </w:t>
      </w:r>
      <w:r w:rsidR="00AD7CBC" w:rsidRPr="00014471">
        <w:t>milk production</w:t>
      </w:r>
      <w:r w:rsidR="00573064" w:rsidRPr="00014471">
        <w:t xml:space="preserve"> </w:t>
      </w:r>
    </w:p>
    <w:p w14:paraId="5D44839B" w14:textId="1F9AB6D0" w:rsidR="00C2115D" w:rsidRPr="00014471" w:rsidRDefault="00EC0AB7" w:rsidP="00AC2435">
      <w:pPr>
        <w:spacing w:before="0" w:after="0" w:line="480" w:lineRule="auto"/>
        <w:ind w:firstLine="720"/>
      </w:pPr>
      <w:r w:rsidRPr="00014471">
        <w:t>S</w:t>
      </w:r>
      <w:r w:rsidR="00CD32D0" w:rsidRPr="00014471">
        <w:t>ix</w:t>
      </w:r>
      <w:r w:rsidRPr="00014471">
        <w:t xml:space="preserve"> multilevel linear regression models were used to estimate the association </w:t>
      </w:r>
      <w:r w:rsidR="00C2115D" w:rsidRPr="00014471">
        <w:t xml:space="preserve">between </w:t>
      </w:r>
      <w:r w:rsidR="0075471C" w:rsidRPr="00014471">
        <w:t>IM</w:t>
      </w:r>
      <w:r w:rsidR="00573064" w:rsidRPr="00014471">
        <w:t xml:space="preserve"> </w:t>
      </w:r>
      <w:r w:rsidRPr="00014471">
        <w:t xml:space="preserve">ODR and the following outcomes: </w:t>
      </w:r>
      <w:r w:rsidR="00403C78" w:rsidRPr="00014471">
        <w:t>(1) milk yield at</w:t>
      </w:r>
      <w:r w:rsidR="00CD32D0" w:rsidRPr="00014471">
        <w:t xml:space="preserve"> t</w:t>
      </w:r>
      <w:r w:rsidR="00CD32D0" w:rsidRPr="00014471">
        <w:rPr>
          <w:vertAlign w:val="subscript"/>
        </w:rPr>
        <w:t>S</w:t>
      </w:r>
      <w:r w:rsidR="00403C78" w:rsidRPr="00014471">
        <w:t>, (2) protein yield at</w:t>
      </w:r>
      <w:r w:rsidR="00AC70D9" w:rsidRPr="00014471">
        <w:t xml:space="preserve"> </w:t>
      </w:r>
      <w:r w:rsidR="00CD32D0" w:rsidRPr="00014471">
        <w:t>t</w:t>
      </w:r>
      <w:r w:rsidR="00CD32D0" w:rsidRPr="00014471">
        <w:rPr>
          <w:vertAlign w:val="subscript"/>
        </w:rPr>
        <w:t>S</w:t>
      </w:r>
      <w:r w:rsidR="00403C78" w:rsidRPr="00014471">
        <w:t xml:space="preserve">, (3) fat yield at </w:t>
      </w:r>
      <w:r w:rsidR="00CD32D0" w:rsidRPr="00014471">
        <w:t>t</w:t>
      </w:r>
      <w:r w:rsidR="00CD32D0" w:rsidRPr="00014471">
        <w:rPr>
          <w:vertAlign w:val="subscript"/>
        </w:rPr>
        <w:t>S</w:t>
      </w:r>
      <w:r w:rsidR="00403C78" w:rsidRPr="00014471">
        <w:t xml:space="preserve">, (4) milk yield at </w:t>
      </w:r>
      <w:r w:rsidR="00CD32D0" w:rsidRPr="00014471">
        <w:t>t</w:t>
      </w:r>
      <w:r w:rsidR="00CD32D0" w:rsidRPr="00014471">
        <w:rPr>
          <w:vertAlign w:val="subscript"/>
        </w:rPr>
        <w:t>305</w:t>
      </w:r>
      <w:r w:rsidR="00403C78" w:rsidRPr="00014471">
        <w:t>,</w:t>
      </w:r>
      <w:r w:rsidR="00C2115D" w:rsidRPr="00014471">
        <w:t xml:space="preserve"> (5) protein yield at</w:t>
      </w:r>
      <w:r w:rsidR="00403C78" w:rsidRPr="00014471">
        <w:t xml:space="preserve"> </w:t>
      </w:r>
      <w:r w:rsidR="00CD32D0" w:rsidRPr="00014471">
        <w:t>t</w:t>
      </w:r>
      <w:r w:rsidR="00CD32D0" w:rsidRPr="00014471">
        <w:rPr>
          <w:vertAlign w:val="subscript"/>
        </w:rPr>
        <w:t>305</w:t>
      </w:r>
      <w:r w:rsidR="00403C78" w:rsidRPr="00014471">
        <w:t>,</w:t>
      </w:r>
      <w:r w:rsidR="00CD32D0" w:rsidRPr="00014471">
        <w:t xml:space="preserve"> and</w:t>
      </w:r>
      <w:r w:rsidR="00C2115D" w:rsidRPr="00014471">
        <w:t xml:space="preserve"> </w:t>
      </w:r>
      <w:r w:rsidR="00403C78" w:rsidRPr="00014471">
        <w:t xml:space="preserve">(6) fat yield at </w:t>
      </w:r>
      <w:r w:rsidR="00CD32D0" w:rsidRPr="00014471">
        <w:t>t</w:t>
      </w:r>
      <w:r w:rsidR="00CD32D0" w:rsidRPr="00014471">
        <w:rPr>
          <w:vertAlign w:val="subscript"/>
        </w:rPr>
        <w:t>305</w:t>
      </w:r>
      <w:r w:rsidR="00CD32D0" w:rsidRPr="00014471">
        <w:t>.</w:t>
      </w:r>
      <w:r w:rsidR="004B5B15" w:rsidRPr="00014471">
        <w:t xml:space="preserve"> </w:t>
      </w:r>
      <w:r w:rsidR="009F2510" w:rsidRPr="00014471">
        <w:t>The m</w:t>
      </w:r>
      <w:r w:rsidR="00C2115D" w:rsidRPr="00014471">
        <w:t xml:space="preserve">odels were developed </w:t>
      </w:r>
      <w:r w:rsidR="0098651A" w:rsidRPr="00014471">
        <w:t xml:space="preserve">using a </w:t>
      </w:r>
      <w:r w:rsidR="0098651A" w:rsidRPr="00014471">
        <w:rPr>
          <w:rFonts w:cs="Times New Roman"/>
          <w:szCs w:val="24"/>
        </w:rPr>
        <w:t xml:space="preserve">reweighted generalised iterative least squares algorithm </w:t>
      </w:r>
      <w:r w:rsidR="00C2115D" w:rsidRPr="00014471">
        <w:fldChar w:fldCharType="begin"/>
      </w:r>
      <w:r w:rsidR="00C2115D" w:rsidRPr="00014471">
        <w:instrText xml:space="preserve"> ADDIN EN.CITE &lt;EndNote&gt;&lt;Cite&gt;&lt;Author&gt;Rasbash&lt;/Author&gt;&lt;Year&gt;2012&lt;/Year&gt;&lt;RecNum&gt;143&lt;/RecNum&gt;&lt;DisplayText&gt;(Rasbash et al., 2012)&lt;/DisplayText&gt;&lt;record&gt;&lt;rec-number&gt;143&lt;/rec-number&gt;&lt;foreign-keys&gt;&lt;key app="EN" db-id="fpw9prvw99d9ere92tmx0eso0efz0xe2xptt" timestamp="1468330169"&gt;143&lt;/key&gt;&lt;/foreign-keys&gt;&lt;ref-type name="Journal Article"&gt;17&lt;/ref-type&gt;&lt;contributors&gt;&lt;authors&gt;&lt;author&gt;Rasbash, J.&lt;/author&gt;&lt;author&gt;Steele, F.&lt;/author&gt;&lt;author&gt;Browne, W.J.&lt;/author&gt;&lt;author&gt;Goldstein, H.&lt;/author&gt;&lt;/authors&gt;&lt;/contributors&gt;&lt;titles&gt;&lt;title&gt;A user&amp;apos;s guide to MLwiN version 2.26&lt;/title&gt;&lt;secondary-title&gt;Centre for Multilevel Modelling, University of Bristol&lt;/secondary-title&gt;&lt;/titles&gt;&lt;periodical&gt;&lt;full-title&gt;Centre for Multilevel Modelling, University of Bristol&lt;/full-title&gt;&lt;/periodical&gt;&lt;pages&gt;306pp.&lt;/pages&gt;&lt;dates&gt;&lt;year&gt;2012&lt;/year&gt;&lt;/dates&gt;&lt;urls&gt;&lt;/urls&gt;&lt;/record&gt;&lt;/Cite&gt;&lt;/EndNote&gt;</w:instrText>
      </w:r>
      <w:r w:rsidR="00C2115D" w:rsidRPr="00014471">
        <w:fldChar w:fldCharType="separate"/>
      </w:r>
      <w:r w:rsidR="00C2115D" w:rsidRPr="00014471">
        <w:rPr>
          <w:noProof/>
        </w:rPr>
        <w:t>(Rasbash et al., 2012)</w:t>
      </w:r>
      <w:r w:rsidR="00C2115D" w:rsidRPr="00014471">
        <w:fldChar w:fldCharType="end"/>
      </w:r>
      <w:r w:rsidR="0098651A" w:rsidRPr="00014471">
        <w:t xml:space="preserve"> </w:t>
      </w:r>
      <w:r w:rsidR="00C2115D" w:rsidRPr="00014471">
        <w:t>and took the form (</w:t>
      </w:r>
      <w:r w:rsidR="0098651A" w:rsidRPr="00014471">
        <w:t>1</w:t>
      </w:r>
      <w:r w:rsidR="00C2115D" w:rsidRPr="00014471">
        <w:t>):</w:t>
      </w:r>
    </w:p>
    <w:p w14:paraId="2879B8C9" w14:textId="6ACF6668" w:rsidR="00C2115D" w:rsidRPr="00014471" w:rsidRDefault="00AE6EC1" w:rsidP="00AC2435">
      <w:pPr>
        <w:spacing w:before="0" w:after="0" w:line="480" w:lineRule="auto"/>
        <w:jc w:val="center"/>
        <w:rPr>
          <w:rFonts w:eastAsiaTheme="minorEastAsia"/>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j</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0</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1</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j</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2</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j</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u</m:t>
            </m:r>
          </m:e>
          <m:sub>
            <m:r>
              <w:rPr>
                <w:rFonts w:ascii="Cambria Math" w:hAnsi="Cambria Math"/>
                <w:color w:val="000000" w:themeColor="text1"/>
              </w:rPr>
              <m:t>0j</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ij</m:t>
            </m:r>
          </m:sub>
        </m:sSub>
      </m:oMath>
      <w:r w:rsidR="00C2115D" w:rsidRPr="00014471">
        <w:rPr>
          <w:rFonts w:eastAsiaTheme="minorEastAsia"/>
          <w:color w:val="000000" w:themeColor="text1"/>
        </w:rPr>
        <w:t xml:space="preserve">     </w:t>
      </w:r>
      <w:r w:rsidR="004B5B15" w:rsidRPr="00014471">
        <w:rPr>
          <w:rFonts w:eastAsiaTheme="minorEastAsia"/>
          <w:color w:val="000000" w:themeColor="text1"/>
        </w:rPr>
        <w:t>(1</w:t>
      </w:r>
      <w:r w:rsidR="00C2115D" w:rsidRPr="00014471">
        <w:rPr>
          <w:rFonts w:eastAsiaTheme="minorEastAsia"/>
          <w:color w:val="000000" w:themeColor="text1"/>
        </w:rPr>
        <w:t>)</w:t>
      </w:r>
    </w:p>
    <w:p w14:paraId="60B2CAF0" w14:textId="1D34265A" w:rsidR="00403C78" w:rsidRPr="00014471" w:rsidRDefault="00C2115D" w:rsidP="006A595F">
      <w:pPr>
        <w:spacing w:before="0" w:after="120" w:line="480" w:lineRule="auto"/>
        <w:rPr>
          <w:rFonts w:cs="Times New Roman"/>
          <w:szCs w:val="24"/>
        </w:rPr>
      </w:pPr>
      <w:r w:rsidRPr="00014471">
        <w:rPr>
          <w:rFonts w:eastAsiaTheme="minorEastAsia"/>
          <w:color w:val="000000" w:themeColor="text1"/>
        </w:rPr>
        <w:t xml:space="preserve">Where: </w:t>
      </w:r>
      <m:oMath>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j</m:t>
            </m:r>
          </m:sub>
        </m:sSub>
      </m:oMath>
      <w:r w:rsidRPr="00014471">
        <w:rPr>
          <w:color w:val="000000" w:themeColor="text1"/>
        </w:rPr>
        <w:t xml:space="preserve"> </w:t>
      </w:r>
      <w:r w:rsidR="00403C78" w:rsidRPr="00014471">
        <w:rPr>
          <w:rFonts w:eastAsiaTheme="minorEastAsia"/>
        </w:rPr>
        <w:t xml:space="preserve">= </w:t>
      </w:r>
      <w:r w:rsidRPr="00014471">
        <w:rPr>
          <w:color w:val="000000" w:themeColor="text1"/>
        </w:rPr>
        <w:t xml:space="preserve">outcome, i.e. </w:t>
      </w:r>
      <w:r w:rsidR="00785143" w:rsidRPr="00014471">
        <w:rPr>
          <w:color w:val="000000" w:themeColor="text1"/>
        </w:rPr>
        <w:t xml:space="preserve">the </w:t>
      </w:r>
      <w:r w:rsidR="00D64E63" w:rsidRPr="00014471">
        <w:rPr>
          <w:color w:val="000000" w:themeColor="text1"/>
        </w:rPr>
        <w:t>milk</w:t>
      </w:r>
      <w:r w:rsidR="0098651A" w:rsidRPr="00014471">
        <w:rPr>
          <w:color w:val="000000" w:themeColor="text1"/>
        </w:rPr>
        <w:t xml:space="preserve"> production </w:t>
      </w:r>
      <w:r w:rsidR="000E43FB" w:rsidRPr="00014471">
        <w:rPr>
          <w:color w:val="000000" w:themeColor="text1"/>
        </w:rPr>
        <w:t xml:space="preserve">parameter </w:t>
      </w:r>
      <w:r w:rsidRPr="00014471">
        <w:rPr>
          <w:color w:val="000000" w:themeColor="text1"/>
        </w:rPr>
        <w:t xml:space="preserve">of the </w:t>
      </w:r>
      <w:r w:rsidRPr="00014471">
        <w:rPr>
          <w:i/>
          <w:iCs/>
          <w:color w:val="000000" w:themeColor="text1"/>
        </w:rPr>
        <w:t>i</w:t>
      </w:r>
      <w:r w:rsidRPr="00014471">
        <w:rPr>
          <w:color w:val="000000" w:themeColor="text1"/>
        </w:rPr>
        <w:t xml:space="preserve">th </w:t>
      </w:r>
      <w:r w:rsidR="0098651A" w:rsidRPr="00014471">
        <w:rPr>
          <w:color w:val="000000" w:themeColor="text1"/>
        </w:rPr>
        <w:t>heifer</w:t>
      </w:r>
      <w:r w:rsidRPr="00014471">
        <w:rPr>
          <w:color w:val="000000" w:themeColor="text1"/>
        </w:rPr>
        <w:t xml:space="preserve"> from the </w:t>
      </w:r>
      <w:r w:rsidRPr="00014471">
        <w:rPr>
          <w:i/>
          <w:color w:val="000000" w:themeColor="text1"/>
        </w:rPr>
        <w:t>j</w:t>
      </w:r>
      <w:r w:rsidR="00403C78" w:rsidRPr="00014471">
        <w:rPr>
          <w:color w:val="000000" w:themeColor="text1"/>
        </w:rPr>
        <w:t xml:space="preserve">th </w:t>
      </w:r>
      <w:r w:rsidR="009942CC" w:rsidRPr="00014471">
        <w:rPr>
          <w:color w:val="000000" w:themeColor="text1"/>
        </w:rPr>
        <w:t>farm</w:t>
      </w:r>
      <w:r w:rsidR="00C40297" w:rsidRPr="00014471">
        <w:rPr>
          <w:color w:val="000000" w:themeColor="text1"/>
        </w:rPr>
        <w:t>;</w:t>
      </w:r>
      <w:r w:rsidR="00403C78" w:rsidRPr="00014471">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0</m:t>
            </m:r>
          </m:sub>
        </m:sSub>
      </m:oMath>
      <w:r w:rsidRPr="00014471">
        <w:rPr>
          <w:color w:val="000000" w:themeColor="text1"/>
        </w:rPr>
        <w:t xml:space="preserve"> </w:t>
      </w:r>
      <w:r w:rsidR="00403C78" w:rsidRPr="00014471">
        <w:rPr>
          <w:rFonts w:eastAsiaTheme="minorEastAsia"/>
        </w:rPr>
        <w:t>=</w:t>
      </w:r>
      <w:r w:rsidRPr="00014471">
        <w:rPr>
          <w:rFonts w:eastAsiaTheme="minorEastAsia"/>
          <w:color w:val="000000" w:themeColor="text1"/>
        </w:rPr>
        <w:t xml:space="preserve"> intercept</w:t>
      </w:r>
      <w:r w:rsidR="00C40297" w:rsidRPr="00014471">
        <w:rPr>
          <w:rFonts w:eastAsiaTheme="minorEastAsia"/>
          <w:color w:val="000000" w:themeColor="text1"/>
        </w:rPr>
        <w:t xml:space="preserve"> value;</w:t>
      </w:r>
      <w:r w:rsidRPr="00014471">
        <w:rPr>
          <w:rFonts w:eastAsiaTheme="minorEastAsia"/>
          <w:color w:val="000000" w:themeColor="text1"/>
        </w:rPr>
        <w:t xml:space="preserve">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oMath>
      <w:r w:rsidRPr="00014471">
        <w:rPr>
          <w:rFonts w:eastAsiaTheme="minorEastAsia"/>
        </w:rPr>
        <w:t xml:space="preserve"> </w:t>
      </w:r>
      <w:r w:rsidR="00403C78" w:rsidRPr="00014471">
        <w:rPr>
          <w:rFonts w:eastAsiaTheme="minorEastAsia" w:cs="Times New Roman"/>
          <w:szCs w:val="24"/>
        </w:rPr>
        <w:t xml:space="preserve">= vector of coefficients for </w:t>
      </w:r>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j</m:t>
            </m:r>
          </m:sub>
        </m:sSub>
      </m:oMath>
      <w:r w:rsidR="00C40297" w:rsidRPr="00014471">
        <w:rPr>
          <w:rFonts w:eastAsiaTheme="minorEastAsia" w:cs="Times New Roman"/>
          <w:szCs w:val="24"/>
        </w:rPr>
        <w:t>;</w:t>
      </w:r>
      <w:r w:rsidR="00403C78" w:rsidRPr="00014471">
        <w:rPr>
          <w:rFonts w:eastAsiaTheme="minorEastAsia"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j</m:t>
            </m:r>
          </m:sub>
        </m:sSub>
      </m:oMath>
      <w:r w:rsidR="00403C78" w:rsidRPr="00014471">
        <w:rPr>
          <w:rFonts w:eastAsiaTheme="minorEastAsia" w:cs="Times New Roman"/>
          <w:szCs w:val="24"/>
        </w:rPr>
        <w:t xml:space="preserve"> = vector of covaria</w:t>
      </w:r>
      <w:r w:rsidR="00C40297" w:rsidRPr="00014471">
        <w:rPr>
          <w:rFonts w:eastAsiaTheme="minorEastAsia" w:cs="Times New Roman"/>
          <w:szCs w:val="24"/>
        </w:rPr>
        <w:t>tes associated with each heifer;</w:t>
      </w:r>
      <w:r w:rsidR="00403C78" w:rsidRPr="00014471">
        <w:rPr>
          <w:rFonts w:eastAsiaTheme="minorEastAsia" w:cs="Times New Roman"/>
          <w:szCs w:val="24"/>
        </w:rPr>
        <w:t xml:space="preserv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β</m:t>
            </m:r>
          </m:e>
          <m:sub>
            <m:r>
              <w:rPr>
                <w:rFonts w:ascii="Cambria Math" w:eastAsiaTheme="minorEastAsia" w:hAnsi="Cambria Math" w:cs="Times New Roman"/>
                <w:szCs w:val="24"/>
              </w:rPr>
              <m:t>2</m:t>
            </m:r>
          </m:sub>
        </m:sSub>
      </m:oMath>
      <w:r w:rsidR="00403C78" w:rsidRPr="00014471">
        <w:rPr>
          <w:rFonts w:eastAsiaTheme="minorEastAsia" w:cs="Times New Roman"/>
          <w:szCs w:val="24"/>
        </w:rPr>
        <w:t xml:space="preserve"> = vector of coefficients for </w:t>
      </w:r>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j</m:t>
            </m:r>
          </m:sub>
        </m:sSub>
      </m:oMath>
      <w:r w:rsidR="00C40297" w:rsidRPr="00014471">
        <w:rPr>
          <w:rFonts w:eastAsiaTheme="minorEastAsia" w:cs="Times New Roman"/>
          <w:szCs w:val="24"/>
        </w:rPr>
        <w:t>;</w:t>
      </w:r>
      <w:r w:rsidR="00403C78" w:rsidRPr="00014471">
        <w:rPr>
          <w:rFonts w:eastAsiaTheme="minorEastAsia"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j</m:t>
            </m:r>
          </m:sub>
        </m:sSub>
      </m:oMath>
      <w:r w:rsidR="00403C78" w:rsidRPr="00014471">
        <w:rPr>
          <w:rFonts w:eastAsiaTheme="minorEastAsia" w:cs="Times New Roman"/>
          <w:szCs w:val="24"/>
        </w:rPr>
        <w:t xml:space="preserve"> = vector of covariates associated with each farm</w:t>
      </w:r>
      <w:r w:rsidR="00954812" w:rsidRPr="00014471">
        <w:rPr>
          <w:rFonts w:eastAsiaTheme="minorEastAsia" w:cs="Times New Roman"/>
          <w:szCs w:val="24"/>
        </w:rPr>
        <w:t>;</w:t>
      </w:r>
      <w:r w:rsidR="001D2136" w:rsidRPr="00014471">
        <w:t xml:space="preserve"> </w:t>
      </w:r>
      <m:oMath>
        <m:sSub>
          <m:sSubPr>
            <m:ctrlPr>
              <w:rPr>
                <w:rFonts w:ascii="Cambria Math" w:hAnsi="Cambria Math"/>
                <w:i/>
              </w:rPr>
            </m:ctrlPr>
          </m:sSubPr>
          <m:e>
            <m:r>
              <w:rPr>
                <w:rFonts w:ascii="Cambria Math" w:hAnsi="Cambria Math"/>
              </w:rPr>
              <m:t>u</m:t>
            </m:r>
          </m:e>
          <m:sub>
            <m:r>
              <w:rPr>
                <w:rFonts w:ascii="Cambria Math" w:hAnsi="Cambria Math"/>
              </w:rPr>
              <m:t>0j</m:t>
            </m:r>
          </m:sub>
        </m:sSub>
      </m:oMath>
      <w:r w:rsidR="001D2136" w:rsidRPr="00014471">
        <w:t xml:space="preserve"> </w:t>
      </w:r>
      <w:r w:rsidR="001D2136" w:rsidRPr="00014471">
        <w:rPr>
          <w:rFonts w:eastAsiaTheme="minorEastAsia"/>
        </w:rPr>
        <w:t xml:space="preserve">= farm random effect and </w:t>
      </w:r>
      <m:oMath>
        <m:sSub>
          <m:sSubPr>
            <m:ctrlPr>
              <w:rPr>
                <w:rFonts w:ascii="Cambria Math" w:hAnsi="Cambria Math"/>
                <w:i/>
              </w:rPr>
            </m:ctrlPr>
          </m:sSubPr>
          <m:e>
            <m:r>
              <w:rPr>
                <w:rFonts w:ascii="Cambria Math" w:hAnsi="Cambria Math"/>
              </w:rPr>
              <m:t>e</m:t>
            </m:r>
          </m:e>
          <m:sub>
            <m:r>
              <w:rPr>
                <w:rFonts w:ascii="Cambria Math" w:hAnsi="Cambria Math"/>
              </w:rPr>
              <m:t>0ij</m:t>
            </m:r>
          </m:sub>
        </m:sSub>
      </m:oMath>
      <w:r w:rsidR="001D2136" w:rsidRPr="00014471">
        <w:rPr>
          <w:rFonts w:eastAsiaTheme="minorEastAsia"/>
        </w:rPr>
        <w:t xml:space="preserve"> = heifer level residual, both assumed to be normally distributed</w:t>
      </w:r>
      <w:r w:rsidR="00403C78" w:rsidRPr="00014471">
        <w:rPr>
          <w:rFonts w:eastAsiaTheme="minorEastAsia" w:cs="Times New Roman"/>
          <w:szCs w:val="24"/>
        </w:rPr>
        <w:t xml:space="preserve">. </w:t>
      </w:r>
      <w:r w:rsidR="008936D6" w:rsidRPr="00014471">
        <w:rPr>
          <w:rFonts w:cs="Times New Roman"/>
          <w:szCs w:val="24"/>
        </w:rPr>
        <w:t xml:space="preserve">Information on </w:t>
      </w:r>
      <w:r w:rsidR="004B6AF1" w:rsidRPr="00014471">
        <w:rPr>
          <w:rFonts w:cs="Times New Roman"/>
          <w:szCs w:val="24"/>
        </w:rPr>
        <w:t>known confounding variables</w:t>
      </w:r>
      <w:r w:rsidR="000D7E6A" w:rsidRPr="00014471">
        <w:rPr>
          <w:rFonts w:cs="Times New Roman"/>
          <w:szCs w:val="24"/>
        </w:rPr>
        <w:t>,</w:t>
      </w:r>
      <w:r w:rsidR="008936D6" w:rsidRPr="00014471">
        <w:rPr>
          <w:rFonts w:cs="Times New Roman"/>
          <w:szCs w:val="24"/>
        </w:rPr>
        <w:t xml:space="preserve"> as identified from previous literature</w:t>
      </w:r>
      <w:r w:rsidR="006A3411" w:rsidRPr="00014471">
        <w:rPr>
          <w:rFonts w:cs="Times New Roman"/>
          <w:szCs w:val="24"/>
        </w:rPr>
        <w:t xml:space="preserve"> </w:t>
      </w:r>
      <w:r w:rsidR="006A3411" w:rsidRPr="00014471">
        <w:rPr>
          <w:rFonts w:cs="Times New Roman"/>
          <w:szCs w:val="24"/>
        </w:rPr>
        <w:fldChar w:fldCharType="begin">
          <w:fldData xml:space="preserve">PEVuZE5vdGU+PENpdGU+PEF1dGhvcj5LbG9vc3Rlcm1hbjwvQXV0aG9yPjxZZWFyPjE5OTM8L1ll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</w:fldData>
        </w:fldChar>
      </w:r>
      <w:r w:rsidR="006A3411" w:rsidRPr="00014471">
        <w:rPr>
          <w:rFonts w:cs="Times New Roman"/>
          <w:szCs w:val="24"/>
        </w:rPr>
        <w:instrText xml:space="preserve"> ADDIN EN.CITE </w:instrText>
      </w:r>
      <w:r w:rsidR="006A3411" w:rsidRPr="00014471">
        <w:rPr>
          <w:rFonts w:cs="Times New Roman"/>
          <w:szCs w:val="24"/>
        </w:rPr>
        <w:fldChar w:fldCharType="begin">
          <w:fldData xml:space="preserve">PEVuZE5vdGU+PENpdGU+PEF1dGhvcj5LbG9vc3Rlcm1hbjwvQXV0aG9yPjxZZWFyPjE5OTM8L1ll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</w:fldData>
        </w:fldChar>
      </w:r>
      <w:r w:rsidR="006A3411" w:rsidRPr="00014471">
        <w:rPr>
          <w:rFonts w:cs="Times New Roman"/>
          <w:szCs w:val="24"/>
        </w:rPr>
        <w:instrText xml:space="preserve"> ADDIN EN.CITE.DATA </w:instrText>
      </w:r>
      <w:r w:rsidR="006A3411" w:rsidRPr="00014471">
        <w:rPr>
          <w:rFonts w:cs="Times New Roman"/>
          <w:szCs w:val="24"/>
        </w:rPr>
      </w:r>
      <w:r w:rsidR="006A3411" w:rsidRPr="00014471">
        <w:rPr>
          <w:rFonts w:cs="Times New Roman"/>
          <w:szCs w:val="24"/>
        </w:rPr>
        <w:fldChar w:fldCharType="end"/>
      </w:r>
      <w:r w:rsidR="006A3411" w:rsidRPr="00014471">
        <w:rPr>
          <w:rFonts w:cs="Times New Roman"/>
          <w:szCs w:val="24"/>
        </w:rPr>
      </w:r>
      <w:r w:rsidR="006A3411" w:rsidRPr="00014471">
        <w:rPr>
          <w:rFonts w:cs="Times New Roman"/>
          <w:szCs w:val="24"/>
        </w:rPr>
        <w:fldChar w:fldCharType="separate"/>
      </w:r>
      <w:r w:rsidR="006A3411" w:rsidRPr="00014471">
        <w:rPr>
          <w:rFonts w:cs="Times New Roman"/>
          <w:noProof/>
          <w:szCs w:val="24"/>
        </w:rPr>
        <w:t>(Klesius, 1993; Kloosterman et al., 1993; Sanchez et al., 2004b)</w:t>
      </w:r>
      <w:r w:rsidR="006A3411" w:rsidRPr="00014471">
        <w:rPr>
          <w:rFonts w:cs="Times New Roman"/>
          <w:szCs w:val="24"/>
        </w:rPr>
        <w:fldChar w:fldCharType="end"/>
      </w:r>
      <w:r w:rsidR="000D7E6A" w:rsidRPr="00014471">
        <w:rPr>
          <w:rFonts w:cs="Times New Roman"/>
          <w:szCs w:val="24"/>
        </w:rPr>
        <w:t>,</w:t>
      </w:r>
      <w:r w:rsidR="008936D6" w:rsidRPr="00014471">
        <w:rPr>
          <w:rFonts w:cs="Times New Roman"/>
          <w:szCs w:val="24"/>
        </w:rPr>
        <w:t xml:space="preserve"> was collected and these variables were retained in the final model</w:t>
      </w:r>
      <w:r w:rsidR="00FD32F5" w:rsidRPr="00014471">
        <w:rPr>
          <w:rFonts w:cs="Times New Roman"/>
          <w:szCs w:val="24"/>
        </w:rPr>
        <w:t>s</w:t>
      </w:r>
      <w:r w:rsidR="006A3411" w:rsidRPr="00014471">
        <w:rPr>
          <w:rFonts w:cs="Times New Roman"/>
          <w:szCs w:val="24"/>
        </w:rPr>
        <w:t xml:space="preserve">. </w:t>
      </w:r>
      <w:r w:rsidR="00B23AF9" w:rsidRPr="00014471">
        <w:rPr>
          <w:rFonts w:cs="Times New Roman"/>
          <w:szCs w:val="24"/>
        </w:rPr>
        <w:t xml:space="preserve">These included herd size, BTM ODR, BTM PP, breed, record season, DIM, log(SCC) and age. </w:t>
      </w:r>
      <w:r w:rsidR="008471ED" w:rsidRPr="00014471">
        <w:t xml:space="preserve">The effect of DIM on milk yield was included using the Wilmink’s function </w:t>
      </w:r>
      <w:r w:rsidR="008471ED" w:rsidRPr="00014471">
        <w:fldChar w:fldCharType="begin"/>
      </w:r>
      <w:r w:rsidR="008471ED" w:rsidRPr="00014471">
        <w:instrText xml:space="preserve"> ADDIN EN.CITE &lt;EndNote&gt;&lt;Cite&gt;&lt;Author&gt;Wilmink&lt;/Author&gt;&lt;Year&gt;1987&lt;/Year&gt;&lt;RecNum&gt;321&lt;/RecNum&gt;&lt;DisplayText&gt;(Wilmink, 1987)&lt;/DisplayText&gt;&lt;record&gt;&lt;rec-number&gt;321&lt;/rec-number&gt;&lt;foreign-keys&gt;&lt;key app="EN" db-id="fpw9prvw99d9ere92tmx0eso0efz0xe2xptt"&gt;321&lt;/key&gt;&lt;/foreign-keys&gt;&lt;ref-type name="Journal Article"&gt;17&lt;/ref-type&gt;&lt;contributors&gt;&lt;authors&gt;&lt;author&gt;Wilmink, J.B.M.&lt;/author&gt;&lt;/authors&gt;&lt;/contributors&gt;&lt;titles&gt;&lt;title&gt;Adjustment of test-day milk, fat, and protein yield for age, season, and stage of lactation&lt;/title&gt;&lt;secondary-title&gt;Livest. Prod. Sci.&lt;/secondary-title&gt;&lt;/titles&gt;&lt;periodical&gt;&lt;full-title&gt;Livest. Prod. Sci.&lt;/full-title&gt;&lt;/periodical&gt;&lt;pages&gt;335-348&lt;/pages&gt;&lt;volume&gt;16&lt;/volume&gt;&lt;dates&gt;&lt;year&gt;1987&lt;/year&gt;&lt;/dates&gt;&lt;urls&gt;&lt;/urls&gt;&lt;/record&gt;&lt;/Cite&gt;&lt;/EndNote&gt;</w:instrText>
      </w:r>
      <w:r w:rsidR="008471ED" w:rsidRPr="00014471">
        <w:fldChar w:fldCharType="separate"/>
      </w:r>
      <w:r w:rsidR="008471ED" w:rsidRPr="00014471">
        <w:rPr>
          <w:noProof/>
        </w:rPr>
        <w:t>(Wilmink, 1987)</w:t>
      </w:r>
      <w:r w:rsidR="008471ED" w:rsidRPr="00014471">
        <w:fldChar w:fldCharType="end"/>
      </w:r>
      <w:r w:rsidR="006A3411" w:rsidRPr="00014471">
        <w:rPr>
          <w:rFonts w:cs="Times New Roman"/>
          <w:szCs w:val="24"/>
        </w:rPr>
        <w:t xml:space="preserve">. Model goodness-of-fit was assessed </w:t>
      </w:r>
      <w:r w:rsidR="006A595F" w:rsidRPr="00014471">
        <w:rPr>
          <w:rFonts w:cs="Times New Roman"/>
          <w:szCs w:val="24"/>
        </w:rPr>
        <w:lastRenderedPageBreak/>
        <w:t>by examination of QQ plots and kurtosis of residual distributions</w:t>
      </w:r>
      <w:r w:rsidR="006A595F" w:rsidRPr="00014471" w:rsidDel="006A595F">
        <w:rPr>
          <w:rFonts w:cs="Times New Roman"/>
          <w:szCs w:val="24"/>
        </w:rPr>
        <w:t xml:space="preserve"> </w:t>
      </w:r>
      <w:r w:rsidR="006A3411" w:rsidRPr="00014471">
        <w:rPr>
          <w:rFonts w:cs="Times New Roman"/>
          <w:szCs w:val="24"/>
        </w:rPr>
        <w:fldChar w:fldCharType="begin"/>
      </w:r>
      <w:r w:rsidR="006A3411" w:rsidRPr="00014471">
        <w:rPr>
          <w:rFonts w:cs="Times New Roman"/>
          <w:szCs w:val="24"/>
        </w:rPr>
        <w:instrText xml:space="preserve"> ADDIN EN.CITE &lt;EndNote&gt;&lt;Cite&gt;&lt;Author&gt;Dohoo&lt;/Author&gt;&lt;Year&gt;2009&lt;/Year&gt;&lt;RecNum&gt;127&lt;/RecNum&gt;&lt;DisplayText&gt;(Dohoo et al., 2009; Rasbash et al., 2012)&lt;/DisplayText&gt;&lt;record&gt;&lt;rec-number&gt;127&lt;/rec-number&gt;&lt;foreign-keys&gt;&lt;key app="EN" db-id="fpw9prvw99d9ere92tmx0eso0efz0xe2xptt" timestamp="1467191365"&gt;127&lt;/key&gt;&lt;/foreign-keys&gt;&lt;ref-type name="Journal Article"&gt;17&lt;/ref-type&gt;&lt;contributors&gt;&lt;authors&gt;&lt;author&gt;Dohoo, I.&lt;/author&gt;&lt;author&gt;Martin, W. &lt;/author&gt;&lt;author&gt;Stryhn, H. &lt;/author&gt;&lt;/authors&gt;&lt;/contributors&gt;&lt;titles&gt;&lt;title&gt;Veterinary Epidemiologic Research. 2nd Edition&lt;/title&gt;&lt;secondary-title&gt;VER Inc. Canada&lt;/secondary-title&gt;&lt;/titles&gt;&lt;periodical&gt;&lt;full-title&gt;VER Inc. Canada&lt;/full-title&gt;&lt;/periodical&gt;&lt;pages&gt;865 pp.&lt;/pages&gt;&lt;dates&gt;&lt;year&gt;2009&lt;/year&gt;&lt;/dates&gt;&lt;urls&gt;&lt;/urls&gt;&lt;/record&gt;&lt;/Cite&gt;&lt;Cite&gt;&lt;Author&gt;Rasbash&lt;/Author&gt;&lt;Year&gt;2012&lt;/Year&gt;&lt;RecNum&gt;143&lt;/RecNum&gt;&lt;record&gt;&lt;rec-number&gt;143&lt;/rec-number&gt;&lt;foreign-keys&gt;&lt;key app="EN" db-id="fpw9prvw99d9ere92tmx0eso0efz0xe2xptt" timestamp="1468330169"&gt;143&lt;/key&gt;&lt;/foreign-keys&gt;&lt;ref-type name="Journal Article"&gt;17&lt;/ref-type&gt;&lt;contributors&gt;&lt;authors&gt;&lt;author&gt;Rasbash, J.&lt;/author&gt;&lt;author&gt;Steele, F.&lt;/author&gt;&lt;author&gt;Browne, W.J.&lt;/author&gt;&lt;author&gt;Goldstein, H.&lt;/author&gt;&lt;/authors&gt;&lt;/contributors&gt;&lt;titles&gt;&lt;title&gt;A user&amp;apos;s guide to MLwiN version 2.26&lt;/title&gt;&lt;secondary-title&gt;Centre for Multilevel Modelling, University of Bristol&lt;/secondary-title&gt;&lt;/titles&gt;&lt;periodical&gt;&lt;full-title&gt;Centre for Multilevel Modelling, University of Bristol&lt;/full-title&gt;&lt;/periodical&gt;&lt;pages&gt;306pp.&lt;/pages&gt;&lt;dates&gt;&lt;year&gt;2012&lt;/year&gt;&lt;/dates&gt;&lt;urls&gt;&lt;/urls&gt;&lt;/record&gt;&lt;/Cite&gt;&lt;/EndNote&gt;</w:instrText>
      </w:r>
      <w:r w:rsidR="006A3411" w:rsidRPr="00014471">
        <w:rPr>
          <w:rFonts w:cs="Times New Roman"/>
          <w:szCs w:val="24"/>
        </w:rPr>
        <w:fldChar w:fldCharType="separate"/>
      </w:r>
      <w:r w:rsidR="006A3411" w:rsidRPr="00014471">
        <w:rPr>
          <w:rFonts w:cs="Times New Roman"/>
          <w:noProof/>
          <w:szCs w:val="24"/>
        </w:rPr>
        <w:t>(Dohoo et al., 2009; Rasbash et al., 2012)</w:t>
      </w:r>
      <w:r w:rsidR="006A3411" w:rsidRPr="00014471">
        <w:rPr>
          <w:rFonts w:cs="Times New Roman"/>
          <w:szCs w:val="24"/>
        </w:rPr>
        <w:fldChar w:fldCharType="end"/>
      </w:r>
      <w:r w:rsidR="006A3411" w:rsidRPr="00014471">
        <w:rPr>
          <w:rFonts w:cs="Times New Roman"/>
          <w:szCs w:val="24"/>
        </w:rPr>
        <w:t>.</w:t>
      </w:r>
    </w:p>
    <w:p w14:paraId="10749429" w14:textId="31BC846D" w:rsidR="00CD32D0" w:rsidRPr="00014471" w:rsidRDefault="009D0CDF" w:rsidP="00E52B23">
      <w:pPr>
        <w:pStyle w:val="H25"/>
      </w:pPr>
      <w:r w:rsidRPr="00014471">
        <w:t xml:space="preserve">Association </w:t>
      </w:r>
      <w:r w:rsidR="00D94243" w:rsidRPr="00014471">
        <w:t xml:space="preserve">between </w:t>
      </w:r>
      <w:r w:rsidR="002B7746" w:rsidRPr="00014471">
        <w:t xml:space="preserve">individual </w:t>
      </w:r>
      <w:r w:rsidR="00D94243" w:rsidRPr="00014471">
        <w:t>level</w:t>
      </w:r>
      <w:r w:rsidR="002B7746" w:rsidRPr="00014471">
        <w:t>s</w:t>
      </w:r>
      <w:r w:rsidR="00D94243" w:rsidRPr="00014471">
        <w:t xml:space="preserve"> of milk antibody against Ostertagia ostertagi </w:t>
      </w:r>
      <w:r w:rsidRPr="00014471">
        <w:t>and</w:t>
      </w:r>
      <w:r w:rsidR="00F349E1" w:rsidRPr="00014471">
        <w:t xml:space="preserve"> </w:t>
      </w:r>
      <w:r w:rsidR="00C40297" w:rsidRPr="00014471">
        <w:t xml:space="preserve">first-lactation heifers’ </w:t>
      </w:r>
      <w:r w:rsidR="004B6AF1" w:rsidRPr="00014471">
        <w:t xml:space="preserve">reproductive </w:t>
      </w:r>
      <w:r w:rsidRPr="00014471">
        <w:t>performances</w:t>
      </w:r>
      <w:r w:rsidR="00573064" w:rsidRPr="00014471">
        <w:t xml:space="preserve"> </w:t>
      </w:r>
    </w:p>
    <w:p w14:paraId="05EE7085" w14:textId="7D4B32A4" w:rsidR="00886FB7" w:rsidRPr="00014471" w:rsidRDefault="004C7CC5" w:rsidP="00AC2435">
      <w:pPr>
        <w:spacing w:before="0" w:after="0" w:line="480" w:lineRule="auto"/>
        <w:ind w:firstLine="720"/>
      </w:pPr>
      <w:r w:rsidRPr="00014471">
        <w:t>A</w:t>
      </w:r>
      <w:r w:rsidR="00886FB7" w:rsidRPr="00014471">
        <w:t xml:space="preserve"> multilevel binomial regression model was </w:t>
      </w:r>
      <w:r w:rsidR="00970EC3" w:rsidRPr="00014471">
        <w:t xml:space="preserve">first </w:t>
      </w:r>
      <w:r w:rsidR="00886FB7" w:rsidRPr="00014471">
        <w:t>built to investigate the association between IM ODR and</w:t>
      </w:r>
      <w:r w:rsidR="00184A09" w:rsidRPr="00014471">
        <w:t xml:space="preserve"> </w:t>
      </w:r>
      <w:r w:rsidR="00C40297" w:rsidRPr="00014471">
        <w:t xml:space="preserve">the </w:t>
      </w:r>
      <w:r w:rsidR="00886FB7" w:rsidRPr="00014471">
        <w:t>probability</w:t>
      </w:r>
      <w:r w:rsidR="00C40297" w:rsidRPr="00014471">
        <w:t xml:space="preserve"> of heifers</w:t>
      </w:r>
      <w:r w:rsidR="00184A09" w:rsidRPr="00014471">
        <w:t xml:space="preserve"> </w:t>
      </w:r>
      <w:r w:rsidR="00886FB7" w:rsidRPr="00014471">
        <w:t xml:space="preserve">to have a dead </w:t>
      </w:r>
      <w:r w:rsidR="00F349E1" w:rsidRPr="00014471">
        <w:t xml:space="preserve">calf </w:t>
      </w:r>
      <w:r w:rsidR="00886FB7" w:rsidRPr="00014471">
        <w:t>at first calving</w:t>
      </w:r>
      <w:r w:rsidR="00F349E1" w:rsidRPr="00014471">
        <w:t xml:space="preserve"> </w:t>
      </w:r>
      <w:r w:rsidR="00703265" w:rsidRPr="00014471">
        <w:t>(i.e. to abort or have a stillborn calf)</w:t>
      </w:r>
      <w:r w:rsidR="00886FB7" w:rsidRPr="00014471">
        <w:t xml:space="preserve">. </w:t>
      </w:r>
      <w:r w:rsidR="00886FB7" w:rsidRPr="00014471">
        <w:rPr>
          <w:color w:val="000000" w:themeColor="text1"/>
        </w:rPr>
        <w:t xml:space="preserve">The model used a logit link function </w:t>
      </w:r>
      <w:r w:rsidR="00886FB7" w:rsidRPr="00014471">
        <w:rPr>
          <w:color w:val="000000" w:themeColor="text1"/>
        </w:rPr>
        <w:fldChar w:fldCharType="begin"/>
      </w:r>
      <w:r w:rsidR="00886FB7" w:rsidRPr="00014471">
        <w:rPr>
          <w:color w:val="000000" w:themeColor="text1"/>
        </w:rPr>
        <w:instrText xml:space="preserve"> ADDIN EN.CITE &lt;EndNote&gt;&lt;Cite&gt;&lt;Author&gt;Rasbash&lt;/Author&gt;&lt;Year&gt;2012&lt;/Year&gt;&lt;RecNum&gt;143&lt;/RecNum&gt;&lt;DisplayText&gt;(Rasbash et al., 2012)&lt;/DisplayText&gt;&lt;record&gt;&lt;rec-number&gt;143&lt;/rec-number&gt;&lt;foreign-keys&gt;&lt;key app="EN" db-id="fpw9prvw99d9ere92tmx0eso0efz0xe2xptt" timestamp="1468330169"&gt;143&lt;/key&gt;&lt;/foreign-keys&gt;&lt;ref-type name="Journal Article"&gt;17&lt;/ref-type&gt;&lt;contributors&gt;&lt;authors&gt;&lt;author&gt;Rasbash, J.&lt;/author&gt;&lt;author&gt;Steele, F.&lt;/author&gt;&lt;author&gt;Browne, W.J.&lt;/author&gt;&lt;author&gt;Goldstein, H.&lt;/author&gt;&lt;/authors&gt;&lt;/contributors&gt;&lt;titles&gt;&lt;title&gt;A user&amp;apos;s guide to MLwiN version 2.26&lt;/title&gt;&lt;secondary-title&gt;Centre for Multilevel Modelling, University of Bristol&lt;/secondary-title&gt;&lt;/titles&gt;&lt;periodical&gt;&lt;full-title&gt;Centre for Multilevel Modelling, University of Bristol&lt;/full-title&gt;&lt;/periodical&gt;&lt;pages&gt;306pp.&lt;/pages&gt;&lt;dates&gt;&lt;year&gt;2012&lt;/year&gt;&lt;/dates&gt;&lt;urls&gt;&lt;/urls&gt;&lt;/record&gt;&lt;/Cite&gt;&lt;/EndNote&gt;</w:instrText>
      </w:r>
      <w:r w:rsidR="00886FB7" w:rsidRPr="00014471">
        <w:rPr>
          <w:color w:val="000000" w:themeColor="text1"/>
        </w:rPr>
        <w:fldChar w:fldCharType="separate"/>
      </w:r>
      <w:r w:rsidR="00886FB7" w:rsidRPr="00014471">
        <w:rPr>
          <w:noProof/>
          <w:color w:val="000000" w:themeColor="text1"/>
        </w:rPr>
        <w:t>(Rasbash et al., 2012)</w:t>
      </w:r>
      <w:r w:rsidR="00886FB7" w:rsidRPr="00014471">
        <w:rPr>
          <w:color w:val="000000" w:themeColor="text1"/>
        </w:rPr>
        <w:fldChar w:fldCharType="end"/>
      </w:r>
      <w:r w:rsidR="00886FB7" w:rsidRPr="00014471">
        <w:rPr>
          <w:color w:val="000000" w:themeColor="text1"/>
        </w:rPr>
        <w:t xml:space="preserve"> and took the form (2):</w:t>
      </w:r>
    </w:p>
    <w:p w14:paraId="275F5E28" w14:textId="77777777" w:rsidR="00886FB7" w:rsidRPr="00014471" w:rsidRDefault="00886FB7" w:rsidP="00AC2435">
      <w:pPr>
        <w:spacing w:before="0" w:after="0" w:line="480" w:lineRule="auto"/>
        <w:jc w:val="center"/>
        <w:rPr>
          <w:rFonts w:eastAsiaTheme="minorEastAsia"/>
        </w:rPr>
      </w:pPr>
      <m:oMath>
        <m:r>
          <w:rPr>
            <w:rFonts w:ascii="Cambria Math" w:hAnsi="Cambria Math"/>
          </w:rPr>
          <m:t xml:space="preserve">logit </m:t>
        </m:r>
        <m:d>
          <m:dPr>
            <m:ctrlPr>
              <w:rPr>
                <w:rFonts w:ascii="Cambria Math" w:hAnsi="Cambria Math"/>
                <w:i/>
              </w:rPr>
            </m:ctrlPr>
          </m:dPr>
          <m:e>
            <m:sSub>
              <m:sSubPr>
                <m:ctrlPr>
                  <w:rPr>
                    <w:rFonts w:ascii="Cambria Math" w:hAnsi="Cambria Math"/>
                    <w:i/>
                  </w:rPr>
                </m:ctrlPr>
              </m:sSubPr>
              <m:e>
                <m:r>
                  <w:rPr>
                    <w:rFonts w:ascii="Cambria Math" w:hAnsi="Cambria Math"/>
                  </w:rPr>
                  <m:t>π</m:t>
                </m:r>
              </m:e>
              <m:sub>
                <m:r>
                  <w:rPr>
                    <w:rFonts w:ascii="Cambria Math" w:hAnsi="Cambria Math"/>
                  </w:rPr>
                  <m:t>ij</m:t>
                </m:r>
              </m:sub>
            </m:sSub>
          </m:e>
        </m:d>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m:rPr>
                <m:sty m:val="p"/>
              </m:rPr>
              <w:rPr>
                <w:rFonts w:ascii="Cambria Math" w:hAnsi="Cambria Math"/>
                <w:color w:val="000000" w:themeColor="text1"/>
              </w:rPr>
              <m:t>u</m:t>
            </m:r>
          </m:e>
          <m:sub>
            <m:r>
              <w:rPr>
                <w:rFonts w:ascii="Cambria Math" w:hAnsi="Cambria Math"/>
              </w:rPr>
              <m:t>0j</m:t>
            </m:r>
          </m:sub>
        </m:sSub>
      </m:oMath>
      <w:r w:rsidRPr="00014471">
        <w:rPr>
          <w:rFonts w:eastAsiaTheme="minorEastAsia"/>
        </w:rPr>
        <w:t xml:space="preserve">     (2)</w:t>
      </w:r>
    </w:p>
    <w:p w14:paraId="1284FD06" w14:textId="4929D4DF" w:rsidR="00AD542C" w:rsidRPr="00014471" w:rsidRDefault="00886FB7" w:rsidP="006E0B0C">
      <w:pPr>
        <w:spacing w:before="0" w:after="0" w:line="480" w:lineRule="auto"/>
        <w:rPr>
          <w:rFonts w:eastAsiaTheme="minorEastAsia"/>
        </w:rPr>
      </w:pPr>
      <w:r w:rsidRPr="00014471">
        <w:t xml:space="preserve">Where: </w:t>
      </w:r>
      <m:oMath>
        <m:sSub>
          <m:sSubPr>
            <m:ctrlPr>
              <w:rPr>
                <w:rFonts w:ascii="Cambria Math" w:hAnsi="Cambria Math"/>
                <w:i/>
              </w:rPr>
            </m:ctrlPr>
          </m:sSubPr>
          <m:e>
            <m:r>
              <w:rPr>
                <w:rFonts w:ascii="Cambria Math" w:hAnsi="Cambria Math"/>
              </w:rPr>
              <m:t>π</m:t>
            </m:r>
          </m:e>
          <m:sub>
            <m:r>
              <w:rPr>
                <w:rFonts w:ascii="Cambria Math" w:hAnsi="Cambria Math"/>
              </w:rPr>
              <m:t>ij</m:t>
            </m:r>
          </m:sub>
        </m:sSub>
      </m:oMath>
      <w:r w:rsidRPr="00014471">
        <w:t xml:space="preserve"> </w:t>
      </w:r>
      <w:r w:rsidR="00EB6C3F" w:rsidRPr="00014471">
        <w:rPr>
          <w:rFonts w:eastAsiaTheme="minorEastAsia"/>
        </w:rPr>
        <w:t>=</w:t>
      </w:r>
      <w:r w:rsidRPr="00014471">
        <w:t xml:space="preserve"> the outcome</w:t>
      </w:r>
      <w:r w:rsidR="00AD542C" w:rsidRPr="00014471">
        <w:t>,</w:t>
      </w:r>
      <w:r w:rsidR="00A5396B" w:rsidRPr="00014471">
        <w:t xml:space="preserve"> </w:t>
      </w:r>
      <w:r w:rsidRPr="00014471">
        <w:t xml:space="preserve">i.e. </w:t>
      </w:r>
      <w:r w:rsidR="00954812" w:rsidRPr="00014471">
        <w:t xml:space="preserve">the </w:t>
      </w:r>
      <w:r w:rsidRPr="00014471">
        <w:t xml:space="preserve">probability of the </w:t>
      </w:r>
      <w:r w:rsidRPr="00014471">
        <w:rPr>
          <w:i/>
          <w:iCs/>
        </w:rPr>
        <w:t>i</w:t>
      </w:r>
      <w:r w:rsidRPr="00014471">
        <w:t xml:space="preserve">th heifer of the </w:t>
      </w:r>
      <w:r w:rsidRPr="00014471">
        <w:rPr>
          <w:i/>
          <w:iCs/>
        </w:rPr>
        <w:t>j</w:t>
      </w:r>
      <w:r w:rsidRPr="00014471">
        <w:t xml:space="preserve">th </w:t>
      </w:r>
      <w:r w:rsidR="00DA693B" w:rsidRPr="00014471">
        <w:t xml:space="preserve">farm </w:t>
      </w:r>
      <w:r w:rsidRPr="00014471">
        <w:t xml:space="preserve">to have a dead </w:t>
      </w:r>
      <w:r w:rsidR="004B6AF1" w:rsidRPr="00014471">
        <w:t xml:space="preserve">offspring </w:t>
      </w:r>
      <w:r w:rsidR="00DB00EA" w:rsidRPr="00014471">
        <w:t>at first calving;</w:t>
      </w:r>
      <w:r w:rsidRPr="00014471">
        <w:t xml:space="preserve"> </w:t>
      </w:r>
      <m:oMath>
        <m:sSub>
          <m:sSubPr>
            <m:ctrlPr>
              <w:rPr>
                <w:rFonts w:ascii="Cambria Math" w:hAnsi="Cambria Math"/>
                <w:i/>
              </w:rPr>
            </m:ctrlPr>
          </m:sSubPr>
          <m:e>
            <m:r>
              <w:rPr>
                <w:rFonts w:ascii="Cambria Math" w:hAnsi="Cambria Math"/>
              </w:rPr>
              <m:t>β</m:t>
            </m:r>
          </m:e>
          <m:sub>
            <m:r>
              <w:rPr>
                <w:rFonts w:ascii="Cambria Math" w:hAnsi="Cambria Math"/>
              </w:rPr>
              <m:t>0</m:t>
            </m:r>
          </m:sub>
        </m:sSub>
      </m:oMath>
      <w:r w:rsidRPr="00014471">
        <w:t xml:space="preserve"> </w:t>
      </w:r>
      <w:r w:rsidR="00DB00EA" w:rsidRPr="00014471">
        <w:rPr>
          <w:rFonts w:eastAsiaTheme="minorEastAsia"/>
        </w:rPr>
        <w:t>= intercept value;</w:t>
      </w:r>
      <w:r w:rsidRPr="00014471">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oMath>
      <w:r w:rsidRPr="00014471">
        <w:rPr>
          <w:rFonts w:eastAsiaTheme="minorEastAsia"/>
        </w:rPr>
        <w:t xml:space="preserve"> </w:t>
      </w:r>
      <w:r w:rsidRPr="00014471">
        <w:rPr>
          <w:rFonts w:eastAsiaTheme="minorEastAsia" w:cs="Times New Roman"/>
        </w:rPr>
        <w:t xml:space="preserve">= vector of coefficients for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j</m:t>
            </m:r>
          </m:sub>
        </m:sSub>
      </m:oMath>
      <w:r w:rsidR="00DB00EA" w:rsidRPr="00014471">
        <w:rPr>
          <w:rFonts w:eastAsiaTheme="minorEastAsia" w:cs="Times New Roman"/>
        </w:rPr>
        <w:t>;</w:t>
      </w:r>
      <w:r w:rsidRPr="00014471">
        <w:rPr>
          <w:rFonts w:eastAsiaTheme="minorEastAsia"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j</m:t>
            </m:r>
          </m:sub>
        </m:sSub>
      </m:oMath>
      <w:r w:rsidRPr="00014471">
        <w:rPr>
          <w:rFonts w:eastAsiaTheme="minorEastAsia" w:cs="Times New Roman"/>
        </w:rPr>
        <w:t xml:space="preserve"> = vector of covaria</w:t>
      </w:r>
      <w:r w:rsidR="00DB00EA" w:rsidRPr="00014471">
        <w:rPr>
          <w:rFonts w:eastAsiaTheme="minorEastAsia" w:cs="Times New Roman"/>
        </w:rPr>
        <w:t>tes associated with each heifer;</w:t>
      </w:r>
      <w:r w:rsidRPr="00014471">
        <w:rPr>
          <w:rFonts w:eastAsiaTheme="minorEastAsia"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2</m:t>
            </m:r>
          </m:sub>
        </m:sSub>
      </m:oMath>
      <w:r w:rsidRPr="00014471">
        <w:rPr>
          <w:rFonts w:eastAsiaTheme="minorEastAsia" w:cs="Times New Roman"/>
        </w:rPr>
        <w:t xml:space="preserve"> = vector of coefficients for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m:t>
            </m:r>
          </m:sub>
        </m:sSub>
      </m:oMath>
      <w:r w:rsidR="00DB00EA" w:rsidRPr="00014471">
        <w:rPr>
          <w:rFonts w:eastAsiaTheme="minorEastAsia" w:cs="Times New Roman"/>
        </w:rPr>
        <w:t>;</w:t>
      </w:r>
      <w:r w:rsidRPr="00014471">
        <w:rPr>
          <w:rFonts w:eastAsiaTheme="minorEastAsia"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m:t>
            </m:r>
          </m:sub>
        </m:sSub>
      </m:oMath>
      <w:r w:rsidRPr="00014471">
        <w:rPr>
          <w:rFonts w:eastAsiaTheme="minorEastAsia" w:cs="Times New Roman"/>
        </w:rPr>
        <w:t xml:space="preserve"> = vector of covar</w:t>
      </w:r>
      <w:r w:rsidR="00DB00EA" w:rsidRPr="00014471">
        <w:rPr>
          <w:rFonts w:eastAsiaTheme="minorEastAsia" w:cs="Times New Roman"/>
        </w:rPr>
        <w:t>iates associated with each farm;</w:t>
      </w:r>
      <w:r w:rsidRPr="00014471">
        <w:rPr>
          <w:rFonts w:eastAsiaTheme="minorEastAsia" w:cs="Times New Roman"/>
        </w:rPr>
        <w:t xml:space="preserve"> </w:t>
      </w:r>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0j</m:t>
            </m:r>
          </m:sub>
        </m:sSub>
      </m:oMath>
      <w:r w:rsidRPr="00014471">
        <w:rPr>
          <w:rFonts w:eastAsiaTheme="minorEastAsia" w:cs="Times New Roman"/>
        </w:rPr>
        <w:t xml:space="preserve"> </w:t>
      </w:r>
      <w:r w:rsidR="00EB6C3F" w:rsidRPr="00014471">
        <w:rPr>
          <w:rFonts w:eastAsiaTheme="minorEastAsia" w:cs="Times New Roman"/>
        </w:rPr>
        <w:t>=</w:t>
      </w:r>
      <w:r w:rsidRPr="00014471">
        <w:rPr>
          <w:rFonts w:eastAsiaTheme="minorEastAsia" w:cs="Times New Roman"/>
        </w:rPr>
        <w:t xml:space="preserve"> the random effect to account for residual variation between farms</w:t>
      </w:r>
      <w:r w:rsidR="00EB6C3F" w:rsidRPr="00014471">
        <w:rPr>
          <w:rFonts w:eastAsiaTheme="minorEastAsia" w:cs="Times New Roman"/>
        </w:rPr>
        <w:t>,</w:t>
      </w:r>
      <w:r w:rsidRPr="00014471">
        <w:rPr>
          <w:rFonts w:eastAsiaTheme="minorEastAsia" w:cs="Times New Roman"/>
        </w:rPr>
        <w:t xml:space="preserve"> assumed to be normally distributed</w:t>
      </w:r>
      <w:r w:rsidRPr="00014471">
        <w:rPr>
          <w:rFonts w:eastAsiaTheme="minorEastAsia"/>
        </w:rPr>
        <w:t xml:space="preserve">.  </w:t>
      </w:r>
    </w:p>
    <w:p w14:paraId="3656F13D" w14:textId="1C876D9E" w:rsidR="009D0CDF" w:rsidRPr="00014471" w:rsidRDefault="00970EC3" w:rsidP="00AD542C">
      <w:pPr>
        <w:spacing w:before="0" w:after="0" w:line="480" w:lineRule="auto"/>
        <w:ind w:firstLine="720"/>
        <w:rPr>
          <w:rFonts w:eastAsiaTheme="minorEastAsia"/>
        </w:rPr>
      </w:pPr>
      <w:r w:rsidRPr="00014471">
        <w:t xml:space="preserve">A </w:t>
      </w:r>
      <w:r w:rsidR="009D0CDF" w:rsidRPr="00014471">
        <w:t xml:space="preserve">multilevel discrete time survival model was </w:t>
      </w:r>
      <w:r w:rsidRPr="00014471">
        <w:t xml:space="preserve">also </w:t>
      </w:r>
      <w:r w:rsidR="009D0CDF" w:rsidRPr="00014471">
        <w:t xml:space="preserve">built to express the hazard of a heifer to calve for the second time in an interval </w:t>
      </w:r>
      <w:r w:rsidR="009D0CDF" w:rsidRPr="00014471">
        <w:rPr>
          <w:i/>
        </w:rPr>
        <w:t>t</w:t>
      </w:r>
      <w:r w:rsidR="009D0CDF" w:rsidRPr="00014471">
        <w:t xml:space="preserve">, given that the heifer had not calved before the start of this interval. The time </w:t>
      </w:r>
      <w:r w:rsidR="009D0CDF" w:rsidRPr="00014471">
        <w:rPr>
          <w:color w:val="000000" w:themeColor="text1"/>
        </w:rPr>
        <w:t xml:space="preserve">follow-up of the survival </w:t>
      </w:r>
      <w:r w:rsidR="009D0CDF" w:rsidRPr="00014471">
        <w:t>analysis</w:t>
      </w:r>
      <w:r w:rsidR="009D0CDF" w:rsidRPr="00014471">
        <w:rPr>
          <w:color w:val="000000" w:themeColor="text1"/>
        </w:rPr>
        <w:t xml:space="preserve"> was set at 681 days, i.e. one year plus the time of a subsequent gestation. The heifers that had not conceived a second time by that time were considered as censored. </w:t>
      </w:r>
      <w:r w:rsidR="009D0CDF" w:rsidRPr="00014471">
        <w:t xml:space="preserve">The continuous time interval between first and second calving was divided into four discrete categories of time at 120 days intervals. The time interval was nested within heifers; therefore a third hierarchical level was incorporated in the model. </w:t>
      </w:r>
      <w:r w:rsidR="009D0CDF" w:rsidRPr="00014471">
        <w:rPr>
          <w:color w:val="000000" w:themeColor="text1"/>
        </w:rPr>
        <w:t xml:space="preserve">The model used a complementary log-log function to express the outcome probability, given this function is based on the assumption of the proportional hazards </w:t>
      </w:r>
      <w:r w:rsidR="009D0CDF" w:rsidRPr="00014471">
        <w:rPr>
          <w:color w:val="000000" w:themeColor="text1"/>
        </w:rPr>
        <w:fldChar w:fldCharType="begin"/>
      </w:r>
      <w:r w:rsidR="009D0CDF" w:rsidRPr="00014471">
        <w:rPr>
          <w:color w:val="000000" w:themeColor="text1"/>
        </w:rPr>
        <w:instrText xml:space="preserve"> ADDIN EN.CITE &lt;EndNote&gt;&lt;Cite&gt;&lt;Author&gt;Dohoo&lt;/Author&gt;&lt;Year&gt;2009&lt;/Year&gt;&lt;RecNum&gt;127&lt;/RecNum&gt;&lt;DisplayText&gt;(Dohoo et al., 2009; Rasbash et al., 2012)&lt;/DisplayText&gt;&lt;record&gt;&lt;rec-number&gt;127&lt;/rec-number&gt;&lt;foreign-keys&gt;&lt;key app="EN" db-id="fpw9prvw99d9ere92tmx0eso0efz0xe2xptt" timestamp="1467191365"&gt;127&lt;/key&gt;&lt;/foreign-keys&gt;&lt;ref-type name="Journal Article"&gt;17&lt;/ref-type&gt;&lt;contributors&gt;&lt;authors&gt;&lt;author&gt;Dohoo, I.&lt;/author&gt;&lt;author&gt;Martin, W. &lt;/author&gt;&lt;author&gt;Stryhn, H. &lt;/author&gt;&lt;/authors&gt;&lt;/contributors&gt;&lt;titles&gt;&lt;title&gt;Veterinary Epidemiologic Research. 2nd Edition&lt;/title&gt;&lt;secondary-title&gt;VER Inc. Canada&lt;/secondary-title&gt;&lt;/titles&gt;&lt;periodical&gt;&lt;full-title&gt;VER Inc. Canada&lt;/full-title&gt;&lt;/periodical&gt;&lt;pages&gt;865 pp.&lt;/pages&gt;&lt;dates&gt;&lt;year&gt;2009&lt;/year&gt;&lt;/dates&gt;&lt;urls&gt;&lt;/urls&gt;&lt;/record&gt;&lt;/Cite&gt;&lt;Cite&gt;&lt;Author&gt;Rasbash&lt;/Author&gt;&lt;Year&gt;2012&lt;/Year&gt;&lt;RecNum&gt;143&lt;/RecNum&gt;&lt;record&gt;&lt;rec-number&gt;143&lt;/rec-number&gt;&lt;foreign-keys&gt;&lt;key app="EN" db-id="fpw9prvw99d9ere92tmx0eso0efz0xe2xptt" timestamp="1468330169"&gt;143&lt;/key&gt;&lt;/foreign-keys&gt;&lt;ref-type name="Journal Article"&gt;17&lt;/ref-type&gt;&lt;contributors&gt;&lt;authors&gt;&lt;author&gt;Rasbash, J.&lt;/author&gt;&lt;author&gt;Steele, F.&lt;/author&gt;&lt;author&gt;Browne, W.J.&lt;/author&gt;&lt;author&gt;Goldstein, H.&lt;/author&gt;&lt;/authors&gt;&lt;/contributors&gt;&lt;titles&gt;&lt;title&gt;A user&amp;apos;s guide to MLwiN version 2.26&lt;/title&gt;&lt;secondary-title&gt;Centre for Multilevel Modelling, University of Bristol&lt;/secondary-title&gt;&lt;/titles&gt;&lt;periodical&gt;&lt;full-title&gt;Centre for Multilevel Modelling, University of Bristol&lt;/full-title&gt;&lt;/periodical&gt;&lt;pages&gt;306pp.&lt;/pages&gt;&lt;dates&gt;&lt;year&gt;2012&lt;/year&gt;&lt;/dates&gt;&lt;urls&gt;&lt;/urls&gt;&lt;/record&gt;&lt;/Cite&gt;&lt;/EndNote&gt;</w:instrText>
      </w:r>
      <w:r w:rsidR="009D0CDF" w:rsidRPr="00014471">
        <w:rPr>
          <w:color w:val="000000" w:themeColor="text1"/>
        </w:rPr>
        <w:fldChar w:fldCharType="separate"/>
      </w:r>
      <w:r w:rsidR="009D0CDF" w:rsidRPr="00014471">
        <w:rPr>
          <w:noProof/>
          <w:color w:val="000000" w:themeColor="text1"/>
        </w:rPr>
        <w:t>(Dohoo et al., 2009; Rasbash et al., 2012)</w:t>
      </w:r>
      <w:r w:rsidR="009D0CDF" w:rsidRPr="00014471">
        <w:rPr>
          <w:color w:val="000000" w:themeColor="text1"/>
        </w:rPr>
        <w:fldChar w:fldCharType="end"/>
      </w:r>
      <w:r w:rsidR="009D0CDF" w:rsidRPr="00014471">
        <w:rPr>
          <w:color w:val="000000" w:themeColor="text1"/>
        </w:rPr>
        <w:t xml:space="preserve"> </w:t>
      </w:r>
      <w:r w:rsidR="00D25097" w:rsidRPr="00014471">
        <w:rPr>
          <w:color w:val="000000" w:themeColor="text1"/>
        </w:rPr>
        <w:t>and took the form (3</w:t>
      </w:r>
      <w:r w:rsidR="009D0CDF" w:rsidRPr="00014471">
        <w:rPr>
          <w:color w:val="000000" w:themeColor="text1"/>
        </w:rPr>
        <w:t>):</w:t>
      </w:r>
    </w:p>
    <w:p w14:paraId="407181EF" w14:textId="50035B64" w:rsidR="009D0CDF" w:rsidRPr="00014471" w:rsidRDefault="009D0CDF" w:rsidP="00AC2435">
      <w:pPr>
        <w:spacing w:before="0" w:after="0" w:line="480" w:lineRule="auto"/>
        <w:jc w:val="center"/>
        <w:rPr>
          <w:rFonts w:eastAsiaTheme="minorEastAsia"/>
        </w:rPr>
      </w:pPr>
      <m:oMath>
        <m:r>
          <w:rPr>
            <w:rFonts w:ascii="Cambria Math" w:hAnsi="Cambria Math"/>
          </w:rPr>
          <w:lastRenderedPageBreak/>
          <m:t xml:space="preserve">cloglog </m:t>
        </m:r>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ij</m:t>
                </m:r>
              </m:sub>
            </m:sSub>
          </m:e>
        </m:d>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u</m:t>
            </m:r>
          </m:e>
          <m:sub>
            <m:r>
              <w:rPr>
                <w:rFonts w:ascii="Cambria Math" w:hAnsi="Cambria Math"/>
                <w:color w:val="000000" w:themeColor="text1"/>
              </w:rPr>
              <m:t>0j</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0ij</m:t>
            </m:r>
          </m:sub>
        </m:sSub>
      </m:oMath>
      <w:r w:rsidR="00D25097" w:rsidRPr="00014471">
        <w:rPr>
          <w:rFonts w:eastAsiaTheme="minorEastAsia"/>
        </w:rPr>
        <w:t xml:space="preserve">     (3</w:t>
      </w:r>
      <w:r w:rsidRPr="00014471">
        <w:rPr>
          <w:rFonts w:eastAsiaTheme="minorEastAsia"/>
        </w:rPr>
        <w:t>)</w:t>
      </w:r>
    </w:p>
    <w:p w14:paraId="742D98E4" w14:textId="318F0F62" w:rsidR="00C365A9" w:rsidRPr="00014471" w:rsidRDefault="009D0CDF" w:rsidP="00F21426">
      <w:pPr>
        <w:spacing w:before="0" w:after="0" w:line="480" w:lineRule="auto"/>
      </w:pPr>
      <w:r w:rsidRPr="00014471">
        <w:t xml:space="preserve">Where: </w:t>
      </w:r>
      <m:oMath>
        <m:sSub>
          <m:sSubPr>
            <m:ctrlPr>
              <w:rPr>
                <w:rFonts w:ascii="Cambria Math" w:hAnsi="Cambria Math"/>
                <w:i/>
              </w:rPr>
            </m:ctrlPr>
          </m:sSubPr>
          <m:e>
            <m:r>
              <w:rPr>
                <w:rFonts w:ascii="Cambria Math" w:hAnsi="Cambria Math"/>
              </w:rPr>
              <m:t>h</m:t>
            </m:r>
          </m:e>
          <m:sub>
            <m:r>
              <w:rPr>
                <w:rFonts w:ascii="Cambria Math" w:hAnsi="Cambria Math"/>
              </w:rPr>
              <m:t>tij</m:t>
            </m:r>
          </m:sub>
        </m:sSub>
      </m:oMath>
      <w:r w:rsidRPr="00014471">
        <w:t xml:space="preserve"> </w:t>
      </w:r>
      <w:r w:rsidR="00EB6C3F" w:rsidRPr="00014471">
        <w:rPr>
          <w:rFonts w:eastAsiaTheme="minorEastAsia"/>
        </w:rPr>
        <w:t>=</w:t>
      </w:r>
      <w:r w:rsidR="00C365A9" w:rsidRPr="00014471">
        <w:t xml:space="preserve"> the outcome,</w:t>
      </w:r>
      <w:r w:rsidRPr="00014471">
        <w:t xml:space="preserve"> i.e. </w:t>
      </w:r>
      <w:r w:rsidR="00E329A9" w:rsidRPr="00014471">
        <w:t xml:space="preserve">the </w:t>
      </w:r>
      <w:r w:rsidRPr="00014471">
        <w:t xml:space="preserve">hazard of the </w:t>
      </w:r>
      <w:r w:rsidRPr="00014471">
        <w:rPr>
          <w:i/>
          <w:iCs/>
        </w:rPr>
        <w:t>i</w:t>
      </w:r>
      <w:r w:rsidRPr="00014471">
        <w:t xml:space="preserve">th heifer of the </w:t>
      </w:r>
      <w:r w:rsidRPr="00014471">
        <w:rPr>
          <w:i/>
          <w:iCs/>
        </w:rPr>
        <w:t>j</w:t>
      </w:r>
      <w:r w:rsidRPr="00014471">
        <w:t xml:space="preserve">th </w:t>
      </w:r>
      <w:r w:rsidR="000969E0" w:rsidRPr="00014471">
        <w:t xml:space="preserve">farm </w:t>
      </w:r>
      <w:r w:rsidRPr="00014471">
        <w:t xml:space="preserve">to have her second calving in the interval </w:t>
      </w:r>
      <w:r w:rsidRPr="00014471">
        <w:rPr>
          <w:i/>
        </w:rPr>
        <w:t>t</w:t>
      </w:r>
      <w:r w:rsidRPr="00014471">
        <w:t xml:space="preserve"> given that this heifer was present </w:t>
      </w:r>
      <w:r w:rsidR="00C365A9" w:rsidRPr="00014471">
        <w:t>at the start of this interval;</w:t>
      </w:r>
      <w:r w:rsidRPr="00014471">
        <w:t xml:space="preserve"> </w:t>
      </w:r>
      <m:oMath>
        <m:sSub>
          <m:sSubPr>
            <m:ctrlPr>
              <w:rPr>
                <w:rFonts w:ascii="Cambria Math" w:hAnsi="Cambria Math"/>
                <w:i/>
              </w:rPr>
            </m:ctrlPr>
          </m:sSubPr>
          <m:e>
            <m:r>
              <w:rPr>
                <w:rFonts w:ascii="Cambria Math" w:hAnsi="Cambria Math"/>
              </w:rPr>
              <m:t>β</m:t>
            </m:r>
          </m:e>
          <m:sub>
            <m:r>
              <w:rPr>
                <w:rFonts w:ascii="Cambria Math" w:hAnsi="Cambria Math"/>
              </w:rPr>
              <m:t>0</m:t>
            </m:r>
          </m:sub>
        </m:sSub>
      </m:oMath>
      <w:r w:rsidRPr="00014471">
        <w:t xml:space="preserve"> </w:t>
      </w:r>
      <w:r w:rsidRPr="00014471">
        <w:rPr>
          <w:rFonts w:eastAsiaTheme="minorEastAsia"/>
        </w:rPr>
        <w:t>=</w:t>
      </w:r>
      <w:r w:rsidRPr="00014471">
        <w:t xml:space="preserve"> logit(hazard) in the baseline tim</w:t>
      </w:r>
      <w:r w:rsidR="00C365A9" w:rsidRPr="00014471">
        <w:t>e interval for a baseline heifer;</w:t>
      </w:r>
      <w:r w:rsidRPr="00014471">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oMath>
      <w:r w:rsidRPr="00014471">
        <w:t xml:space="preserve"> and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 xml:space="preserve"> </m:t>
        </m:r>
      </m:oMath>
      <w:r w:rsidRPr="00014471">
        <w:t xml:space="preserve">represented the heifer level and </w:t>
      </w:r>
      <w:r w:rsidR="000E4792" w:rsidRPr="00014471">
        <w:t xml:space="preserve">the </w:t>
      </w:r>
      <w:r w:rsidRPr="00014471">
        <w:t>far</w:t>
      </w:r>
      <w:r w:rsidR="00C365A9" w:rsidRPr="00014471">
        <w:t>m level vectors of coefficients;</w:t>
      </w:r>
      <w:r w:rsidRPr="00014471">
        <w:t xml:space="preserve">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Pr="00014471">
        <w:t xml:space="preserve"> </w:t>
      </w:r>
      <w:r w:rsidRPr="00014471">
        <w:rPr>
          <w:rFonts w:eastAsiaTheme="minorEastAsia"/>
        </w:rPr>
        <w:t xml:space="preserve">and </w:t>
      </w:r>
      <m:oMath>
        <m:sSub>
          <m:sSubPr>
            <m:ctrlPr>
              <w:rPr>
                <w:rFonts w:ascii="Cambria Math" w:hAnsi="Cambria Math"/>
                <w:i/>
              </w:rPr>
            </m:ctrlPr>
          </m:sSubPr>
          <m:e>
            <m:r>
              <w:rPr>
                <w:rFonts w:ascii="Cambria Math" w:hAnsi="Cambria Math"/>
              </w:rPr>
              <m:t>x</m:t>
            </m:r>
          </m:e>
          <m:sub>
            <m:r>
              <w:rPr>
                <w:rFonts w:ascii="Cambria Math" w:hAnsi="Cambria Math"/>
              </w:rPr>
              <m:t xml:space="preserve">j </m:t>
            </m:r>
          </m:sub>
        </m:sSub>
      </m:oMath>
      <w:r w:rsidRPr="00014471">
        <w:rPr>
          <w:rFonts w:eastAsiaTheme="minorEastAsia"/>
        </w:rPr>
        <w:t>were</w:t>
      </w:r>
      <w:r w:rsidRPr="00014471">
        <w:t xml:space="preserve"> the heifer level and</w:t>
      </w:r>
      <w:r w:rsidR="000E4792" w:rsidRPr="00014471">
        <w:t xml:space="preserve"> the</w:t>
      </w:r>
      <w:r w:rsidRPr="00014471">
        <w:t xml:space="preserve"> farm level ve</w:t>
      </w:r>
      <w:r w:rsidR="00C365A9" w:rsidRPr="00014471">
        <w:t>ctors of predictor variables;</w:t>
      </w:r>
      <w:r w:rsidRPr="00014471">
        <w:t xml:space="preserve"> </w:t>
      </w:r>
      <m:oMath>
        <m:sSub>
          <m:sSubPr>
            <m:ctrlPr>
              <w:rPr>
                <w:rFonts w:ascii="Cambria Math" w:hAnsi="Cambria Math"/>
                <w:i/>
              </w:rPr>
            </m:ctrlPr>
          </m:sSubPr>
          <m:e>
            <m:r>
              <w:rPr>
                <w:rFonts w:ascii="Cambria Math" w:hAnsi="Cambria Math"/>
              </w:rPr>
              <m:t>u</m:t>
            </m:r>
          </m:e>
          <m:sub>
            <m:r>
              <w:rPr>
                <w:rFonts w:ascii="Cambria Math" w:hAnsi="Cambria Math"/>
              </w:rPr>
              <m:t>0j</m:t>
            </m:r>
          </m:sub>
        </m:sSub>
      </m:oMath>
      <w:r w:rsidRPr="00014471">
        <w:t xml:space="preserve"> </w:t>
      </w:r>
      <w:r w:rsidRPr="00014471">
        <w:rPr>
          <w:rFonts w:eastAsiaTheme="minorEastAsia"/>
        </w:rPr>
        <w:t xml:space="preserve">= farm random effect and </w:t>
      </w:r>
      <m:oMath>
        <m:sSub>
          <m:sSubPr>
            <m:ctrlPr>
              <w:rPr>
                <w:rFonts w:ascii="Cambria Math" w:hAnsi="Cambria Math"/>
                <w:i/>
              </w:rPr>
            </m:ctrlPr>
          </m:sSubPr>
          <m:e>
            <m:r>
              <w:rPr>
                <w:rFonts w:ascii="Cambria Math" w:hAnsi="Cambria Math"/>
              </w:rPr>
              <m:t>e</m:t>
            </m:r>
          </m:e>
          <m:sub>
            <m:r>
              <w:rPr>
                <w:rFonts w:ascii="Cambria Math" w:hAnsi="Cambria Math"/>
              </w:rPr>
              <m:t>0ij</m:t>
            </m:r>
          </m:sub>
        </m:sSub>
      </m:oMath>
      <w:r w:rsidR="00EB6C3F" w:rsidRPr="00014471">
        <w:rPr>
          <w:rFonts w:eastAsiaTheme="minorEastAsia"/>
        </w:rPr>
        <w:t xml:space="preserve"> = heifer level residual, </w:t>
      </w:r>
      <w:r w:rsidRPr="00014471">
        <w:rPr>
          <w:rFonts w:eastAsiaTheme="minorEastAsia"/>
        </w:rPr>
        <w:t>both assumed to be normally distributed</w:t>
      </w:r>
      <w:r w:rsidRPr="00014471">
        <w:t xml:space="preserve">. </w:t>
      </w:r>
      <w:r w:rsidR="005A7A8A" w:rsidRPr="00014471">
        <w:t xml:space="preserve">A term for the interaction between predictors and time was also added in the model to verify that the model satisfied the assumption of proportionality, i.e. a key assumption of the Cox proportional hazard model </w:t>
      </w:r>
      <w:r w:rsidR="005A7A8A" w:rsidRPr="00014471">
        <w:fldChar w:fldCharType="begin"/>
      </w:r>
      <w:r w:rsidR="005A7A8A" w:rsidRPr="00014471">
        <w:instrText xml:space="preserve"> ADDIN EN.CITE &lt;EndNote&gt;&lt;Cite&gt;&lt;Author&gt;Dohoo&lt;/Author&gt;&lt;Year&gt;2009&lt;/Year&gt;&lt;RecNum&gt;127&lt;/RecNum&gt;&lt;DisplayText&gt;(Dohoo et al., 2009)&lt;/DisplayText&gt;&lt;record&gt;&lt;rec-number&gt;127&lt;/rec-number&gt;&lt;foreign-keys&gt;&lt;key app="EN" db-id="fpw9prvw99d9ere92tmx0eso0efz0xe2xptt" timestamp="1467191365"&gt;127&lt;/key&gt;&lt;/foreign-keys&gt;&lt;ref-type name="Journal Article"&gt;17&lt;/ref-type&gt;&lt;contributors&gt;&lt;authors&gt;&lt;author&gt;Dohoo, I.&lt;/author&gt;&lt;author&gt;Martin, W. &lt;/author&gt;&lt;author&gt;Stryhn, H. &lt;/author&gt;&lt;/authors&gt;&lt;/contributors&gt;&lt;titles&gt;&lt;title&gt;Veterinary Epidemiologic Research. 2nd Edition&lt;/title&gt;&lt;secondary-title&gt;VER Inc. Canada&lt;/secondary-title&gt;&lt;/titles&gt;&lt;periodical&gt;&lt;full-title&gt;VER Inc. Canada&lt;/full-title&gt;&lt;/periodical&gt;&lt;pages&gt;865 pp.&lt;/pages&gt;&lt;dates&gt;&lt;year&gt;2009&lt;/year&gt;&lt;/dates&gt;&lt;urls&gt;&lt;/urls&gt;&lt;/record&gt;&lt;/Cite&gt;&lt;/EndNote&gt;</w:instrText>
      </w:r>
      <w:r w:rsidR="005A7A8A" w:rsidRPr="00014471">
        <w:fldChar w:fldCharType="separate"/>
      </w:r>
      <w:r w:rsidR="005A7A8A" w:rsidRPr="00014471">
        <w:rPr>
          <w:noProof/>
        </w:rPr>
        <w:t>(Dohoo et al., 2009)</w:t>
      </w:r>
      <w:r w:rsidR="005A7A8A" w:rsidRPr="00014471">
        <w:fldChar w:fldCharType="end"/>
      </w:r>
      <w:r w:rsidR="005A7A8A" w:rsidRPr="00014471">
        <w:t>.</w:t>
      </w:r>
      <w:r w:rsidR="00CA7410" w:rsidRPr="00014471">
        <w:t xml:space="preserve"> </w:t>
      </w:r>
    </w:p>
    <w:p w14:paraId="5D928052" w14:textId="3F322F15" w:rsidR="009D0CDF" w:rsidRPr="00014471" w:rsidRDefault="000969E0" w:rsidP="00C365A9">
      <w:pPr>
        <w:spacing w:before="0" w:after="0" w:line="480" w:lineRule="auto"/>
        <w:ind w:firstLine="720"/>
      </w:pPr>
      <w:r w:rsidRPr="00014471">
        <w:rPr>
          <w:color w:val="000000" w:themeColor="text1"/>
        </w:rPr>
        <w:t>Both</w:t>
      </w:r>
      <w:r w:rsidR="007F7825" w:rsidRPr="00014471">
        <w:rPr>
          <w:color w:val="000000" w:themeColor="text1"/>
        </w:rPr>
        <w:t xml:space="preserve"> model</w:t>
      </w:r>
      <w:r w:rsidRPr="00014471">
        <w:rPr>
          <w:color w:val="000000" w:themeColor="text1"/>
        </w:rPr>
        <w:t>s</w:t>
      </w:r>
      <w:r w:rsidR="007F7825" w:rsidRPr="00014471">
        <w:rPr>
          <w:color w:val="000000" w:themeColor="text1"/>
        </w:rPr>
        <w:t xml:space="preserve"> </w:t>
      </w:r>
      <w:r w:rsidRPr="00014471">
        <w:t>were</w:t>
      </w:r>
      <w:r w:rsidR="007F7825" w:rsidRPr="00014471">
        <w:t xml:space="preserve"> fitted using a second-order penalised quasi-likelihood methods (RIGLS) to produce starting values for the second model</w:t>
      </w:r>
      <w:r w:rsidRPr="00014471">
        <w:t>s</w:t>
      </w:r>
      <w:r w:rsidR="007F7825" w:rsidRPr="00014471">
        <w:t xml:space="preserve"> using the method of Markov Chain Monte Carlo (MCMC). The convergence of the model</w:t>
      </w:r>
      <w:r w:rsidRPr="00014471">
        <w:t>s</w:t>
      </w:r>
      <w:r w:rsidR="007F7825" w:rsidRPr="00014471">
        <w:t xml:space="preserve"> w</w:t>
      </w:r>
      <w:r w:rsidRPr="00014471">
        <w:t>ere</w:t>
      </w:r>
      <w:r w:rsidR="007F7825" w:rsidRPr="00014471">
        <w:t xml:space="preserve"> assessed visually </w:t>
      </w:r>
      <w:r w:rsidR="007F7825" w:rsidRPr="00014471">
        <w:fldChar w:fldCharType="begin">
          <w:fldData xml:space="preserve">PEVuZE5vdGU+PENpdGU+PEF1dGhvcj5Ccm93bmU8L0F1dGhvcj48WWVhcj4yMDE1PC9ZZWFyPjxS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</w:fldData>
        </w:fldChar>
      </w:r>
      <w:r w:rsidR="007F7825" w:rsidRPr="00014471">
        <w:instrText xml:space="preserve"> ADDIN EN.CITE </w:instrText>
      </w:r>
      <w:r w:rsidR="007F7825" w:rsidRPr="00014471">
        <w:fldChar w:fldCharType="begin">
          <w:fldData xml:space="preserve">PEVuZE5vdGU+PENpdGU+PEF1dGhvcj5Ccm93bmU8L0F1dGhvcj48WWVhcj4yMDE1PC9ZZWFyPjxS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</w:fldData>
        </w:fldChar>
      </w:r>
      <w:r w:rsidR="007F7825" w:rsidRPr="00014471">
        <w:instrText xml:space="preserve"> ADDIN EN.CITE.DATA </w:instrText>
      </w:r>
      <w:r w:rsidR="007F7825" w:rsidRPr="00014471">
        <w:fldChar w:fldCharType="end"/>
      </w:r>
      <w:r w:rsidR="007F7825" w:rsidRPr="00014471">
        <w:fldChar w:fldCharType="separate"/>
      </w:r>
      <w:r w:rsidR="007F7825" w:rsidRPr="00014471">
        <w:rPr>
          <w:noProof/>
        </w:rPr>
        <w:t>(Hamra et al., 2013; Browne, 2015)</w:t>
      </w:r>
      <w:r w:rsidR="007F7825" w:rsidRPr="00014471">
        <w:fldChar w:fldCharType="end"/>
      </w:r>
      <w:r w:rsidR="00656F81" w:rsidRPr="00014471">
        <w:t>.</w:t>
      </w:r>
      <w:r w:rsidR="007F7825" w:rsidRPr="00014471">
        <w:t> MCMC chains were run for 100,000</w:t>
      </w:r>
      <w:r w:rsidRPr="00014471">
        <w:t xml:space="preserve"> and 500,000</w:t>
      </w:r>
      <w:r w:rsidR="007F7825" w:rsidRPr="00014471">
        <w:t xml:space="preserve"> iterations</w:t>
      </w:r>
      <w:r w:rsidRPr="00014471">
        <w:t>, respectively,</w:t>
      </w:r>
      <w:r w:rsidR="007F7825" w:rsidRPr="00014471">
        <w:t xml:space="preserve"> after a burn-in of 5,000 iterations.</w:t>
      </w:r>
    </w:p>
    <w:p w14:paraId="36DCB21A" w14:textId="5E440CDC" w:rsidR="002D738B" w:rsidRPr="00014471" w:rsidRDefault="002D738B" w:rsidP="00E52B23">
      <w:pPr>
        <w:pStyle w:val="H25"/>
      </w:pPr>
      <w:r w:rsidRPr="00014471">
        <w:t xml:space="preserve">Association </w:t>
      </w:r>
      <w:r w:rsidR="005D3374" w:rsidRPr="00014471">
        <w:t>between</w:t>
      </w:r>
      <w:r w:rsidR="00AC66A4" w:rsidRPr="00014471">
        <w:t xml:space="preserve"> individual</w:t>
      </w:r>
      <w:r w:rsidR="005D3374" w:rsidRPr="00014471">
        <w:t xml:space="preserve"> level</w:t>
      </w:r>
      <w:r w:rsidR="00AC66A4" w:rsidRPr="00014471">
        <w:t>s</w:t>
      </w:r>
      <w:r w:rsidR="005D3374" w:rsidRPr="00014471">
        <w:t xml:space="preserve"> of milk antibody against Ostertagia ostertagi</w:t>
      </w:r>
      <w:r w:rsidR="005D3374" w:rsidRPr="00014471" w:rsidDel="005D3374">
        <w:t xml:space="preserve"> </w:t>
      </w:r>
      <w:r w:rsidRPr="00014471">
        <w:t>and</w:t>
      </w:r>
      <w:r w:rsidR="009F14D3" w:rsidRPr="00014471">
        <w:t xml:space="preserve"> </w:t>
      </w:r>
      <w:r w:rsidR="00656F81" w:rsidRPr="00014471">
        <w:t xml:space="preserve">first-lactation heifers’ </w:t>
      </w:r>
      <w:r w:rsidRPr="00014471">
        <w:t xml:space="preserve">health </w:t>
      </w:r>
    </w:p>
    <w:p w14:paraId="2178BF34" w14:textId="3FD8A16F" w:rsidR="00131FED" w:rsidRPr="00014471" w:rsidRDefault="00ED6089" w:rsidP="00B86D20">
      <w:pPr>
        <w:spacing w:before="0" w:after="0" w:line="480" w:lineRule="auto"/>
        <w:ind w:firstLine="720"/>
      </w:pPr>
      <w:r w:rsidRPr="00014471">
        <w:t>A</w:t>
      </w:r>
      <w:r w:rsidR="002D738B" w:rsidRPr="00014471">
        <w:t xml:space="preserve"> multilevel linear regression model was used to estimate the association between </w:t>
      </w:r>
      <w:r w:rsidR="00780C54" w:rsidRPr="00014471">
        <w:t xml:space="preserve">individual </w:t>
      </w:r>
      <w:r w:rsidR="00753DF1" w:rsidRPr="00014471">
        <w:t>level</w:t>
      </w:r>
      <w:r w:rsidR="00C206C4" w:rsidRPr="00014471">
        <w:t>s</w:t>
      </w:r>
      <w:r w:rsidR="00753DF1" w:rsidRPr="00014471">
        <w:t xml:space="preserve"> of </w:t>
      </w:r>
      <w:r w:rsidRPr="00014471">
        <w:t xml:space="preserve">milk </w:t>
      </w:r>
      <w:r w:rsidR="000A7D93" w:rsidRPr="00014471">
        <w:t>antibod</w:t>
      </w:r>
      <w:r w:rsidR="00C206C4" w:rsidRPr="00014471">
        <w:t>y</w:t>
      </w:r>
      <w:r w:rsidRPr="00014471">
        <w:t xml:space="preserve"> against </w:t>
      </w:r>
      <w:r w:rsidR="00C206C4" w:rsidRPr="00014471">
        <w:rPr>
          <w:i/>
        </w:rPr>
        <w:t xml:space="preserve">O. ostertagi </w:t>
      </w:r>
      <w:r w:rsidR="00C206C4" w:rsidRPr="00014471">
        <w:t xml:space="preserve">and </w:t>
      </w:r>
      <w:r w:rsidRPr="00014471">
        <w:rPr>
          <w:i/>
        </w:rPr>
        <w:t>M. paratuberculosis</w:t>
      </w:r>
      <w:r w:rsidR="00780C54" w:rsidRPr="00014471">
        <w:rPr>
          <w:i/>
        </w:rPr>
        <w:t xml:space="preserve">. </w:t>
      </w:r>
      <w:r w:rsidRPr="00014471">
        <w:t>H</w:t>
      </w:r>
      <w:r w:rsidR="002D738B" w:rsidRPr="00014471">
        <w:t>eifer sample</w:t>
      </w:r>
      <w:r w:rsidRPr="00014471">
        <w:t>s</w:t>
      </w:r>
      <w:r w:rsidR="002D738B" w:rsidRPr="00014471">
        <w:t xml:space="preserve"> </w:t>
      </w:r>
      <w:r w:rsidRPr="00014471">
        <w:t xml:space="preserve">were </w:t>
      </w:r>
      <w:r w:rsidR="002D738B" w:rsidRPr="00014471">
        <w:t>excluded from th</w:t>
      </w:r>
      <w:r w:rsidR="00A937A2" w:rsidRPr="00014471">
        <w:t>is</w:t>
      </w:r>
      <w:r w:rsidR="002D738B" w:rsidRPr="00014471">
        <w:t xml:space="preserve"> analysis</w:t>
      </w:r>
      <w:r w:rsidR="00CF6D72" w:rsidRPr="00014471">
        <w:t xml:space="preserve"> </w:t>
      </w:r>
      <w:r w:rsidRPr="00014471">
        <w:t xml:space="preserve">if </w:t>
      </w:r>
      <w:r w:rsidR="00C206C4" w:rsidRPr="00014471">
        <w:t xml:space="preserve">the </w:t>
      </w:r>
      <w:r w:rsidR="00C206C4" w:rsidRPr="00014471">
        <w:rPr>
          <w:i/>
        </w:rPr>
        <w:t>M. paratuberculosis</w:t>
      </w:r>
      <w:r w:rsidR="00C206C4" w:rsidRPr="00014471">
        <w:t xml:space="preserve"> </w:t>
      </w:r>
      <w:r w:rsidR="00640860" w:rsidRPr="00014471">
        <w:t xml:space="preserve">test </w:t>
      </w:r>
      <w:r w:rsidRPr="00014471">
        <w:t xml:space="preserve">had been performed before </w:t>
      </w:r>
      <w:r w:rsidR="00C206C4" w:rsidRPr="00014471">
        <w:t xml:space="preserve">the </w:t>
      </w:r>
      <w:r w:rsidR="00CF6D72" w:rsidRPr="00014471">
        <w:rPr>
          <w:i/>
        </w:rPr>
        <w:t>O. ostertagi</w:t>
      </w:r>
      <w:r w:rsidR="00640860" w:rsidRPr="00014471">
        <w:t xml:space="preserve"> test.</w:t>
      </w:r>
      <w:r w:rsidR="002D738B" w:rsidRPr="00014471">
        <w:t xml:space="preserve"> </w:t>
      </w:r>
      <w:r w:rsidR="000B7C49" w:rsidRPr="00014471">
        <w:t>A confounding variable, accounting for the time interval between the two serological tests was retained in the final model.</w:t>
      </w:r>
      <w:r w:rsidR="000A7D93" w:rsidRPr="00014471">
        <w:t xml:space="preserve"> </w:t>
      </w:r>
    </w:p>
    <w:p w14:paraId="2236E029" w14:textId="145F5355" w:rsidR="00C2115D" w:rsidRPr="00014471" w:rsidRDefault="00840F07" w:rsidP="00B86D20">
      <w:pPr>
        <w:spacing w:before="0" w:after="0" w:line="480" w:lineRule="auto"/>
        <w:ind w:firstLine="720"/>
      </w:pPr>
      <w:r w:rsidRPr="00014471">
        <w:t xml:space="preserve">A </w:t>
      </w:r>
      <w:r w:rsidR="00CB71C0" w:rsidRPr="00014471">
        <w:t>multinomial regression model</w:t>
      </w:r>
      <w:r w:rsidR="00C2115D" w:rsidRPr="00014471">
        <w:t xml:space="preserve"> w</w:t>
      </w:r>
      <w:r w:rsidR="00D25097" w:rsidRPr="00014471">
        <w:t>as</w:t>
      </w:r>
      <w:r w:rsidRPr="00014471">
        <w:t xml:space="preserve"> also</w:t>
      </w:r>
      <w:r w:rsidR="00C2115D" w:rsidRPr="00014471">
        <w:t xml:space="preserve"> built to investigate the association </w:t>
      </w:r>
      <w:r w:rsidR="00F15DD8" w:rsidRPr="00014471">
        <w:t>between IM</w:t>
      </w:r>
      <w:r w:rsidR="00C2115D" w:rsidRPr="00014471">
        <w:t xml:space="preserve"> ODR and</w:t>
      </w:r>
      <w:r w:rsidR="00CB71C0" w:rsidRPr="00014471">
        <w:t xml:space="preserve"> </w:t>
      </w:r>
      <w:r w:rsidR="00640860" w:rsidRPr="00014471">
        <w:t xml:space="preserve">the </w:t>
      </w:r>
      <w:r w:rsidR="001F377C" w:rsidRPr="00014471">
        <w:t>probability</w:t>
      </w:r>
      <w:r w:rsidR="00640860" w:rsidRPr="00014471">
        <w:t xml:space="preserve"> of heifers</w:t>
      </w:r>
      <w:r w:rsidR="001F377C" w:rsidRPr="00014471">
        <w:t xml:space="preserve"> to die before </w:t>
      </w:r>
      <w:r w:rsidR="00A937A2" w:rsidRPr="00014471">
        <w:t>the end of the study (</w:t>
      </w:r>
      <w:r w:rsidR="00E36392" w:rsidRPr="00014471">
        <w:rPr>
          <w:bCs/>
        </w:rPr>
        <w:t>t</w:t>
      </w:r>
      <w:r w:rsidR="00E36392" w:rsidRPr="00014471">
        <w:rPr>
          <w:bCs/>
          <w:vertAlign w:val="subscript"/>
        </w:rPr>
        <w:t>E</w:t>
      </w:r>
      <w:r w:rsidR="00A937A2" w:rsidRPr="00014471">
        <w:rPr>
          <w:bCs/>
        </w:rPr>
        <w:t>)</w:t>
      </w:r>
      <w:r w:rsidR="001F377C" w:rsidRPr="00014471">
        <w:t>.</w:t>
      </w:r>
      <w:r w:rsidR="002C0E2E" w:rsidRPr="00014471">
        <w:t xml:space="preserve"> </w:t>
      </w:r>
      <w:r w:rsidR="00D25097" w:rsidRPr="00014471">
        <w:t xml:space="preserve">The model </w:t>
      </w:r>
      <w:r w:rsidR="00C2115D" w:rsidRPr="00014471">
        <w:rPr>
          <w:color w:val="000000" w:themeColor="text1"/>
        </w:rPr>
        <w:t xml:space="preserve">used </w:t>
      </w:r>
      <w:r w:rsidR="00C2115D" w:rsidRPr="00014471">
        <w:rPr>
          <w:color w:val="000000" w:themeColor="text1"/>
        </w:rPr>
        <w:lastRenderedPageBreak/>
        <w:t>a logit link function to express the ratio probability of a given status to the probability of the reference score</w:t>
      </w:r>
      <w:r w:rsidR="000B56BA" w:rsidRPr="00014471">
        <w:rPr>
          <w:color w:val="000000" w:themeColor="text1"/>
        </w:rPr>
        <w:t xml:space="preserve"> </w:t>
      </w:r>
      <w:r w:rsidR="00C2115D" w:rsidRPr="00014471">
        <w:rPr>
          <w:color w:val="000000" w:themeColor="text1"/>
        </w:rPr>
        <w:fldChar w:fldCharType="begin"/>
      </w:r>
      <w:r w:rsidR="00C2115D" w:rsidRPr="00014471">
        <w:rPr>
          <w:color w:val="000000" w:themeColor="text1"/>
        </w:rPr>
        <w:instrText xml:space="preserve"> ADDIN EN.CITE &lt;EndNote&gt;&lt;Cite&gt;&lt;Author&gt;Rasbash&lt;/Author&gt;&lt;Year&gt;2012&lt;/Year&gt;&lt;RecNum&gt;143&lt;/RecNum&gt;&lt;DisplayText&gt;(Rasbash et al., 2012)&lt;/DisplayText&gt;&lt;record&gt;&lt;rec-number&gt;143&lt;/rec-number&gt;&lt;foreign-keys&gt;&lt;key app="EN" db-id="fpw9prvw99d9ere92tmx0eso0efz0xe2xptt" timestamp="1468330169"&gt;143&lt;/key&gt;&lt;/foreign-keys&gt;&lt;ref-type name="Journal Article"&gt;17&lt;/ref-type&gt;&lt;contributors&gt;&lt;authors&gt;&lt;author&gt;Rasbash, J.&lt;/author&gt;&lt;author&gt;Steele, F.&lt;/author&gt;&lt;author&gt;Browne, W.J.&lt;/author&gt;&lt;author&gt;Goldstein, H.&lt;/author&gt;&lt;/authors&gt;&lt;/contributors&gt;&lt;titles&gt;&lt;title&gt;A user&amp;apos;s guide to MLwiN version 2.26&lt;/title&gt;&lt;secondary-title&gt;Centre for Multilevel Modelling, University of Bristol&lt;/secondary-title&gt;&lt;/titles&gt;&lt;periodical&gt;&lt;full-title&gt;Centre for Multilevel Modelling, University of Bristol&lt;/full-title&gt;&lt;/periodical&gt;&lt;pages&gt;306pp.&lt;/pages&gt;&lt;dates&gt;&lt;year&gt;2012&lt;/year&gt;&lt;/dates&gt;&lt;urls&gt;&lt;/urls&gt;&lt;/record&gt;&lt;/Cite&gt;&lt;/EndNote&gt;</w:instrText>
      </w:r>
      <w:r w:rsidR="00C2115D" w:rsidRPr="00014471">
        <w:rPr>
          <w:color w:val="000000" w:themeColor="text1"/>
        </w:rPr>
        <w:fldChar w:fldCharType="separate"/>
      </w:r>
      <w:r w:rsidR="00C2115D" w:rsidRPr="00014471">
        <w:rPr>
          <w:noProof/>
          <w:color w:val="000000" w:themeColor="text1"/>
        </w:rPr>
        <w:t>(Rasbash et al., 2012)</w:t>
      </w:r>
      <w:r w:rsidR="00C2115D" w:rsidRPr="00014471">
        <w:rPr>
          <w:color w:val="000000" w:themeColor="text1"/>
        </w:rPr>
        <w:fldChar w:fldCharType="end"/>
      </w:r>
      <w:r w:rsidR="00564676" w:rsidRPr="00014471">
        <w:rPr>
          <w:color w:val="000000" w:themeColor="text1"/>
        </w:rPr>
        <w:t xml:space="preserve"> </w:t>
      </w:r>
      <w:r w:rsidR="00D25097" w:rsidRPr="00014471">
        <w:rPr>
          <w:color w:val="000000" w:themeColor="text1"/>
        </w:rPr>
        <w:t>and took the form of equation (4</w:t>
      </w:r>
      <w:r w:rsidR="00564676" w:rsidRPr="00014471">
        <w:rPr>
          <w:color w:val="000000" w:themeColor="text1"/>
        </w:rPr>
        <w:t>):</w:t>
      </w:r>
    </w:p>
    <w:p w14:paraId="2E423B12" w14:textId="3BA9C630" w:rsidR="00C2115D" w:rsidRPr="00014471" w:rsidRDefault="00C2115D" w:rsidP="00AC2435">
      <w:pPr>
        <w:spacing w:before="0" w:after="0" w:line="480" w:lineRule="auto"/>
        <w:jc w:val="center"/>
        <w:rPr>
          <w:color w:val="000000" w:themeColor="text1"/>
        </w:rPr>
      </w:pPr>
      <m:oMath>
        <m:r>
          <w:rPr>
            <w:rFonts w:ascii="Cambria Math" w:hAnsi="Cambria Math"/>
            <w:color w:val="000000" w:themeColor="text1"/>
          </w:rPr>
          <m:t>log</m:t>
        </m:r>
        <m:d>
          <m:dPr>
            <m:ctrlPr>
              <w:rPr>
                <w:rFonts w:ascii="Cambria Math" w:hAnsi="Cambria Math"/>
                <w:i/>
                <w:color w:val="000000" w:themeColor="text1"/>
              </w:rPr>
            </m:ctrlPr>
          </m:dPr>
          <m:e>
            <m:f>
              <m:fPr>
                <m:ctrlPr>
                  <w:rPr>
                    <w:rFonts w:ascii="Cambria Math" w:hAnsi="Cambria Math"/>
                    <w:i/>
                    <w:color w:val="000000" w:themeColor="text1"/>
                  </w:rPr>
                </m:ctrlPr>
              </m:fPr>
              <m:num>
                <m:sSubSup>
                  <m:sSubSupPr>
                    <m:ctrlPr>
                      <w:rPr>
                        <w:rFonts w:ascii="Cambria Math" w:hAnsi="Cambria Math"/>
                        <w:i/>
                        <w:color w:val="000000" w:themeColor="text1"/>
                      </w:rPr>
                    </m:ctrlPr>
                  </m:sSubSupPr>
                  <m:e>
                    <m:r>
                      <m:rPr>
                        <m:sty m:val="p"/>
                      </m:rPr>
                      <w:rPr>
                        <w:rFonts w:ascii="Cambria Math" w:hAnsi="Cambria Math"/>
                        <w:color w:val="000000" w:themeColor="text1"/>
                      </w:rPr>
                      <m:t>π</m:t>
                    </m:r>
                  </m:e>
                  <m:sub>
                    <m:r>
                      <w:rPr>
                        <w:rFonts w:ascii="Cambria Math" w:hAnsi="Cambria Math"/>
                        <w:color w:val="000000" w:themeColor="text1"/>
                      </w:rPr>
                      <m:t>ij</m:t>
                    </m:r>
                  </m:sub>
                  <m:sup>
                    <m:r>
                      <w:rPr>
                        <w:rFonts w:ascii="Cambria Math" w:hAnsi="Cambria Math"/>
                        <w:color w:val="000000" w:themeColor="text1"/>
                      </w:rPr>
                      <m:t>(s)</m:t>
                    </m:r>
                  </m:sup>
                </m:sSubSup>
              </m:num>
              <m:den>
                <m:sSubSup>
                  <m:sSubSupPr>
                    <m:ctrlPr>
                      <w:rPr>
                        <w:rFonts w:ascii="Cambria Math" w:hAnsi="Cambria Math"/>
                        <w:i/>
                        <w:color w:val="000000" w:themeColor="text1"/>
                      </w:rPr>
                    </m:ctrlPr>
                  </m:sSubSupPr>
                  <m:e>
                    <m:r>
                      <m:rPr>
                        <m:sty m:val="p"/>
                      </m:rPr>
                      <w:rPr>
                        <w:rFonts w:ascii="Cambria Math" w:hAnsi="Cambria Math"/>
                        <w:color w:val="000000" w:themeColor="text1"/>
                      </w:rPr>
                      <m:t>π</m:t>
                    </m:r>
                  </m:e>
                  <m:sub>
                    <m:r>
                      <w:rPr>
                        <w:rFonts w:ascii="Cambria Math" w:hAnsi="Cambria Math"/>
                        <w:color w:val="000000" w:themeColor="text1"/>
                      </w:rPr>
                      <m:t>ij</m:t>
                    </m:r>
                  </m:sub>
                  <m:sup>
                    <m:r>
                      <w:rPr>
                        <w:rFonts w:ascii="Cambria Math" w:hAnsi="Cambria Math"/>
                        <w:color w:val="000000" w:themeColor="text1"/>
                      </w:rPr>
                      <m:t>(0)</m:t>
                    </m:r>
                  </m:sup>
                </m:sSubSup>
              </m:den>
            </m:f>
          </m:e>
        </m:d>
        <m:r>
          <w:rPr>
            <w:rFonts w:ascii="Cambria Math" w:hAnsi="Cambria Math"/>
            <w:color w:val="000000" w:themeColor="text1"/>
          </w:rPr>
          <m:t xml:space="preserve">= </m:t>
        </m:r>
        <m:sSubSup>
          <m:sSubSupPr>
            <m:ctrlPr>
              <w:rPr>
                <w:rFonts w:ascii="Cambria Math" w:hAnsi="Cambria Math"/>
                <w:i/>
                <w:color w:val="000000" w:themeColor="text1"/>
              </w:rPr>
            </m:ctrlPr>
          </m:sSubSupPr>
          <m:e>
            <m:r>
              <m:rPr>
                <m:sty m:val="p"/>
              </m:rPr>
              <w:rPr>
                <w:rFonts w:ascii="Cambria Math" w:hAnsi="Cambria Math"/>
                <w:color w:val="000000" w:themeColor="text1"/>
              </w:rPr>
              <m:t>β</m:t>
            </m:r>
          </m:e>
          <m:sub>
            <m:r>
              <w:rPr>
                <w:rFonts w:ascii="Cambria Math" w:hAnsi="Cambria Math"/>
                <w:color w:val="000000" w:themeColor="text1"/>
              </w:rPr>
              <m:t>0</m:t>
            </m:r>
          </m:sub>
          <m:sup>
            <m:r>
              <w:rPr>
                <w:rFonts w:ascii="Cambria Math" w:hAnsi="Cambria Math"/>
                <w:color w:val="000000" w:themeColor="text1"/>
              </w:rPr>
              <m:t>(s)</m:t>
            </m:r>
          </m:sup>
        </m:sSubSup>
        <m:r>
          <w:rPr>
            <w:rFonts w:ascii="Cambria Math" w:hAnsi="Cambria Math"/>
            <w:color w:val="000000" w:themeColor="text1"/>
          </w:rPr>
          <m:t>+</m:t>
        </m:r>
        <m:sSubSup>
          <m:sSubSupPr>
            <m:ctrlPr>
              <w:rPr>
                <w:rFonts w:ascii="Cambria Math" w:hAnsi="Cambria Math"/>
                <w:i/>
                <w:color w:val="000000" w:themeColor="text1"/>
              </w:rPr>
            </m:ctrlPr>
          </m:sSubSupPr>
          <m:e>
            <m:r>
              <m:rPr>
                <m:sty m:val="p"/>
              </m:rPr>
              <w:rPr>
                <w:rFonts w:ascii="Cambria Math" w:hAnsi="Cambria Math"/>
                <w:color w:val="000000" w:themeColor="text1"/>
              </w:rPr>
              <m:t>β</m:t>
            </m:r>
          </m:e>
          <m:sub>
            <m:r>
              <w:rPr>
                <w:rFonts w:ascii="Cambria Math" w:hAnsi="Cambria Math"/>
                <w:color w:val="000000" w:themeColor="text1"/>
              </w:rPr>
              <m:t>1</m:t>
            </m:r>
          </m:sub>
          <m:sup>
            <m:r>
              <w:rPr>
                <w:rFonts w:ascii="Cambria Math" w:hAnsi="Cambria Math"/>
                <w:color w:val="000000" w:themeColor="text1"/>
              </w:rPr>
              <m:t>(s)</m:t>
            </m:r>
          </m:sup>
        </m:sSubSup>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j</m:t>
            </m:r>
          </m:sub>
        </m:sSub>
        <m:r>
          <w:rPr>
            <w:rFonts w:ascii="Cambria Math" w:hAnsi="Cambria Math"/>
            <w:color w:val="000000" w:themeColor="text1"/>
          </w:rPr>
          <m:t>+</m:t>
        </m:r>
        <m:sSubSup>
          <m:sSubSupPr>
            <m:ctrlPr>
              <w:rPr>
                <w:rFonts w:ascii="Cambria Math" w:hAnsi="Cambria Math"/>
                <w:i/>
                <w:color w:val="000000" w:themeColor="text1"/>
              </w:rPr>
            </m:ctrlPr>
          </m:sSubSupPr>
          <m:e>
            <m:r>
              <m:rPr>
                <m:sty m:val="p"/>
              </m:rPr>
              <w:rPr>
                <w:rFonts w:ascii="Cambria Math" w:hAnsi="Cambria Math"/>
                <w:color w:val="000000" w:themeColor="text1"/>
              </w:rPr>
              <m:t>β</m:t>
            </m:r>
          </m:e>
          <m:sub>
            <m:r>
              <w:rPr>
                <w:rFonts w:ascii="Cambria Math" w:hAnsi="Cambria Math"/>
                <w:color w:val="000000" w:themeColor="text1"/>
              </w:rPr>
              <m:t>2</m:t>
            </m:r>
          </m:sub>
          <m:sup>
            <m:r>
              <w:rPr>
                <w:rFonts w:ascii="Cambria Math" w:hAnsi="Cambria Math"/>
                <w:color w:val="000000" w:themeColor="text1"/>
              </w:rPr>
              <m:t>(s)</m:t>
            </m:r>
          </m:sup>
        </m:sSubSup>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j</m:t>
            </m:r>
          </m:sub>
        </m:sSub>
        <m:r>
          <w:rPr>
            <w:rFonts w:ascii="Cambria Math" w:hAnsi="Cambria Math"/>
            <w:color w:val="000000" w:themeColor="text1"/>
          </w:rPr>
          <m:t>+</m:t>
        </m:r>
        <m:sSubSup>
          <m:sSubSupPr>
            <m:ctrlPr>
              <w:rPr>
                <w:rFonts w:ascii="Cambria Math" w:hAnsi="Cambria Math"/>
                <w:i/>
                <w:color w:val="000000" w:themeColor="text1"/>
              </w:rPr>
            </m:ctrlPr>
          </m:sSubSupPr>
          <m:e>
            <m:r>
              <m:rPr>
                <m:sty m:val="p"/>
              </m:rPr>
              <w:rPr>
                <w:rFonts w:ascii="Cambria Math" w:hAnsi="Cambria Math"/>
                <w:color w:val="000000" w:themeColor="text1"/>
              </w:rPr>
              <m:t>u</m:t>
            </m:r>
          </m:e>
          <m:sub>
            <m:r>
              <w:rPr>
                <w:rFonts w:ascii="Cambria Math" w:hAnsi="Cambria Math"/>
                <w:color w:val="000000" w:themeColor="text1"/>
              </w:rPr>
              <m:t>0j</m:t>
            </m:r>
          </m:sub>
          <m:sup>
            <m:r>
              <w:rPr>
                <w:rFonts w:ascii="Cambria Math" w:hAnsi="Cambria Math"/>
                <w:color w:val="000000" w:themeColor="text1"/>
              </w:rPr>
              <m:t>(s)</m:t>
            </m:r>
          </m:sup>
        </m:sSubSup>
      </m:oMath>
      <w:r w:rsidRPr="00014471">
        <w:rPr>
          <w:rFonts w:eastAsiaTheme="minorEastAsia"/>
          <w:color w:val="000000" w:themeColor="text1"/>
        </w:rPr>
        <w:t xml:space="preserve"> </w:t>
      </w:r>
      <w:r w:rsidR="002C0C12" w:rsidRPr="00014471">
        <w:rPr>
          <w:rFonts w:eastAsiaTheme="minorEastAsia"/>
          <w:color w:val="000000" w:themeColor="text1"/>
        </w:rPr>
        <w:t xml:space="preserve">     </w:t>
      </w:r>
      <w:r w:rsidR="00D25097" w:rsidRPr="00014471">
        <w:rPr>
          <w:rFonts w:eastAsiaTheme="minorEastAsia"/>
          <w:color w:val="000000" w:themeColor="text1"/>
        </w:rPr>
        <w:t>(4</w:t>
      </w:r>
      <w:r w:rsidRPr="00014471">
        <w:rPr>
          <w:rFonts w:eastAsiaTheme="minorEastAsia"/>
          <w:color w:val="000000" w:themeColor="text1"/>
        </w:rPr>
        <w:t>)</w:t>
      </w:r>
    </w:p>
    <w:p w14:paraId="4A5DBF15" w14:textId="4BB45C11" w:rsidR="00C2115D" w:rsidRPr="00014471" w:rsidRDefault="00C2115D" w:rsidP="004F72D6">
      <w:pPr>
        <w:spacing w:before="0" w:after="0" w:line="480" w:lineRule="auto"/>
        <w:rPr>
          <w:color w:val="000000" w:themeColor="text1"/>
        </w:rPr>
      </w:pPr>
      <w:r w:rsidRPr="00014471">
        <w:rPr>
          <w:color w:val="000000" w:themeColor="text1"/>
        </w:rPr>
        <w:t xml:space="preserve"> Where: </w:t>
      </w:r>
      <m:oMath>
        <m:sSubSup>
          <m:sSubSupPr>
            <m:ctrlPr>
              <w:rPr>
                <w:rFonts w:ascii="Cambria Math" w:hAnsi="Cambria Math"/>
                <w:i/>
                <w:color w:val="000000" w:themeColor="text1"/>
              </w:rPr>
            </m:ctrlPr>
          </m:sSubSupPr>
          <m:e>
            <m:r>
              <m:rPr>
                <m:sty m:val="p"/>
              </m:rPr>
              <w:rPr>
                <w:rFonts w:ascii="Cambria Math" w:hAnsi="Cambria Math"/>
                <w:color w:val="000000" w:themeColor="text1"/>
              </w:rPr>
              <m:t>π</m:t>
            </m:r>
          </m:e>
          <m:sub>
            <m:r>
              <w:rPr>
                <w:rFonts w:ascii="Cambria Math" w:hAnsi="Cambria Math"/>
                <w:color w:val="000000" w:themeColor="text1"/>
              </w:rPr>
              <m:t>ij</m:t>
            </m:r>
          </m:sub>
          <m:sup>
            <m:r>
              <w:rPr>
                <w:rFonts w:ascii="Cambria Math" w:hAnsi="Cambria Math"/>
                <w:color w:val="000000" w:themeColor="text1"/>
              </w:rPr>
              <m:t>(s)</m:t>
            </m:r>
          </m:sup>
        </m:sSubSup>
      </m:oMath>
      <w:r w:rsidRPr="00014471">
        <w:rPr>
          <w:color w:val="000000" w:themeColor="text1"/>
        </w:rPr>
        <w:t xml:space="preserve"> </w:t>
      </w:r>
      <w:r w:rsidR="00345509" w:rsidRPr="00014471">
        <w:rPr>
          <w:rFonts w:eastAsiaTheme="minorEastAsia"/>
        </w:rPr>
        <w:t>=</w:t>
      </w:r>
      <w:r w:rsidRPr="00014471">
        <w:rPr>
          <w:color w:val="000000" w:themeColor="text1"/>
        </w:rPr>
        <w:t xml:space="preserve"> the outcome, i.e. </w:t>
      </w:r>
      <w:r w:rsidR="000E4792" w:rsidRPr="00014471">
        <w:rPr>
          <w:color w:val="000000" w:themeColor="text1"/>
        </w:rPr>
        <w:t xml:space="preserve">the </w:t>
      </w:r>
      <w:r w:rsidRPr="00014471">
        <w:rPr>
          <w:color w:val="000000" w:themeColor="text1"/>
        </w:rPr>
        <w:t xml:space="preserve">probability of the </w:t>
      </w:r>
      <w:r w:rsidRPr="00014471">
        <w:rPr>
          <w:i/>
          <w:iCs/>
          <w:color w:val="000000" w:themeColor="text1"/>
        </w:rPr>
        <w:t>i</w:t>
      </w:r>
      <w:r w:rsidRPr="00014471">
        <w:rPr>
          <w:color w:val="000000" w:themeColor="text1"/>
        </w:rPr>
        <w:t xml:space="preserve">th heifer of the </w:t>
      </w:r>
      <w:r w:rsidRPr="00014471">
        <w:rPr>
          <w:i/>
          <w:iCs/>
          <w:color w:val="000000" w:themeColor="text1"/>
        </w:rPr>
        <w:t>j</w:t>
      </w:r>
      <w:r w:rsidRPr="00014471">
        <w:rPr>
          <w:color w:val="000000" w:themeColor="text1"/>
        </w:rPr>
        <w:t xml:space="preserve">th </w:t>
      </w:r>
      <w:r w:rsidR="0019284E" w:rsidRPr="00014471">
        <w:rPr>
          <w:color w:val="000000" w:themeColor="text1"/>
        </w:rPr>
        <w:t xml:space="preserve">farm </w:t>
      </w:r>
      <w:r w:rsidRPr="00014471">
        <w:rPr>
          <w:color w:val="000000" w:themeColor="text1"/>
        </w:rPr>
        <w:t>to have a status ‘s’, i.e. s=1 (</w:t>
      </w:r>
      <w:r w:rsidRPr="00014471">
        <w:t>absent: culled or sold); or s=2 (dead</w:t>
      </w:r>
      <w:r w:rsidRPr="00014471">
        <w:rPr>
          <w:color w:val="000000" w:themeColor="text1"/>
        </w:rPr>
        <w:t xml:space="preserve">), compared to the score 0 (present); </w:t>
      </w:r>
      <m:oMath>
        <m:sSubSup>
          <m:sSubSupPr>
            <m:ctrlPr>
              <w:rPr>
                <w:rFonts w:ascii="Cambria Math" w:hAnsi="Cambria Math"/>
                <w:i/>
                <w:color w:val="000000" w:themeColor="text1"/>
              </w:rPr>
            </m:ctrlPr>
          </m:sSubSupPr>
          <m:e>
            <m:r>
              <m:rPr>
                <m:sty m:val="p"/>
              </m:rPr>
              <w:rPr>
                <w:rFonts w:ascii="Cambria Math" w:hAnsi="Cambria Math"/>
                <w:color w:val="000000" w:themeColor="text1"/>
              </w:rPr>
              <m:t>β</m:t>
            </m:r>
          </m:e>
          <m:sub>
            <m:r>
              <w:rPr>
                <w:rFonts w:ascii="Cambria Math" w:hAnsi="Cambria Math"/>
                <w:color w:val="000000" w:themeColor="text1"/>
              </w:rPr>
              <m:t>0</m:t>
            </m:r>
          </m:sub>
          <m:sup>
            <m:r>
              <w:rPr>
                <w:rFonts w:ascii="Cambria Math" w:hAnsi="Cambria Math"/>
                <w:color w:val="000000" w:themeColor="text1"/>
              </w:rPr>
              <m:t>(s)</m:t>
            </m:r>
          </m:sup>
        </m:sSubSup>
      </m:oMath>
      <w:r w:rsidRPr="00014471">
        <w:rPr>
          <w:color w:val="000000" w:themeColor="text1"/>
        </w:rPr>
        <w:t xml:space="preserve"> </w:t>
      </w:r>
      <w:r w:rsidR="000E4792" w:rsidRPr="00014471">
        <w:rPr>
          <w:rFonts w:eastAsiaTheme="minorEastAsia"/>
        </w:rPr>
        <w:t>=</w:t>
      </w:r>
      <w:r w:rsidRPr="00014471">
        <w:rPr>
          <w:color w:val="000000" w:themeColor="text1"/>
        </w:rPr>
        <w:t xml:space="preserve"> the status-specific intercept of the model; </w:t>
      </w:r>
      <m:oMath>
        <m:sSubSup>
          <m:sSubSupPr>
            <m:ctrlPr>
              <w:rPr>
                <w:rFonts w:ascii="Cambria Math" w:hAnsi="Cambria Math"/>
                <w:i/>
                <w:color w:val="000000" w:themeColor="text1"/>
              </w:rPr>
            </m:ctrlPr>
          </m:sSubSupPr>
          <m:e>
            <m:r>
              <m:rPr>
                <m:sty m:val="p"/>
              </m:rPr>
              <w:rPr>
                <w:rFonts w:ascii="Cambria Math" w:hAnsi="Cambria Math"/>
                <w:color w:val="000000" w:themeColor="text1"/>
              </w:rPr>
              <m:t>β</m:t>
            </m:r>
          </m:e>
          <m:sub>
            <m:r>
              <w:rPr>
                <w:rFonts w:ascii="Cambria Math" w:hAnsi="Cambria Math"/>
                <w:color w:val="000000" w:themeColor="text1"/>
              </w:rPr>
              <m:t>1</m:t>
            </m:r>
          </m:sub>
          <m:sup>
            <m:r>
              <w:rPr>
                <w:rFonts w:ascii="Cambria Math" w:hAnsi="Cambria Math"/>
                <w:color w:val="000000" w:themeColor="text1"/>
              </w:rPr>
              <m:t>(s)</m:t>
            </m:r>
          </m:sup>
        </m:sSubSup>
      </m:oMath>
      <w:r w:rsidRPr="00014471">
        <w:rPr>
          <w:color w:val="000000" w:themeColor="text1"/>
        </w:rPr>
        <w:t xml:space="preserve"> and </w:t>
      </w:r>
      <m:oMath>
        <m:sSubSup>
          <m:sSubSupPr>
            <m:ctrlPr>
              <w:rPr>
                <w:rFonts w:ascii="Cambria Math" w:hAnsi="Cambria Math"/>
                <w:i/>
                <w:color w:val="000000" w:themeColor="text1"/>
              </w:rPr>
            </m:ctrlPr>
          </m:sSubSupPr>
          <m:e>
            <m:r>
              <m:rPr>
                <m:sty m:val="p"/>
              </m:rPr>
              <w:rPr>
                <w:rFonts w:ascii="Cambria Math" w:hAnsi="Cambria Math"/>
                <w:color w:val="000000" w:themeColor="text1"/>
              </w:rPr>
              <m:t>β</m:t>
            </m:r>
          </m:e>
          <m:sub>
            <m:r>
              <w:rPr>
                <w:rFonts w:ascii="Cambria Math" w:hAnsi="Cambria Math"/>
                <w:color w:val="000000" w:themeColor="text1"/>
              </w:rPr>
              <m:t>2</m:t>
            </m:r>
          </m:sub>
          <m:sup>
            <m:r>
              <w:rPr>
                <w:rFonts w:ascii="Cambria Math" w:hAnsi="Cambria Math"/>
                <w:color w:val="000000" w:themeColor="text1"/>
              </w:rPr>
              <m:t>(s)</m:t>
            </m:r>
          </m:sup>
        </m:sSubSup>
      </m:oMath>
      <w:r w:rsidRPr="00014471">
        <w:rPr>
          <w:color w:val="000000" w:themeColor="text1"/>
        </w:rPr>
        <w:t xml:space="preserve"> represented the heifer level and </w:t>
      </w:r>
      <w:r w:rsidR="000E4792" w:rsidRPr="00014471">
        <w:rPr>
          <w:color w:val="000000" w:themeColor="text1"/>
        </w:rPr>
        <w:t xml:space="preserve">the </w:t>
      </w:r>
      <w:r w:rsidRPr="00014471">
        <w:rPr>
          <w:color w:val="000000" w:themeColor="text1"/>
        </w:rPr>
        <w:t xml:space="preserve">farm level vectors of coefficients;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j</m:t>
            </m:r>
          </m:sub>
        </m:sSub>
      </m:oMath>
      <w:r w:rsidRPr="00014471">
        <w:rPr>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 xml:space="preserve">j  </m:t>
            </m:r>
          </m:sub>
        </m:sSub>
      </m:oMath>
      <w:r w:rsidRPr="00014471">
        <w:rPr>
          <w:rFonts w:eastAsiaTheme="minorEastAsia"/>
        </w:rPr>
        <w:t>were</w:t>
      </w:r>
      <w:r w:rsidRPr="00014471">
        <w:rPr>
          <w:color w:val="000000" w:themeColor="text1"/>
        </w:rPr>
        <w:t xml:space="preserve"> the heifer level and</w:t>
      </w:r>
      <w:r w:rsidR="000E4792" w:rsidRPr="00014471">
        <w:rPr>
          <w:color w:val="000000" w:themeColor="text1"/>
        </w:rPr>
        <w:t xml:space="preserve"> the</w:t>
      </w:r>
      <w:r w:rsidRPr="00014471">
        <w:rPr>
          <w:color w:val="000000" w:themeColor="text1"/>
        </w:rPr>
        <w:t xml:space="preserve"> farm level vectors of predictor variables</w:t>
      </w:r>
      <w:r w:rsidR="00345509" w:rsidRPr="00014471">
        <w:rPr>
          <w:color w:val="000000" w:themeColor="text1"/>
        </w:rPr>
        <w:t>;</w:t>
      </w:r>
      <w:r w:rsidRPr="00014471">
        <w:rPr>
          <w:color w:val="000000" w:themeColor="text1"/>
        </w:rPr>
        <w:t xml:space="preserve"> and </w:t>
      </w:r>
      <m:oMath>
        <m:sSubSup>
          <m:sSubSupPr>
            <m:ctrlPr>
              <w:rPr>
                <w:rFonts w:ascii="Cambria Math" w:hAnsi="Cambria Math"/>
                <w:i/>
                <w:color w:val="000000" w:themeColor="text1"/>
              </w:rPr>
            </m:ctrlPr>
          </m:sSubSupPr>
          <m:e>
            <m:r>
              <w:rPr>
                <w:rFonts w:ascii="Cambria Math" w:hAnsi="Cambria Math"/>
                <w:color w:val="000000" w:themeColor="text1"/>
              </w:rPr>
              <m:t>u</m:t>
            </m:r>
          </m:e>
          <m:sub>
            <m:r>
              <w:rPr>
                <w:rFonts w:ascii="Cambria Math" w:hAnsi="Cambria Math"/>
                <w:color w:val="000000" w:themeColor="text1"/>
              </w:rPr>
              <m:t>0j</m:t>
            </m:r>
          </m:sub>
          <m:sup>
            <m:r>
              <w:rPr>
                <w:rFonts w:ascii="Cambria Math" w:hAnsi="Cambria Math"/>
                <w:color w:val="000000" w:themeColor="text1"/>
              </w:rPr>
              <m:t>(s)</m:t>
            </m:r>
          </m:sup>
        </m:sSubSup>
      </m:oMath>
      <w:r w:rsidRPr="00014471">
        <w:rPr>
          <w:rFonts w:eastAsiaTheme="minorEastAsia"/>
          <w:color w:val="000000" w:themeColor="text1"/>
        </w:rPr>
        <w:t xml:space="preserve"> </w:t>
      </w:r>
      <w:r w:rsidR="00345509" w:rsidRPr="00014471">
        <w:rPr>
          <w:rFonts w:eastAsiaTheme="minorEastAsia"/>
        </w:rPr>
        <w:t>=</w:t>
      </w:r>
      <w:r w:rsidRPr="00014471">
        <w:rPr>
          <w:rFonts w:eastAsiaTheme="minorEastAsia"/>
          <w:color w:val="000000" w:themeColor="text1"/>
        </w:rPr>
        <w:t xml:space="preserve"> the random effect</w:t>
      </w:r>
      <w:r w:rsidR="0010041A" w:rsidRPr="00014471">
        <w:rPr>
          <w:rFonts w:eastAsiaTheme="minorEastAsia"/>
          <w:color w:val="000000" w:themeColor="text1"/>
        </w:rPr>
        <w:t xml:space="preserve"> of the farm </w:t>
      </w:r>
      <w:r w:rsidR="002B389A" w:rsidRPr="00014471">
        <w:rPr>
          <w:rFonts w:eastAsiaTheme="minorEastAsia"/>
          <w:color w:val="000000" w:themeColor="text1"/>
        </w:rPr>
        <w:t>level</w:t>
      </w:r>
      <w:r w:rsidR="00345509" w:rsidRPr="00014471">
        <w:rPr>
          <w:rFonts w:eastAsiaTheme="minorEastAsia"/>
          <w:color w:val="000000" w:themeColor="text1"/>
        </w:rPr>
        <w:t xml:space="preserve">, </w:t>
      </w:r>
      <w:r w:rsidRPr="00014471">
        <w:rPr>
          <w:rFonts w:eastAsiaTheme="minorEastAsia"/>
          <w:color w:val="000000" w:themeColor="text1"/>
        </w:rPr>
        <w:t>assumed to be normally distributed</w:t>
      </w:r>
      <w:r w:rsidRPr="00014471">
        <w:rPr>
          <w:color w:val="000000" w:themeColor="text1"/>
        </w:rPr>
        <w:t>.</w:t>
      </w:r>
      <w:r w:rsidR="0019284E" w:rsidRPr="00014471">
        <w:rPr>
          <w:color w:val="000000" w:themeColor="text1"/>
        </w:rPr>
        <w:t xml:space="preserve"> </w:t>
      </w:r>
      <w:r w:rsidR="00F3290D" w:rsidRPr="00014471">
        <w:rPr>
          <w:rFonts w:cs="Times New Roman"/>
          <w:szCs w:val="24"/>
        </w:rPr>
        <w:t>Models goodness-of-fit were assessed</w:t>
      </w:r>
      <w:r w:rsidR="00F3290D" w:rsidRPr="00014471">
        <w:rPr>
          <w:color w:val="000000" w:themeColor="text1"/>
        </w:rPr>
        <w:t xml:space="preserve"> using the same approaches </w:t>
      </w:r>
      <w:r w:rsidR="00F3290D" w:rsidRPr="00014471">
        <w:rPr>
          <w:color w:val="000000" w:themeColor="text1"/>
          <w:lang w:val="en"/>
        </w:rPr>
        <w:t>as those previously described.</w:t>
      </w:r>
    </w:p>
    <w:p w14:paraId="0B8C81F3" w14:textId="77777777" w:rsidR="004C0ADF" w:rsidRPr="00014471" w:rsidRDefault="004C0ADF" w:rsidP="00AC2435">
      <w:pPr>
        <w:spacing w:before="0" w:after="0" w:line="480" w:lineRule="auto"/>
        <w:rPr>
          <w:color w:val="000000" w:themeColor="text1"/>
        </w:rPr>
      </w:pPr>
    </w:p>
    <w:p w14:paraId="09786F82" w14:textId="77777777" w:rsidR="002F085C" w:rsidRPr="00014471" w:rsidRDefault="002F085C" w:rsidP="00AC2435">
      <w:pPr>
        <w:pStyle w:val="H04"/>
        <w:numPr>
          <w:ilvl w:val="0"/>
          <w:numId w:val="53"/>
        </w:numPr>
        <w:spacing w:before="0" w:after="0" w:line="480" w:lineRule="auto"/>
        <w:contextualSpacing w:val="0"/>
      </w:pPr>
      <w:r w:rsidRPr="00014471">
        <w:t>Results</w:t>
      </w:r>
    </w:p>
    <w:p w14:paraId="6C5A90C3" w14:textId="6D9C178F" w:rsidR="00EF4387" w:rsidRPr="00014471" w:rsidRDefault="00EF4387" w:rsidP="00AC2435">
      <w:pPr>
        <w:pStyle w:val="H04"/>
        <w:numPr>
          <w:ilvl w:val="0"/>
          <w:numId w:val="0"/>
        </w:numPr>
        <w:spacing w:before="0" w:after="0" w:line="480" w:lineRule="auto"/>
        <w:contextualSpacing w:val="0"/>
        <w:rPr>
          <w:b w:val="0"/>
          <w:i/>
        </w:rPr>
      </w:pPr>
      <w:r w:rsidRPr="00014471">
        <w:rPr>
          <w:b w:val="0"/>
          <w:i/>
        </w:rPr>
        <w:t xml:space="preserve">3.1. Study </w:t>
      </w:r>
      <w:r w:rsidR="00DC38A3" w:rsidRPr="00014471">
        <w:rPr>
          <w:b w:val="0"/>
          <w:i/>
        </w:rPr>
        <w:t>heifers</w:t>
      </w:r>
    </w:p>
    <w:p w14:paraId="2F665760" w14:textId="3E4CF11A" w:rsidR="001B78B9" w:rsidRPr="00014471" w:rsidRDefault="00180BB0" w:rsidP="00704576">
      <w:pPr>
        <w:pStyle w:val="H04"/>
        <w:numPr>
          <w:ilvl w:val="0"/>
          <w:numId w:val="0"/>
        </w:numPr>
        <w:spacing w:before="0" w:after="0" w:line="480" w:lineRule="auto"/>
        <w:ind w:firstLine="720"/>
        <w:contextualSpacing w:val="0"/>
        <w:rPr>
          <w:b w:val="0"/>
          <w:lang w:val="en-US"/>
        </w:rPr>
      </w:pPr>
      <w:r w:rsidRPr="00014471">
        <w:rPr>
          <w:b w:val="0"/>
          <w:bCs/>
          <w:lang w:val="en-US"/>
        </w:rPr>
        <w:t>Of the 43 dairy farm</w:t>
      </w:r>
      <w:r w:rsidR="00EF4387" w:rsidRPr="00014471">
        <w:rPr>
          <w:b w:val="0"/>
          <w:bCs/>
          <w:lang w:val="en-US"/>
        </w:rPr>
        <w:t xml:space="preserve">s included, </w:t>
      </w:r>
      <w:r w:rsidR="009160EA" w:rsidRPr="00014471">
        <w:rPr>
          <w:b w:val="0"/>
          <w:bCs/>
          <w:lang w:val="en-US"/>
        </w:rPr>
        <w:t>two withdrew shortly after the start of the study</w:t>
      </w:r>
      <w:r w:rsidR="00613B60" w:rsidRPr="00014471">
        <w:rPr>
          <w:b w:val="0"/>
          <w:bCs/>
          <w:lang w:val="en-US"/>
        </w:rPr>
        <w:t xml:space="preserve">, resulting in a study participation of </w:t>
      </w:r>
      <w:r w:rsidR="0025424B" w:rsidRPr="00014471">
        <w:rPr>
          <w:b w:val="0"/>
          <w:bCs/>
          <w:lang w:val="en-US"/>
        </w:rPr>
        <w:t>95 %</w:t>
      </w:r>
      <w:r w:rsidR="000A1A5E" w:rsidRPr="00014471">
        <w:rPr>
          <w:b w:val="0"/>
          <w:bCs/>
          <w:lang w:val="en-US"/>
        </w:rPr>
        <w:t>.</w:t>
      </w:r>
      <w:r w:rsidR="001B78B9" w:rsidRPr="00014471">
        <w:rPr>
          <w:b w:val="0"/>
          <w:bCs/>
          <w:lang w:val="en-US"/>
        </w:rPr>
        <w:t xml:space="preserve"> </w:t>
      </w:r>
      <w:r w:rsidR="008F0E79" w:rsidRPr="00014471">
        <w:rPr>
          <w:b w:val="0"/>
          <w:bCs/>
          <w:lang w:val="en-US"/>
        </w:rPr>
        <w:t>Most of the</w:t>
      </w:r>
      <w:r w:rsidR="00DD0019" w:rsidRPr="00014471">
        <w:rPr>
          <w:b w:val="0"/>
          <w:bCs/>
          <w:lang w:val="en-US"/>
        </w:rPr>
        <w:t xml:space="preserve"> study</w:t>
      </w:r>
      <w:r w:rsidR="008F0E79" w:rsidRPr="00014471">
        <w:rPr>
          <w:b w:val="0"/>
          <w:bCs/>
          <w:lang w:val="en-US"/>
        </w:rPr>
        <w:t xml:space="preserve"> farms (</w:t>
      </w:r>
      <w:r w:rsidR="004E5624" w:rsidRPr="00014471">
        <w:rPr>
          <w:b w:val="0"/>
          <w:bCs/>
          <w:lang w:val="en-US"/>
        </w:rPr>
        <w:t>76</w:t>
      </w:r>
      <w:r w:rsidR="00AC0022" w:rsidRPr="00014471">
        <w:rPr>
          <w:b w:val="0"/>
          <w:bCs/>
          <w:lang w:val="en-US"/>
        </w:rPr>
        <w:t xml:space="preserve"> </w:t>
      </w:r>
      <w:r w:rsidR="008F0E79" w:rsidRPr="00014471">
        <w:rPr>
          <w:b w:val="0"/>
          <w:bCs/>
          <w:lang w:val="en-US"/>
        </w:rPr>
        <w:t>%) were clustered around south-west counties, including counties of Somerset (N=1</w:t>
      </w:r>
      <w:r w:rsidR="004E5624" w:rsidRPr="00014471">
        <w:rPr>
          <w:b w:val="0"/>
          <w:bCs/>
          <w:lang w:val="en-US"/>
        </w:rPr>
        <w:t>8</w:t>
      </w:r>
      <w:r w:rsidR="008F0E79" w:rsidRPr="00014471">
        <w:rPr>
          <w:b w:val="0"/>
          <w:bCs/>
          <w:lang w:val="en-US"/>
        </w:rPr>
        <w:t>), Wiltshire (N=8), Devon (N=3), Cornwall (N=1), and Gloucestershire (N=1).</w:t>
      </w:r>
      <w:r w:rsidR="00BF16A3" w:rsidRPr="00014471">
        <w:rPr>
          <w:b w:val="0"/>
          <w:bCs/>
          <w:lang w:val="en-US"/>
        </w:rPr>
        <w:t xml:space="preserve"> A total of 1,454 heifer IM samples were included in the study, with 350 collected in spring (i.e., between April and June), 357 in summer (i.e., between July and September), 373 in autumn (i.e., between October and December), and 375 in winter (i.e., January and March).</w:t>
      </w:r>
      <w:r w:rsidR="008F0E79" w:rsidRPr="00014471">
        <w:rPr>
          <w:b w:val="0"/>
          <w:bCs/>
          <w:lang w:val="en-US"/>
        </w:rPr>
        <w:t xml:space="preserve"> </w:t>
      </w:r>
      <w:r w:rsidR="00405AD0" w:rsidRPr="00014471">
        <w:rPr>
          <w:b w:val="0"/>
          <w:bCs/>
          <w:lang w:val="en-US"/>
        </w:rPr>
        <w:t>The median number [</w:t>
      </w:r>
      <w:r w:rsidR="006B53E5" w:rsidRPr="00014471">
        <w:rPr>
          <w:b w:val="0"/>
          <w:bCs/>
          <w:lang w:val="en-US"/>
        </w:rPr>
        <w:t>i</w:t>
      </w:r>
      <w:r w:rsidR="0052197A" w:rsidRPr="00014471">
        <w:rPr>
          <w:b w:val="0"/>
          <w:bCs/>
          <w:lang w:val="en-US"/>
        </w:rPr>
        <w:t>n</w:t>
      </w:r>
      <w:r w:rsidR="00405AD0" w:rsidRPr="00014471">
        <w:rPr>
          <w:b w:val="0"/>
          <w:bCs/>
          <w:lang w:val="en-US"/>
        </w:rPr>
        <w:t>terquartile range (IQR), 25–75</w:t>
      </w:r>
      <w:r w:rsidR="002152E8" w:rsidRPr="00014471">
        <w:rPr>
          <w:b w:val="0"/>
          <w:bCs/>
          <w:lang w:val="en-US"/>
        </w:rPr>
        <w:t xml:space="preserve"> </w:t>
      </w:r>
      <w:r w:rsidR="00405AD0" w:rsidRPr="00014471">
        <w:rPr>
          <w:b w:val="0"/>
          <w:bCs/>
          <w:lang w:val="en-US"/>
        </w:rPr>
        <w:t>%]</w:t>
      </w:r>
      <w:r w:rsidR="0052197A" w:rsidRPr="00014471">
        <w:rPr>
          <w:b w:val="0"/>
          <w:bCs/>
          <w:lang w:val="en-US"/>
        </w:rPr>
        <w:t xml:space="preserve"> of heifers sampled per farm was 34 (25–44). </w:t>
      </w:r>
      <w:r w:rsidR="0069385C" w:rsidRPr="00014471">
        <w:rPr>
          <w:b w:val="0"/>
          <w:bCs/>
          <w:lang w:val="en-US"/>
        </w:rPr>
        <w:t xml:space="preserve">Sampled heifers </w:t>
      </w:r>
      <w:r w:rsidR="0069385C" w:rsidRPr="00014471">
        <w:rPr>
          <w:b w:val="0"/>
          <w:bCs/>
        </w:rPr>
        <w:t>were predominantly Holstein Friesian (91</w:t>
      </w:r>
      <w:r w:rsidR="002152E8" w:rsidRPr="00014471">
        <w:rPr>
          <w:b w:val="0"/>
          <w:bCs/>
        </w:rPr>
        <w:t xml:space="preserve"> </w:t>
      </w:r>
      <w:r w:rsidR="0069385C" w:rsidRPr="00014471">
        <w:rPr>
          <w:b w:val="0"/>
          <w:bCs/>
        </w:rPr>
        <w:t>%)</w:t>
      </w:r>
      <w:r w:rsidR="00AB0287" w:rsidRPr="00014471">
        <w:rPr>
          <w:b w:val="0"/>
          <w:bCs/>
        </w:rPr>
        <w:t xml:space="preserve"> and </w:t>
      </w:r>
      <w:r w:rsidR="0093055A" w:rsidRPr="00014471">
        <w:rPr>
          <w:b w:val="0"/>
          <w:bCs/>
        </w:rPr>
        <w:t xml:space="preserve">mainly </w:t>
      </w:r>
      <w:r w:rsidR="00AB0287" w:rsidRPr="00014471">
        <w:rPr>
          <w:b w:val="0"/>
          <w:bCs/>
        </w:rPr>
        <w:t>born in 2012 (n = 1,013; 70</w:t>
      </w:r>
      <w:r w:rsidR="002152E8" w:rsidRPr="00014471">
        <w:rPr>
          <w:b w:val="0"/>
          <w:bCs/>
        </w:rPr>
        <w:t xml:space="preserve"> </w:t>
      </w:r>
      <w:r w:rsidR="00AB0287" w:rsidRPr="00014471">
        <w:rPr>
          <w:b w:val="0"/>
          <w:bCs/>
        </w:rPr>
        <w:t>%)</w:t>
      </w:r>
      <w:r w:rsidR="0069385C" w:rsidRPr="00014471">
        <w:rPr>
          <w:b w:val="0"/>
          <w:bCs/>
        </w:rPr>
        <w:t xml:space="preserve">. </w:t>
      </w:r>
      <w:r w:rsidR="0052197A" w:rsidRPr="00014471">
        <w:rPr>
          <w:b w:val="0"/>
          <w:bCs/>
          <w:lang w:val="en-US"/>
        </w:rPr>
        <w:t xml:space="preserve">Main characteristics of </w:t>
      </w:r>
      <w:r w:rsidR="008C34A9" w:rsidRPr="00014471">
        <w:rPr>
          <w:b w:val="0"/>
          <w:bCs/>
          <w:lang w:val="en-US"/>
        </w:rPr>
        <w:t xml:space="preserve">the </w:t>
      </w:r>
      <w:r w:rsidR="0052197A" w:rsidRPr="00014471">
        <w:rPr>
          <w:b w:val="0"/>
          <w:bCs/>
          <w:lang w:val="en-US"/>
        </w:rPr>
        <w:t>farms</w:t>
      </w:r>
      <w:r w:rsidR="008C34A9" w:rsidRPr="00014471">
        <w:rPr>
          <w:b w:val="0"/>
          <w:bCs/>
          <w:lang w:val="en-US"/>
        </w:rPr>
        <w:t xml:space="preserve"> </w:t>
      </w:r>
      <w:r w:rsidR="0052197A" w:rsidRPr="00014471">
        <w:rPr>
          <w:b w:val="0"/>
          <w:bCs/>
          <w:lang w:val="en-US"/>
        </w:rPr>
        <w:t xml:space="preserve">are presented in Table 1, </w:t>
      </w:r>
      <w:r w:rsidR="00233922" w:rsidRPr="00014471">
        <w:rPr>
          <w:b w:val="0"/>
          <w:bCs/>
          <w:lang w:val="en-US"/>
        </w:rPr>
        <w:t>in particular</w:t>
      </w:r>
      <w:r w:rsidR="0052197A" w:rsidRPr="00014471">
        <w:rPr>
          <w:b w:val="0"/>
          <w:bCs/>
          <w:lang w:val="en-US"/>
        </w:rPr>
        <w:t xml:space="preserve"> those related to</w:t>
      </w:r>
      <w:r w:rsidR="00233922" w:rsidRPr="00014471">
        <w:rPr>
          <w:b w:val="0"/>
          <w:bCs/>
          <w:lang w:val="en-US"/>
        </w:rPr>
        <w:t xml:space="preserve"> </w:t>
      </w:r>
      <w:r w:rsidR="0052197A" w:rsidRPr="00014471">
        <w:rPr>
          <w:b w:val="0"/>
          <w:bCs/>
          <w:lang w:val="en-US"/>
        </w:rPr>
        <w:t>food</w:t>
      </w:r>
      <w:r w:rsidR="00AB0287" w:rsidRPr="00014471">
        <w:rPr>
          <w:b w:val="0"/>
          <w:bCs/>
          <w:lang w:val="en-US"/>
        </w:rPr>
        <w:t xml:space="preserve"> management</w:t>
      </w:r>
      <w:r w:rsidR="00DF38CB" w:rsidRPr="00014471">
        <w:rPr>
          <w:b w:val="0"/>
          <w:bCs/>
          <w:lang w:val="en-US"/>
        </w:rPr>
        <w:t>,</w:t>
      </w:r>
      <w:r w:rsidR="0052197A" w:rsidRPr="00014471">
        <w:rPr>
          <w:b w:val="0"/>
          <w:bCs/>
          <w:lang w:val="en-US"/>
        </w:rPr>
        <w:t xml:space="preserve"> health </w:t>
      </w:r>
      <w:r w:rsidR="008C34A9" w:rsidRPr="00014471">
        <w:rPr>
          <w:b w:val="0"/>
          <w:bCs/>
          <w:lang w:val="en-US"/>
        </w:rPr>
        <w:t>and</w:t>
      </w:r>
      <w:r w:rsidR="006D6FC3" w:rsidRPr="00014471">
        <w:rPr>
          <w:b w:val="0"/>
          <w:bCs/>
          <w:lang w:val="en-US"/>
        </w:rPr>
        <w:t xml:space="preserve"> </w:t>
      </w:r>
      <w:r w:rsidR="0052197A" w:rsidRPr="00014471">
        <w:rPr>
          <w:b w:val="0"/>
          <w:bCs/>
          <w:lang w:val="en-US"/>
        </w:rPr>
        <w:t>production</w:t>
      </w:r>
      <w:r w:rsidR="00BB617C" w:rsidRPr="00014471">
        <w:rPr>
          <w:b w:val="0"/>
          <w:bCs/>
          <w:lang w:val="en-US"/>
        </w:rPr>
        <w:t xml:space="preserve"> </w:t>
      </w:r>
      <w:r w:rsidR="00BB617C" w:rsidRPr="00014471">
        <w:rPr>
          <w:b w:val="0"/>
          <w:bCs/>
          <w:lang w:val="en-US"/>
        </w:rPr>
        <w:lastRenderedPageBreak/>
        <w:t>performances</w:t>
      </w:r>
      <w:r w:rsidR="0052197A" w:rsidRPr="00014471">
        <w:rPr>
          <w:b w:val="0"/>
          <w:bCs/>
          <w:lang w:val="en-US"/>
        </w:rPr>
        <w:t>.</w:t>
      </w:r>
      <w:r w:rsidR="00E54C6C" w:rsidRPr="00014471">
        <w:rPr>
          <w:b w:val="0"/>
          <w:bCs/>
          <w:lang w:val="en-US"/>
        </w:rPr>
        <w:t xml:space="preserve"> </w:t>
      </w:r>
      <w:r w:rsidR="00704576" w:rsidRPr="00014471">
        <w:rPr>
          <w:b w:val="0"/>
          <w:bCs/>
          <w:lang w:val="en-US"/>
        </w:rPr>
        <w:t>Most heifers (59</w:t>
      </w:r>
      <w:r w:rsidR="0025424B" w:rsidRPr="00014471">
        <w:rPr>
          <w:b w:val="0"/>
          <w:bCs/>
          <w:lang w:val="en-US"/>
        </w:rPr>
        <w:t xml:space="preserve"> </w:t>
      </w:r>
      <w:r w:rsidR="00704576" w:rsidRPr="00014471">
        <w:rPr>
          <w:b w:val="0"/>
          <w:bCs/>
          <w:lang w:val="en-US"/>
        </w:rPr>
        <w:t xml:space="preserve">%) had two </w:t>
      </w:r>
      <w:r w:rsidR="009A42C3" w:rsidRPr="00014471">
        <w:rPr>
          <w:b w:val="0"/>
          <w:bCs/>
          <w:lang w:val="en-US"/>
        </w:rPr>
        <w:t>grazing seasons before sampling, while the</w:t>
      </w:r>
      <w:r w:rsidR="00704576" w:rsidRPr="00014471">
        <w:rPr>
          <w:b w:val="0"/>
          <w:bCs/>
          <w:lang w:val="en-US"/>
        </w:rPr>
        <w:t xml:space="preserve"> others had one (17</w:t>
      </w:r>
      <w:r w:rsidR="0025424B" w:rsidRPr="00014471">
        <w:rPr>
          <w:b w:val="0"/>
          <w:bCs/>
          <w:lang w:val="en-US"/>
        </w:rPr>
        <w:t xml:space="preserve"> </w:t>
      </w:r>
      <w:r w:rsidR="00704576" w:rsidRPr="00014471">
        <w:rPr>
          <w:b w:val="0"/>
          <w:bCs/>
          <w:lang w:val="en-US"/>
        </w:rPr>
        <w:t>%) or more than two (24</w:t>
      </w:r>
      <w:r w:rsidR="0025424B" w:rsidRPr="00014471">
        <w:rPr>
          <w:b w:val="0"/>
          <w:bCs/>
          <w:lang w:val="en-US"/>
        </w:rPr>
        <w:t xml:space="preserve"> </w:t>
      </w:r>
      <w:r w:rsidR="00704576" w:rsidRPr="00014471">
        <w:rPr>
          <w:b w:val="0"/>
          <w:bCs/>
          <w:lang w:val="en-US"/>
        </w:rPr>
        <w:t>%).</w:t>
      </w:r>
    </w:p>
    <w:p w14:paraId="193B6B4E" w14:textId="07F5B877" w:rsidR="002B7D12" w:rsidRPr="00014471" w:rsidRDefault="00EF4387" w:rsidP="00153968">
      <w:pPr>
        <w:pStyle w:val="H04"/>
        <w:numPr>
          <w:ilvl w:val="0"/>
          <w:numId w:val="0"/>
        </w:numPr>
        <w:spacing w:before="240" w:after="0" w:line="480" w:lineRule="auto"/>
        <w:contextualSpacing w:val="0"/>
        <w:rPr>
          <w:b w:val="0"/>
          <w:i/>
        </w:rPr>
      </w:pPr>
      <w:r w:rsidRPr="00014471">
        <w:rPr>
          <w:b w:val="0"/>
          <w:i/>
        </w:rPr>
        <w:t>3.2</w:t>
      </w:r>
      <w:r w:rsidR="006E022E" w:rsidRPr="00014471">
        <w:rPr>
          <w:b w:val="0"/>
          <w:i/>
        </w:rPr>
        <w:t>.</w:t>
      </w:r>
      <w:r w:rsidRPr="00014471">
        <w:rPr>
          <w:b w:val="0"/>
          <w:i/>
        </w:rPr>
        <w:t xml:space="preserve"> </w:t>
      </w:r>
      <w:r w:rsidR="00CD4682" w:rsidRPr="00014471">
        <w:rPr>
          <w:b w:val="0"/>
          <w:i/>
        </w:rPr>
        <w:t>Association</w:t>
      </w:r>
      <w:r w:rsidR="00344C7C" w:rsidRPr="00014471">
        <w:rPr>
          <w:b w:val="0"/>
          <w:i/>
        </w:rPr>
        <w:t xml:space="preserve"> between </w:t>
      </w:r>
      <w:r w:rsidR="00EA3C0D" w:rsidRPr="00014471">
        <w:rPr>
          <w:b w:val="0"/>
          <w:i/>
        </w:rPr>
        <w:t xml:space="preserve">individual </w:t>
      </w:r>
      <w:r w:rsidR="00344C7C" w:rsidRPr="00014471">
        <w:rPr>
          <w:b w:val="0"/>
          <w:i/>
        </w:rPr>
        <w:t>level</w:t>
      </w:r>
      <w:r w:rsidR="00EA3C0D" w:rsidRPr="00014471">
        <w:rPr>
          <w:b w:val="0"/>
          <w:i/>
        </w:rPr>
        <w:t>s</w:t>
      </w:r>
      <w:r w:rsidR="00344C7C" w:rsidRPr="00014471">
        <w:rPr>
          <w:b w:val="0"/>
          <w:i/>
        </w:rPr>
        <w:t xml:space="preserve"> of milk antibody against Ostertagia ostertagi and</w:t>
      </w:r>
      <w:r w:rsidR="0025151D" w:rsidRPr="00014471">
        <w:rPr>
          <w:b w:val="0"/>
          <w:i/>
        </w:rPr>
        <w:t xml:space="preserve"> </w:t>
      </w:r>
      <w:r w:rsidR="00A64AFC" w:rsidRPr="00014471">
        <w:rPr>
          <w:b w:val="0"/>
          <w:i/>
        </w:rPr>
        <w:t xml:space="preserve">first-lactation heifers’ </w:t>
      </w:r>
      <w:r w:rsidR="00344C7C" w:rsidRPr="00014471">
        <w:rPr>
          <w:b w:val="0"/>
          <w:i/>
        </w:rPr>
        <w:t>milk production</w:t>
      </w:r>
    </w:p>
    <w:p w14:paraId="613606A7" w14:textId="061E829B" w:rsidR="00F73E12" w:rsidRPr="00014471" w:rsidRDefault="00C2115D" w:rsidP="00F73E12">
      <w:pPr>
        <w:spacing w:before="120" w:after="0" w:line="480" w:lineRule="auto"/>
        <w:ind w:firstLine="720"/>
        <w:rPr>
          <w:lang w:val="en-US"/>
        </w:rPr>
      </w:pPr>
      <w:bookmarkStart w:id="8" w:name="_Toc461619133"/>
      <w:r w:rsidRPr="00014471">
        <w:t xml:space="preserve">The final models </w:t>
      </w:r>
      <w:r w:rsidR="000A1A5E" w:rsidRPr="00014471">
        <w:t xml:space="preserve">of </w:t>
      </w:r>
      <w:r w:rsidR="00CD4682" w:rsidRPr="00014471">
        <w:t>association</w:t>
      </w:r>
      <w:r w:rsidR="006E022E" w:rsidRPr="00014471">
        <w:t xml:space="preserve"> between </w:t>
      </w:r>
      <w:r w:rsidR="003A0283" w:rsidRPr="00014471">
        <w:t>IM ODR and heifer</w:t>
      </w:r>
      <w:r w:rsidR="005D562E" w:rsidRPr="00014471">
        <w:t>s’ yields in</w:t>
      </w:r>
      <w:r w:rsidR="003A0283" w:rsidRPr="00014471">
        <w:t xml:space="preserve"> </w:t>
      </w:r>
      <w:r w:rsidR="000A1A5E" w:rsidRPr="00014471">
        <w:t>milk</w:t>
      </w:r>
      <w:r w:rsidR="003A0283" w:rsidRPr="00014471">
        <w:t xml:space="preserve">, protein and fat </w:t>
      </w:r>
      <w:r w:rsidR="006E022E" w:rsidRPr="00014471">
        <w:t xml:space="preserve">at </w:t>
      </w:r>
      <w:r w:rsidR="005F3C47" w:rsidRPr="00014471">
        <w:rPr>
          <w:bCs/>
        </w:rPr>
        <w:t>t</w:t>
      </w:r>
      <w:r w:rsidR="005F3C47" w:rsidRPr="00014471">
        <w:rPr>
          <w:bCs/>
          <w:vertAlign w:val="subscript"/>
        </w:rPr>
        <w:t>S</w:t>
      </w:r>
      <w:r w:rsidR="005F3C47" w:rsidRPr="00014471">
        <w:t xml:space="preserve"> </w:t>
      </w:r>
      <w:r w:rsidR="006E022E" w:rsidRPr="00014471">
        <w:t xml:space="preserve">and </w:t>
      </w:r>
      <w:r w:rsidR="005F3C47" w:rsidRPr="00014471">
        <w:rPr>
          <w:bCs/>
        </w:rPr>
        <w:t>t</w:t>
      </w:r>
      <w:r w:rsidR="005F3C47" w:rsidRPr="00014471">
        <w:rPr>
          <w:bCs/>
          <w:vertAlign w:val="subscript"/>
        </w:rPr>
        <w:t>305</w:t>
      </w:r>
      <w:r w:rsidR="005F3C47" w:rsidRPr="00014471">
        <w:t xml:space="preserve"> </w:t>
      </w:r>
      <w:r w:rsidRPr="00014471">
        <w:t xml:space="preserve">are </w:t>
      </w:r>
      <w:r w:rsidR="000A1A5E" w:rsidRPr="00014471">
        <w:t>presented</w:t>
      </w:r>
      <w:r w:rsidR="00B7105E" w:rsidRPr="00014471">
        <w:t xml:space="preserve"> in</w:t>
      </w:r>
      <w:r w:rsidR="000A1A5E" w:rsidRPr="00014471">
        <w:t xml:space="preserve"> Tables </w:t>
      </w:r>
      <w:r w:rsidR="00570584" w:rsidRPr="00014471">
        <w:t>2</w:t>
      </w:r>
      <w:r w:rsidR="000A1A5E" w:rsidRPr="00014471">
        <w:t xml:space="preserve"> and </w:t>
      </w:r>
      <w:r w:rsidR="00570584" w:rsidRPr="00014471">
        <w:t>3</w:t>
      </w:r>
      <w:r w:rsidRPr="00014471">
        <w:t xml:space="preserve">. </w:t>
      </w:r>
      <w:r w:rsidR="00B11021" w:rsidRPr="00014471">
        <w:rPr>
          <w:color w:val="000000" w:themeColor="text1"/>
        </w:rPr>
        <w:t>At</w:t>
      </w:r>
      <w:r w:rsidR="005F3C47" w:rsidRPr="00014471">
        <w:rPr>
          <w:color w:val="000000" w:themeColor="text1"/>
        </w:rPr>
        <w:t xml:space="preserve"> </w:t>
      </w:r>
      <w:r w:rsidR="005F3C47" w:rsidRPr="00014471">
        <w:rPr>
          <w:bCs/>
        </w:rPr>
        <w:t>t</w:t>
      </w:r>
      <w:r w:rsidR="005F3C47" w:rsidRPr="00014471">
        <w:rPr>
          <w:bCs/>
          <w:vertAlign w:val="subscript"/>
        </w:rPr>
        <w:t>S</w:t>
      </w:r>
      <w:r w:rsidR="00B11021" w:rsidRPr="00014471">
        <w:rPr>
          <w:color w:val="000000" w:themeColor="text1"/>
        </w:rPr>
        <w:t xml:space="preserve">, </w:t>
      </w:r>
      <w:r w:rsidR="00270B29" w:rsidRPr="00014471">
        <w:rPr>
          <w:color w:val="000000" w:themeColor="text1"/>
        </w:rPr>
        <w:t>heifer</w:t>
      </w:r>
      <w:r w:rsidR="005D562E" w:rsidRPr="00014471">
        <w:rPr>
          <w:color w:val="000000" w:themeColor="text1"/>
        </w:rPr>
        <w:t>s’</w:t>
      </w:r>
      <w:r w:rsidR="00270B29" w:rsidRPr="00014471">
        <w:rPr>
          <w:color w:val="000000" w:themeColor="text1"/>
        </w:rPr>
        <w:t xml:space="preserve"> </w:t>
      </w:r>
      <w:r w:rsidRPr="00014471">
        <w:rPr>
          <w:color w:val="000000" w:themeColor="text1"/>
        </w:rPr>
        <w:t xml:space="preserve">milk yield was significantly associated with </w:t>
      </w:r>
      <w:r w:rsidR="003E477E" w:rsidRPr="00014471">
        <w:rPr>
          <w:color w:val="000000" w:themeColor="text1"/>
        </w:rPr>
        <w:t xml:space="preserve">levels of heifer and farm exposure to </w:t>
      </w:r>
      <w:r w:rsidR="003E477E" w:rsidRPr="00014471">
        <w:rPr>
          <w:i/>
          <w:color w:val="000000" w:themeColor="text1"/>
        </w:rPr>
        <w:t>O. ostertagi</w:t>
      </w:r>
      <w:r w:rsidR="003E477E" w:rsidRPr="00014471">
        <w:rPr>
          <w:color w:val="000000" w:themeColor="text1"/>
        </w:rPr>
        <w:t xml:space="preserve"> on pasture</w:t>
      </w:r>
      <w:r w:rsidR="00B11021" w:rsidRPr="00014471">
        <w:rPr>
          <w:color w:val="000000" w:themeColor="text1"/>
        </w:rPr>
        <w:t>: f</w:t>
      </w:r>
      <w:r w:rsidRPr="00014471">
        <w:rPr>
          <w:color w:val="000000" w:themeColor="text1"/>
        </w:rPr>
        <w:t xml:space="preserve">or each 0.1 unit increase in </w:t>
      </w:r>
      <w:r w:rsidR="006E022E" w:rsidRPr="00014471">
        <w:rPr>
          <w:color w:val="000000" w:themeColor="text1"/>
        </w:rPr>
        <w:t>IM</w:t>
      </w:r>
      <w:r w:rsidR="00284523" w:rsidRPr="00014471">
        <w:rPr>
          <w:color w:val="000000" w:themeColor="text1"/>
        </w:rPr>
        <w:t xml:space="preserve"> and BTM ODR, individual</w:t>
      </w:r>
      <w:r w:rsidRPr="00014471">
        <w:rPr>
          <w:color w:val="000000" w:themeColor="text1"/>
        </w:rPr>
        <w:t xml:space="preserve"> milk yield declined by 0.26</w:t>
      </w:r>
      <w:r w:rsidR="00C4061D" w:rsidRPr="00014471">
        <w:rPr>
          <w:color w:val="000000" w:themeColor="text1"/>
        </w:rPr>
        <w:t xml:space="preserve"> </w:t>
      </w:r>
      <w:r w:rsidRPr="00014471">
        <w:rPr>
          <w:color w:val="000000" w:themeColor="text1"/>
        </w:rPr>
        <w:t xml:space="preserve">kg </w:t>
      </w:r>
      <w:r w:rsidR="00C62E6B" w:rsidRPr="00014471">
        <w:rPr>
          <w:color w:val="000000" w:themeColor="text1"/>
        </w:rPr>
        <w:t>[</w:t>
      </w:r>
      <w:r w:rsidR="0025424B" w:rsidRPr="00014471">
        <w:rPr>
          <w:bCs/>
          <w:lang w:val="en-US"/>
        </w:rPr>
        <w:t>95</w:t>
      </w:r>
      <w:r w:rsidR="0025424B" w:rsidRPr="00014471">
        <w:rPr>
          <w:b/>
          <w:bCs/>
          <w:lang w:val="en-US"/>
        </w:rPr>
        <w:t xml:space="preserve"> </w:t>
      </w:r>
      <w:r w:rsidR="0025424B" w:rsidRPr="00014471">
        <w:rPr>
          <w:bCs/>
          <w:lang w:val="en-US"/>
        </w:rPr>
        <w:t xml:space="preserve">% </w:t>
      </w:r>
      <w:r w:rsidR="005D562E" w:rsidRPr="00014471">
        <w:rPr>
          <w:bCs/>
          <w:color w:val="000000" w:themeColor="text1"/>
        </w:rPr>
        <w:t>C</w:t>
      </w:r>
      <w:r w:rsidR="00C62E6B" w:rsidRPr="00014471">
        <w:rPr>
          <w:bCs/>
          <w:color w:val="000000" w:themeColor="text1"/>
        </w:rPr>
        <w:t>onfidenc</w:t>
      </w:r>
      <w:r w:rsidR="005D562E" w:rsidRPr="00014471">
        <w:rPr>
          <w:bCs/>
          <w:color w:val="000000" w:themeColor="text1"/>
        </w:rPr>
        <w:t>e I</w:t>
      </w:r>
      <w:r w:rsidR="00C62E6B" w:rsidRPr="00014471">
        <w:rPr>
          <w:bCs/>
          <w:color w:val="000000" w:themeColor="text1"/>
        </w:rPr>
        <w:t>nterval (CI)</w:t>
      </w:r>
      <w:r w:rsidR="00C62E6B" w:rsidRPr="00014471">
        <w:rPr>
          <w:color w:val="000000" w:themeColor="text1"/>
        </w:rPr>
        <w:t>:</w:t>
      </w:r>
      <w:r w:rsidRPr="00014471">
        <w:rPr>
          <w:color w:val="000000" w:themeColor="text1"/>
        </w:rPr>
        <w:t xml:space="preserve"> </w:t>
      </w:r>
      <w:r w:rsidRPr="00014471">
        <w:rPr>
          <w:bCs/>
          <w:color w:val="000000" w:themeColor="text1"/>
        </w:rPr>
        <w:t>-0.40;-0.13</w:t>
      </w:r>
      <w:r w:rsidR="00C62E6B" w:rsidRPr="00014471">
        <w:rPr>
          <w:bCs/>
          <w:color w:val="000000" w:themeColor="text1"/>
        </w:rPr>
        <w:t>]</w:t>
      </w:r>
      <w:r w:rsidRPr="00014471">
        <w:rPr>
          <w:bCs/>
          <w:color w:val="000000" w:themeColor="text1"/>
        </w:rPr>
        <w:t xml:space="preserve"> </w:t>
      </w:r>
      <w:r w:rsidRPr="00014471">
        <w:rPr>
          <w:color w:val="000000" w:themeColor="text1"/>
        </w:rPr>
        <w:t>and 0.92</w:t>
      </w:r>
      <w:r w:rsidR="00C4061D" w:rsidRPr="00014471">
        <w:rPr>
          <w:color w:val="000000" w:themeColor="text1"/>
        </w:rPr>
        <w:t xml:space="preserve"> </w:t>
      </w:r>
      <w:r w:rsidRPr="00014471">
        <w:rPr>
          <w:color w:val="000000" w:themeColor="text1"/>
        </w:rPr>
        <w:t>kg (</w:t>
      </w:r>
      <w:r w:rsidR="0025424B" w:rsidRPr="00014471">
        <w:rPr>
          <w:bCs/>
          <w:lang w:val="en-US"/>
        </w:rPr>
        <w:t>95</w:t>
      </w:r>
      <w:r w:rsidR="0025424B" w:rsidRPr="00014471">
        <w:rPr>
          <w:b/>
          <w:bCs/>
          <w:lang w:val="en-US"/>
        </w:rPr>
        <w:t xml:space="preserve"> </w:t>
      </w:r>
      <w:r w:rsidR="0025424B" w:rsidRPr="00014471">
        <w:rPr>
          <w:bCs/>
          <w:lang w:val="en-US"/>
        </w:rPr>
        <w:t xml:space="preserve">% </w:t>
      </w:r>
      <w:r w:rsidR="0025424B" w:rsidRPr="00014471">
        <w:rPr>
          <w:color w:val="000000" w:themeColor="text1"/>
        </w:rPr>
        <w:t>CI</w:t>
      </w:r>
      <w:r w:rsidRPr="00014471">
        <w:rPr>
          <w:color w:val="000000" w:themeColor="text1"/>
        </w:rPr>
        <w:t xml:space="preserve">: </w:t>
      </w:r>
      <w:r w:rsidRPr="00014471">
        <w:rPr>
          <w:bCs/>
          <w:color w:val="000000" w:themeColor="text1"/>
        </w:rPr>
        <w:t>-1.37;-0.48)</w:t>
      </w:r>
      <w:r w:rsidRPr="00014471">
        <w:rPr>
          <w:color w:val="000000" w:themeColor="text1"/>
        </w:rPr>
        <w:t xml:space="preserve">, respectively. Moreover, heifers that originated from </w:t>
      </w:r>
      <w:r w:rsidR="00DA693B" w:rsidRPr="00014471">
        <w:rPr>
          <w:color w:val="000000" w:themeColor="text1"/>
        </w:rPr>
        <w:t>farm</w:t>
      </w:r>
      <w:r w:rsidRPr="00014471">
        <w:rPr>
          <w:color w:val="000000" w:themeColor="text1"/>
        </w:rPr>
        <w:t>s</w:t>
      </w:r>
      <w:r w:rsidR="0052787B" w:rsidRPr="00014471">
        <w:rPr>
          <w:color w:val="000000" w:themeColor="text1"/>
        </w:rPr>
        <w:t xml:space="preserve"> with</w:t>
      </w:r>
      <w:r w:rsidRPr="00014471">
        <w:rPr>
          <w:color w:val="000000" w:themeColor="text1"/>
        </w:rPr>
        <w:t xml:space="preserve"> </w:t>
      </w:r>
      <w:r w:rsidR="0052787B" w:rsidRPr="00014471">
        <w:rPr>
          <w:color w:val="000000" w:themeColor="text1"/>
        </w:rPr>
        <w:t xml:space="preserve">high exposure </w:t>
      </w:r>
      <w:r w:rsidRPr="00014471">
        <w:rPr>
          <w:color w:val="000000" w:themeColor="text1"/>
        </w:rPr>
        <w:t xml:space="preserve">to </w:t>
      </w:r>
      <w:r w:rsidRPr="00014471">
        <w:rPr>
          <w:i/>
          <w:color w:val="000000" w:themeColor="text1"/>
        </w:rPr>
        <w:t>O. ostertagi</w:t>
      </w:r>
      <w:r w:rsidRPr="00014471">
        <w:rPr>
          <w:color w:val="000000" w:themeColor="text1"/>
        </w:rPr>
        <w:t xml:space="preserve"> </w:t>
      </w:r>
      <w:r w:rsidR="00C62E6B" w:rsidRPr="00014471">
        <w:rPr>
          <w:color w:val="000000" w:themeColor="text1"/>
        </w:rPr>
        <w:t>at the end of the grazing season</w:t>
      </w:r>
      <w:r w:rsidRPr="00014471">
        <w:rPr>
          <w:color w:val="000000" w:themeColor="text1"/>
        </w:rPr>
        <w:t xml:space="preserve"> </w:t>
      </w:r>
      <w:r w:rsidRPr="00014471">
        <w:t>had significantly lower milk yield</w:t>
      </w:r>
      <w:r w:rsidR="005F3C47" w:rsidRPr="00014471">
        <w:t xml:space="preserve"> at</w:t>
      </w:r>
      <w:r w:rsidRPr="00014471">
        <w:t xml:space="preserve"> </w:t>
      </w:r>
      <w:r w:rsidR="005F3C47" w:rsidRPr="00014471">
        <w:rPr>
          <w:bCs/>
        </w:rPr>
        <w:t>t</w:t>
      </w:r>
      <w:r w:rsidR="005F3C47" w:rsidRPr="00014471">
        <w:rPr>
          <w:bCs/>
          <w:vertAlign w:val="subscript"/>
        </w:rPr>
        <w:t>305</w:t>
      </w:r>
      <w:r w:rsidR="005F3C47" w:rsidRPr="00014471">
        <w:t xml:space="preserve"> </w:t>
      </w:r>
      <w:r w:rsidR="002960FD" w:rsidRPr="00014471">
        <w:t>[</w:t>
      </w:r>
      <w:r w:rsidR="002960FD" w:rsidRPr="00014471">
        <w:rPr>
          <w:rFonts w:cs="Times New Roman"/>
          <w:bCs/>
          <w:color w:val="000000" w:themeColor="text1"/>
          <w:szCs w:val="24"/>
        </w:rPr>
        <w:t>Coefficient (β) (</w:t>
      </w:r>
      <w:r w:rsidR="0025424B" w:rsidRPr="00014471">
        <w:rPr>
          <w:bCs/>
          <w:lang w:val="en-US"/>
        </w:rPr>
        <w:t>95</w:t>
      </w:r>
      <w:r w:rsidR="0025424B" w:rsidRPr="00014471">
        <w:rPr>
          <w:b/>
          <w:bCs/>
          <w:lang w:val="en-US"/>
        </w:rPr>
        <w:t xml:space="preserve"> </w:t>
      </w:r>
      <w:r w:rsidR="0025424B" w:rsidRPr="00014471">
        <w:rPr>
          <w:bCs/>
          <w:lang w:val="en-US"/>
        </w:rPr>
        <w:t xml:space="preserve">% </w:t>
      </w:r>
      <w:r w:rsidR="0025424B" w:rsidRPr="00014471">
        <w:rPr>
          <w:color w:val="000000" w:themeColor="text1"/>
        </w:rPr>
        <w:t>CI</w:t>
      </w:r>
      <w:r w:rsidR="002960FD" w:rsidRPr="00014471">
        <w:rPr>
          <w:rFonts w:cs="Times New Roman"/>
          <w:bCs/>
          <w:color w:val="000000" w:themeColor="text1"/>
          <w:szCs w:val="24"/>
        </w:rPr>
        <w:t>): -</w:t>
      </w:r>
      <w:r w:rsidRPr="00014471">
        <w:t>121.09</w:t>
      </w:r>
      <w:r w:rsidR="00C4061D" w:rsidRPr="00014471">
        <w:t xml:space="preserve"> </w:t>
      </w:r>
      <w:r w:rsidRPr="00014471">
        <w:t xml:space="preserve">kg </w:t>
      </w:r>
      <w:r w:rsidRPr="00014471">
        <w:rPr>
          <w:color w:val="000000" w:themeColor="text1"/>
        </w:rPr>
        <w:t>(</w:t>
      </w:r>
      <w:r w:rsidRPr="00014471">
        <w:rPr>
          <w:bCs/>
        </w:rPr>
        <w:t>-226.74;-15.45)</w:t>
      </w:r>
      <w:r w:rsidR="002960FD" w:rsidRPr="00014471">
        <w:rPr>
          <w:bCs/>
        </w:rPr>
        <w:t>]</w:t>
      </w:r>
      <w:r w:rsidRPr="00014471">
        <w:t xml:space="preserve">. After controlling for </w:t>
      </w:r>
      <w:r w:rsidR="00FC34F0" w:rsidRPr="00014471">
        <w:t>milk yield</w:t>
      </w:r>
      <w:r w:rsidRPr="00014471">
        <w:t xml:space="preserve">, </w:t>
      </w:r>
      <w:r w:rsidR="00E36783" w:rsidRPr="00014471">
        <w:t>there were no</w:t>
      </w:r>
      <w:r w:rsidRPr="00014471">
        <w:rPr>
          <w:rFonts w:cs="Times New Roman"/>
          <w:bCs/>
          <w:szCs w:val="24"/>
        </w:rPr>
        <w:t xml:space="preserve"> significant association between yields in protein and fat and </w:t>
      </w:r>
      <w:r w:rsidR="00EA42AA" w:rsidRPr="00014471">
        <w:rPr>
          <w:rFonts w:cs="Times New Roman"/>
          <w:bCs/>
          <w:szCs w:val="24"/>
        </w:rPr>
        <w:t xml:space="preserve">levels </w:t>
      </w:r>
      <w:r w:rsidR="00F0615A" w:rsidRPr="00014471">
        <w:rPr>
          <w:rFonts w:cs="Times New Roman"/>
          <w:bCs/>
          <w:szCs w:val="24"/>
        </w:rPr>
        <w:t>of</w:t>
      </w:r>
      <w:r w:rsidR="006E022E" w:rsidRPr="00014471">
        <w:rPr>
          <w:rFonts w:cs="Times New Roman"/>
          <w:bCs/>
          <w:szCs w:val="24"/>
        </w:rPr>
        <w:t xml:space="preserve"> </w:t>
      </w:r>
      <w:r w:rsidR="00F0615A" w:rsidRPr="00014471">
        <w:rPr>
          <w:rFonts w:cs="Times New Roman"/>
          <w:bCs/>
          <w:szCs w:val="24"/>
        </w:rPr>
        <w:t>mi</w:t>
      </w:r>
      <w:r w:rsidR="005D562E" w:rsidRPr="00014471">
        <w:rPr>
          <w:rFonts w:cs="Times New Roman"/>
          <w:bCs/>
          <w:szCs w:val="24"/>
        </w:rPr>
        <w:t>lk antibodies against helminths</w:t>
      </w:r>
      <w:r w:rsidR="00EA42AA" w:rsidRPr="00014471">
        <w:rPr>
          <w:rFonts w:cs="Times New Roman"/>
          <w:bCs/>
          <w:szCs w:val="24"/>
        </w:rPr>
        <w:t xml:space="preserve"> at both individual and farm levels</w:t>
      </w:r>
      <w:r w:rsidR="008A5688" w:rsidRPr="00014471">
        <w:rPr>
          <w:rFonts w:cs="Times New Roman"/>
          <w:bCs/>
          <w:szCs w:val="24"/>
        </w:rPr>
        <w:t xml:space="preserve">. </w:t>
      </w:r>
      <w:r w:rsidR="00FC34F0" w:rsidRPr="00014471">
        <w:t>V</w:t>
      </w:r>
      <w:r w:rsidRPr="00014471">
        <w:t xml:space="preserve">isual examinations </w:t>
      </w:r>
      <w:r w:rsidR="00FC34F0" w:rsidRPr="00014471">
        <w:t>of</w:t>
      </w:r>
      <w:r w:rsidRPr="00014471">
        <w:t xml:space="preserve"> final residuals at each hierarchical level suggested that the six models fitted </w:t>
      </w:r>
      <w:r w:rsidR="0052787B" w:rsidRPr="00014471">
        <w:t>well</w:t>
      </w:r>
      <w:r w:rsidR="0041046E" w:rsidRPr="00014471">
        <w:t xml:space="preserve"> the data</w:t>
      </w:r>
      <w:r w:rsidR="006E022E" w:rsidRPr="00014471">
        <w:t xml:space="preserve">. </w:t>
      </w:r>
      <w:r w:rsidR="008D4340" w:rsidRPr="00014471">
        <w:rPr>
          <w:lang w:val="en-US"/>
        </w:rPr>
        <w:t>Moreover, t</w:t>
      </w:r>
      <w:r w:rsidRPr="00014471">
        <w:rPr>
          <w:lang w:val="en-US"/>
        </w:rPr>
        <w:t xml:space="preserve">here was no effect of any outliers and, therefore, they were left in the models. </w:t>
      </w:r>
    </w:p>
    <w:p w14:paraId="190FF857" w14:textId="3A00A742" w:rsidR="004C0ADF" w:rsidRPr="00014471" w:rsidRDefault="004C0ADF" w:rsidP="00153968">
      <w:pPr>
        <w:pStyle w:val="H04"/>
        <w:numPr>
          <w:ilvl w:val="0"/>
          <w:numId w:val="0"/>
        </w:numPr>
        <w:spacing w:before="240" w:after="0" w:line="480" w:lineRule="auto"/>
        <w:contextualSpacing w:val="0"/>
      </w:pPr>
      <w:r w:rsidRPr="00014471">
        <w:rPr>
          <w:b w:val="0"/>
          <w:i/>
        </w:rPr>
        <w:t>3.</w:t>
      </w:r>
      <w:r w:rsidR="00F73E12" w:rsidRPr="00014471">
        <w:rPr>
          <w:b w:val="0"/>
          <w:i/>
        </w:rPr>
        <w:t>3</w:t>
      </w:r>
      <w:r w:rsidRPr="00014471">
        <w:rPr>
          <w:b w:val="0"/>
        </w:rPr>
        <w:t xml:space="preserve">. </w:t>
      </w:r>
      <w:r w:rsidR="00CD4682" w:rsidRPr="00014471">
        <w:rPr>
          <w:b w:val="0"/>
          <w:i/>
        </w:rPr>
        <w:t>Association</w:t>
      </w:r>
      <w:r w:rsidR="00344C7C" w:rsidRPr="00014471">
        <w:rPr>
          <w:b w:val="0"/>
          <w:i/>
        </w:rPr>
        <w:t xml:space="preserve"> between </w:t>
      </w:r>
      <w:r w:rsidR="00800BB3" w:rsidRPr="00014471">
        <w:rPr>
          <w:b w:val="0"/>
          <w:i/>
        </w:rPr>
        <w:t xml:space="preserve">individual </w:t>
      </w:r>
      <w:r w:rsidR="00344C7C" w:rsidRPr="00014471">
        <w:rPr>
          <w:b w:val="0"/>
          <w:i/>
        </w:rPr>
        <w:t>level</w:t>
      </w:r>
      <w:r w:rsidR="009B0CB0" w:rsidRPr="00014471">
        <w:rPr>
          <w:b w:val="0"/>
          <w:i/>
        </w:rPr>
        <w:t>s</w:t>
      </w:r>
      <w:r w:rsidR="00344C7C" w:rsidRPr="00014471">
        <w:rPr>
          <w:b w:val="0"/>
          <w:i/>
        </w:rPr>
        <w:t xml:space="preserve"> of milk antibody against Ostertagia ostertagi and </w:t>
      </w:r>
      <w:r w:rsidR="00AE5062" w:rsidRPr="00014471">
        <w:rPr>
          <w:b w:val="0"/>
          <w:i/>
        </w:rPr>
        <w:t xml:space="preserve">first-lactation heifers’ </w:t>
      </w:r>
      <w:r w:rsidR="000A2614" w:rsidRPr="00014471">
        <w:rPr>
          <w:b w:val="0"/>
          <w:i/>
        </w:rPr>
        <w:t>reproductive</w:t>
      </w:r>
      <w:r w:rsidR="00344C7C" w:rsidRPr="00014471">
        <w:rPr>
          <w:b w:val="0"/>
          <w:i/>
        </w:rPr>
        <w:t xml:space="preserve"> performances</w:t>
      </w:r>
    </w:p>
    <w:p w14:paraId="6931FF15" w14:textId="3FE64195" w:rsidR="004C0ADF" w:rsidRPr="00014471" w:rsidRDefault="004C0ADF" w:rsidP="00C4171C">
      <w:pPr>
        <w:spacing w:before="0" w:after="0" w:line="480" w:lineRule="auto"/>
        <w:ind w:firstLine="720"/>
      </w:pPr>
      <w:r w:rsidRPr="00014471">
        <w:t xml:space="preserve">The final multilevel binomial regression model of association between </w:t>
      </w:r>
      <w:r w:rsidR="00146E1B" w:rsidRPr="00014471">
        <w:t xml:space="preserve">IM ODR and </w:t>
      </w:r>
      <w:r w:rsidR="00D46C7D" w:rsidRPr="00014471">
        <w:t xml:space="preserve">the </w:t>
      </w:r>
      <w:r w:rsidR="00145C0F" w:rsidRPr="00014471">
        <w:t>probability</w:t>
      </w:r>
      <w:r w:rsidR="00D46C7D" w:rsidRPr="00014471">
        <w:t xml:space="preserve"> of heifers</w:t>
      </w:r>
      <w:r w:rsidR="00145C0F" w:rsidRPr="00014471">
        <w:t xml:space="preserve"> </w:t>
      </w:r>
      <w:r w:rsidR="00A10279" w:rsidRPr="00014471">
        <w:t xml:space="preserve">to </w:t>
      </w:r>
      <w:r w:rsidRPr="00014471">
        <w:t>have a dea</w:t>
      </w:r>
      <w:r w:rsidR="00E919CF" w:rsidRPr="00014471">
        <w:t>d</w:t>
      </w:r>
      <w:r w:rsidRPr="00014471">
        <w:t xml:space="preserve"> calf at first calving is presented</w:t>
      </w:r>
      <w:r w:rsidR="00E83F68" w:rsidRPr="00014471">
        <w:t xml:space="preserve"> in</w:t>
      </w:r>
      <w:r w:rsidRPr="00014471">
        <w:t xml:space="preserve"> Table </w:t>
      </w:r>
      <w:r w:rsidR="003A3414" w:rsidRPr="00014471">
        <w:t>4</w:t>
      </w:r>
      <w:r w:rsidRPr="00014471">
        <w:t xml:space="preserve">. After controlling for other variables, the odds for a heifer </w:t>
      </w:r>
      <w:r w:rsidR="00EB0A5C" w:rsidRPr="00014471">
        <w:t xml:space="preserve">to </w:t>
      </w:r>
      <w:r w:rsidR="00146E1B" w:rsidRPr="00014471">
        <w:t>abort or have a stillbirth calf</w:t>
      </w:r>
      <w:r w:rsidRPr="00014471">
        <w:t xml:space="preserve"> at first calving significantly increased by 1.11 (</w:t>
      </w:r>
      <w:r w:rsidR="0025424B" w:rsidRPr="00014471">
        <w:rPr>
          <w:bCs/>
          <w:lang w:val="en-US"/>
        </w:rPr>
        <w:t>95</w:t>
      </w:r>
      <w:r w:rsidR="0025424B" w:rsidRPr="00014471">
        <w:rPr>
          <w:b/>
          <w:bCs/>
          <w:lang w:val="en-US"/>
        </w:rPr>
        <w:t xml:space="preserve"> </w:t>
      </w:r>
      <w:r w:rsidR="0025424B" w:rsidRPr="00014471">
        <w:rPr>
          <w:bCs/>
          <w:lang w:val="en-US"/>
        </w:rPr>
        <w:t xml:space="preserve">% </w:t>
      </w:r>
      <w:r w:rsidR="0025424B" w:rsidRPr="00014471">
        <w:rPr>
          <w:color w:val="000000" w:themeColor="text1"/>
        </w:rPr>
        <w:t>CI:</w:t>
      </w:r>
      <w:r w:rsidR="0025424B" w:rsidRPr="00014471">
        <w:rPr>
          <w:bCs/>
        </w:rPr>
        <w:t xml:space="preserve"> </w:t>
      </w:r>
      <w:r w:rsidRPr="00014471">
        <w:rPr>
          <w:bCs/>
        </w:rPr>
        <w:t xml:space="preserve">1.03;1.19) </w:t>
      </w:r>
      <w:r w:rsidRPr="00014471">
        <w:t xml:space="preserve">for each 0.1 unit increase in IM ODR. </w:t>
      </w:r>
      <w:r w:rsidR="00146E1B" w:rsidRPr="00014471">
        <w:t>A</w:t>
      </w:r>
      <w:r w:rsidRPr="00014471">
        <w:rPr>
          <w:lang w:val="en-US"/>
        </w:rPr>
        <w:t xml:space="preserve"> total of 1,423 heifers were included in the discrete time survival analysis, of which 225 (18</w:t>
      </w:r>
      <w:r w:rsidR="0025424B" w:rsidRPr="00014471">
        <w:rPr>
          <w:lang w:val="en-US"/>
        </w:rPr>
        <w:t xml:space="preserve"> </w:t>
      </w:r>
      <w:r w:rsidRPr="00014471">
        <w:rPr>
          <w:lang w:val="en-US"/>
        </w:rPr>
        <w:t xml:space="preserve">%) were censored. </w:t>
      </w:r>
      <w:r w:rsidRPr="00014471">
        <w:t>The final multilevel discrete tim</w:t>
      </w:r>
      <w:r w:rsidR="00CD4682" w:rsidRPr="00014471">
        <w:t>e survival model of association</w:t>
      </w:r>
      <w:r w:rsidRPr="00014471">
        <w:t xml:space="preserve"> </w:t>
      </w:r>
      <w:r w:rsidRPr="00014471">
        <w:lastRenderedPageBreak/>
        <w:t xml:space="preserve">between </w:t>
      </w:r>
      <w:r w:rsidR="00D46C7D" w:rsidRPr="00014471">
        <w:t xml:space="preserve">IM ODR and </w:t>
      </w:r>
      <w:r w:rsidRPr="00014471">
        <w:t xml:space="preserve">hazard </w:t>
      </w:r>
      <w:r w:rsidRPr="00014471">
        <w:rPr>
          <w:color w:val="000000" w:themeColor="text1"/>
        </w:rPr>
        <w:t xml:space="preserve">to have </w:t>
      </w:r>
      <w:r w:rsidR="000A2614" w:rsidRPr="00014471">
        <w:rPr>
          <w:color w:val="000000" w:themeColor="text1"/>
        </w:rPr>
        <w:t xml:space="preserve">a </w:t>
      </w:r>
      <w:r w:rsidRPr="00014471">
        <w:rPr>
          <w:color w:val="000000" w:themeColor="text1"/>
        </w:rPr>
        <w:t xml:space="preserve">second calving in </w:t>
      </w:r>
      <w:r w:rsidR="007A2707" w:rsidRPr="00014471">
        <w:rPr>
          <w:color w:val="000000" w:themeColor="text1"/>
        </w:rPr>
        <w:t>an</w:t>
      </w:r>
      <w:r w:rsidRPr="00014471">
        <w:rPr>
          <w:color w:val="000000" w:themeColor="text1"/>
        </w:rPr>
        <w:t xml:space="preserve"> interval </w:t>
      </w:r>
      <w:r w:rsidRPr="00014471">
        <w:rPr>
          <w:i/>
          <w:color w:val="000000" w:themeColor="text1"/>
        </w:rPr>
        <w:t>t</w:t>
      </w:r>
      <w:r w:rsidRPr="00014471">
        <w:t xml:space="preserve"> is presented </w:t>
      </w:r>
      <w:r w:rsidR="00231B60" w:rsidRPr="00014471">
        <w:t xml:space="preserve">in </w:t>
      </w:r>
      <w:r w:rsidRPr="00014471">
        <w:t xml:space="preserve">Table </w:t>
      </w:r>
      <w:r w:rsidR="003A3414" w:rsidRPr="00014471">
        <w:t>5</w:t>
      </w:r>
      <w:r w:rsidRPr="00014471">
        <w:t>. The hazard for a baseline heifer to calve for a second time after a firs</w:t>
      </w:r>
      <w:r w:rsidR="00E919CF" w:rsidRPr="00014471">
        <w:t>t calving was 0.84 (</w:t>
      </w:r>
      <w:r w:rsidR="0025424B" w:rsidRPr="00014471">
        <w:rPr>
          <w:bCs/>
          <w:lang w:val="en-US"/>
        </w:rPr>
        <w:t>95</w:t>
      </w:r>
      <w:r w:rsidR="0025424B" w:rsidRPr="00014471">
        <w:rPr>
          <w:b/>
          <w:bCs/>
          <w:lang w:val="en-US"/>
        </w:rPr>
        <w:t xml:space="preserve"> </w:t>
      </w:r>
      <w:r w:rsidR="0025424B" w:rsidRPr="00014471">
        <w:rPr>
          <w:bCs/>
          <w:lang w:val="en-US"/>
        </w:rPr>
        <w:t xml:space="preserve">% </w:t>
      </w:r>
      <w:r w:rsidR="0025424B" w:rsidRPr="00014471">
        <w:rPr>
          <w:color w:val="000000" w:themeColor="text1"/>
        </w:rPr>
        <w:t>CI</w:t>
      </w:r>
      <w:r w:rsidR="00E919CF" w:rsidRPr="00014471">
        <w:t xml:space="preserve">: </w:t>
      </w:r>
      <w:r w:rsidR="00651549" w:rsidRPr="00014471">
        <w:t>0.21;3.46).</w:t>
      </w:r>
      <w:r w:rsidRPr="00014471">
        <w:t xml:space="preserve"> Heifer</w:t>
      </w:r>
      <w:r w:rsidR="00D46C7D" w:rsidRPr="00014471">
        <w:t>s’</w:t>
      </w:r>
      <w:r w:rsidRPr="00014471">
        <w:t xml:space="preserve"> hazard to calve for the second time significantly increased over time. After controlling for other </w:t>
      </w:r>
      <w:r w:rsidR="000A2614" w:rsidRPr="00014471">
        <w:t>confounders</w:t>
      </w:r>
      <w:r w:rsidRPr="00014471">
        <w:t xml:space="preserve">, the hazard for a heifer to calve for a second time at a time </w:t>
      </w:r>
      <w:r w:rsidRPr="00014471">
        <w:rPr>
          <w:i/>
        </w:rPr>
        <w:t>t</w:t>
      </w:r>
      <w:r w:rsidRPr="00014471">
        <w:t xml:space="preserve"> decreased by 0.95 (</w:t>
      </w:r>
      <w:r w:rsidR="0025424B" w:rsidRPr="00014471">
        <w:rPr>
          <w:bCs/>
          <w:lang w:val="en-US"/>
        </w:rPr>
        <w:t>95</w:t>
      </w:r>
      <w:r w:rsidR="0025424B" w:rsidRPr="00014471">
        <w:rPr>
          <w:b/>
          <w:bCs/>
          <w:lang w:val="en-US"/>
        </w:rPr>
        <w:t xml:space="preserve"> </w:t>
      </w:r>
      <w:r w:rsidR="0025424B" w:rsidRPr="00014471">
        <w:rPr>
          <w:bCs/>
          <w:lang w:val="en-US"/>
        </w:rPr>
        <w:t xml:space="preserve">% </w:t>
      </w:r>
      <w:r w:rsidR="0025424B" w:rsidRPr="00014471">
        <w:rPr>
          <w:color w:val="000000" w:themeColor="text1"/>
        </w:rPr>
        <w:t>CI</w:t>
      </w:r>
      <w:r w:rsidRPr="00014471">
        <w:t xml:space="preserve">: </w:t>
      </w:r>
      <w:r w:rsidRPr="00014471">
        <w:rPr>
          <w:bCs/>
        </w:rPr>
        <w:t>0.90;0.99) unit</w:t>
      </w:r>
      <w:r w:rsidRPr="00014471">
        <w:t xml:space="preserve"> for a 0.1 unit in IM ODR. </w:t>
      </w:r>
      <w:r w:rsidRPr="00014471">
        <w:rPr>
          <w:color w:val="000000" w:themeColor="text1"/>
        </w:rPr>
        <w:t xml:space="preserve">The visual examination of the MCMC diagnostic plots for each parameter included in </w:t>
      </w:r>
      <w:r w:rsidR="0054678B" w:rsidRPr="00014471">
        <w:rPr>
          <w:color w:val="000000" w:themeColor="text1"/>
        </w:rPr>
        <w:t xml:space="preserve">both </w:t>
      </w:r>
      <w:r w:rsidRPr="00014471">
        <w:rPr>
          <w:color w:val="000000" w:themeColor="text1"/>
        </w:rPr>
        <w:t>model</w:t>
      </w:r>
      <w:r w:rsidR="0054678B" w:rsidRPr="00014471">
        <w:rPr>
          <w:color w:val="000000" w:themeColor="text1"/>
        </w:rPr>
        <w:t>s</w:t>
      </w:r>
      <w:r w:rsidRPr="00014471">
        <w:rPr>
          <w:color w:val="000000" w:themeColor="text1"/>
        </w:rPr>
        <w:t xml:space="preserve"> </w:t>
      </w:r>
      <w:r w:rsidRPr="00014471">
        <w:rPr>
          <w:lang w:val="en-US"/>
        </w:rPr>
        <w:t>suggested that model</w:t>
      </w:r>
      <w:r w:rsidR="0054678B" w:rsidRPr="00014471">
        <w:rPr>
          <w:lang w:val="en-US"/>
        </w:rPr>
        <w:t>s</w:t>
      </w:r>
      <w:r w:rsidRPr="00014471">
        <w:rPr>
          <w:lang w:val="en-US"/>
        </w:rPr>
        <w:t xml:space="preserve"> converged well.</w:t>
      </w:r>
    </w:p>
    <w:p w14:paraId="137721B6" w14:textId="7F908090" w:rsidR="006E022E" w:rsidRPr="00014471" w:rsidRDefault="006E022E" w:rsidP="00153968">
      <w:pPr>
        <w:pStyle w:val="H04"/>
        <w:numPr>
          <w:ilvl w:val="0"/>
          <w:numId w:val="0"/>
        </w:numPr>
        <w:spacing w:before="240" w:after="0" w:line="480" w:lineRule="auto"/>
        <w:contextualSpacing w:val="0"/>
        <w:rPr>
          <w:b w:val="0"/>
          <w:i/>
        </w:rPr>
      </w:pPr>
      <w:r w:rsidRPr="00014471">
        <w:rPr>
          <w:b w:val="0"/>
          <w:i/>
        </w:rPr>
        <w:t>3.</w:t>
      </w:r>
      <w:r w:rsidR="00F73E12" w:rsidRPr="00014471">
        <w:rPr>
          <w:b w:val="0"/>
          <w:i/>
        </w:rPr>
        <w:t>4</w:t>
      </w:r>
      <w:r w:rsidRPr="00014471">
        <w:rPr>
          <w:b w:val="0"/>
          <w:i/>
        </w:rPr>
        <w:t xml:space="preserve">. </w:t>
      </w:r>
      <w:r w:rsidR="00CD4682" w:rsidRPr="00014471">
        <w:rPr>
          <w:b w:val="0"/>
          <w:i/>
        </w:rPr>
        <w:t>Association</w:t>
      </w:r>
      <w:r w:rsidR="00344C7C" w:rsidRPr="00014471">
        <w:rPr>
          <w:b w:val="0"/>
          <w:i/>
        </w:rPr>
        <w:t xml:space="preserve"> between </w:t>
      </w:r>
      <w:r w:rsidR="00800BB3" w:rsidRPr="00014471">
        <w:rPr>
          <w:b w:val="0"/>
          <w:i/>
        </w:rPr>
        <w:t xml:space="preserve">individual </w:t>
      </w:r>
      <w:r w:rsidR="00B30E8D" w:rsidRPr="00014471">
        <w:rPr>
          <w:b w:val="0"/>
          <w:i/>
        </w:rPr>
        <w:t>level</w:t>
      </w:r>
      <w:r w:rsidR="00800BB3" w:rsidRPr="00014471">
        <w:rPr>
          <w:b w:val="0"/>
          <w:i/>
        </w:rPr>
        <w:t>s</w:t>
      </w:r>
      <w:r w:rsidR="00344C7C" w:rsidRPr="00014471">
        <w:rPr>
          <w:b w:val="0"/>
          <w:i/>
        </w:rPr>
        <w:t xml:space="preserve"> of milk antibody against Ostertagia ostertagi and </w:t>
      </w:r>
      <w:r w:rsidR="00C220C2" w:rsidRPr="00014471">
        <w:rPr>
          <w:b w:val="0"/>
          <w:i/>
        </w:rPr>
        <w:t xml:space="preserve">first-lactation heifers’ </w:t>
      </w:r>
      <w:r w:rsidRPr="00014471">
        <w:rPr>
          <w:b w:val="0"/>
          <w:i/>
        </w:rPr>
        <w:t>health</w:t>
      </w:r>
    </w:p>
    <w:p w14:paraId="33B1C20C" w14:textId="25E8F851" w:rsidR="00C2115D" w:rsidRPr="00014471" w:rsidRDefault="00A93946" w:rsidP="00EA42AA">
      <w:pPr>
        <w:spacing w:before="0" w:after="0" w:line="480" w:lineRule="auto"/>
        <w:ind w:firstLine="720"/>
        <w:rPr>
          <w:lang w:val="en-US"/>
        </w:rPr>
      </w:pPr>
      <w:r w:rsidRPr="00014471">
        <w:t xml:space="preserve">The final multilevel linear </w:t>
      </w:r>
      <w:r w:rsidR="00CD4682" w:rsidRPr="00014471">
        <w:t>regression model of association</w:t>
      </w:r>
      <w:r w:rsidRPr="00014471">
        <w:t xml:space="preserve"> between</w:t>
      </w:r>
      <w:r w:rsidR="00A007BC" w:rsidRPr="00014471">
        <w:t xml:space="preserve"> </w:t>
      </w:r>
      <w:r w:rsidR="00193AF6" w:rsidRPr="00014471">
        <w:rPr>
          <w:i/>
        </w:rPr>
        <w:t>M. paratuberculosis</w:t>
      </w:r>
      <w:r w:rsidR="004E76CB" w:rsidRPr="00014471">
        <w:t xml:space="preserve"> and </w:t>
      </w:r>
      <w:r w:rsidR="004E76CB" w:rsidRPr="00014471">
        <w:rPr>
          <w:i/>
        </w:rPr>
        <w:t>O. ostertagi</w:t>
      </w:r>
      <w:r w:rsidR="004E76CB" w:rsidRPr="00014471">
        <w:t xml:space="preserve"> </w:t>
      </w:r>
      <w:r w:rsidR="00CE47C5" w:rsidRPr="00014471">
        <w:t xml:space="preserve">ELISA results </w:t>
      </w:r>
      <w:r w:rsidRPr="00014471">
        <w:t>is presented</w:t>
      </w:r>
      <w:r w:rsidR="00A06647" w:rsidRPr="00014471">
        <w:t xml:space="preserve"> in</w:t>
      </w:r>
      <w:r w:rsidRPr="00014471">
        <w:t xml:space="preserve"> Table</w:t>
      </w:r>
      <w:r w:rsidR="00320608" w:rsidRPr="00014471">
        <w:t xml:space="preserve"> </w:t>
      </w:r>
      <w:r w:rsidR="00E45DCD" w:rsidRPr="00014471">
        <w:t>6</w:t>
      </w:r>
      <w:r w:rsidRPr="00014471">
        <w:t xml:space="preserve">. </w:t>
      </w:r>
      <w:r w:rsidR="00C2115D" w:rsidRPr="00014471">
        <w:rPr>
          <w:lang w:val="en-US"/>
        </w:rPr>
        <w:t xml:space="preserve">A 0.1 unit increase in </w:t>
      </w:r>
      <w:r w:rsidR="004B7A30" w:rsidRPr="00014471">
        <w:rPr>
          <w:lang w:val="en-US"/>
        </w:rPr>
        <w:t>IM</w:t>
      </w:r>
      <w:r w:rsidR="00C2115D" w:rsidRPr="00014471">
        <w:rPr>
          <w:lang w:val="en-US"/>
        </w:rPr>
        <w:t xml:space="preserve"> ODR was associated with a </w:t>
      </w:r>
      <w:r w:rsidR="004C67A6" w:rsidRPr="00014471">
        <w:rPr>
          <w:lang w:val="en-US"/>
        </w:rPr>
        <w:t>significant</w:t>
      </w:r>
      <w:r w:rsidR="000D3585" w:rsidRPr="00014471">
        <w:rPr>
          <w:lang w:val="en-US"/>
        </w:rPr>
        <w:t xml:space="preserve"> </w:t>
      </w:r>
      <w:r w:rsidR="00C2115D" w:rsidRPr="00014471">
        <w:rPr>
          <w:rFonts w:cs="Times New Roman"/>
          <w:bCs/>
          <w:szCs w:val="20"/>
        </w:rPr>
        <w:t>0.48 unit (</w:t>
      </w:r>
      <w:r w:rsidR="0025424B" w:rsidRPr="00014471">
        <w:rPr>
          <w:bCs/>
          <w:lang w:val="en-US"/>
        </w:rPr>
        <w:t>95</w:t>
      </w:r>
      <w:r w:rsidR="0025424B" w:rsidRPr="00014471">
        <w:rPr>
          <w:b/>
          <w:bCs/>
          <w:lang w:val="en-US"/>
        </w:rPr>
        <w:t xml:space="preserve"> </w:t>
      </w:r>
      <w:r w:rsidR="0025424B" w:rsidRPr="00014471">
        <w:rPr>
          <w:bCs/>
          <w:lang w:val="en-US"/>
        </w:rPr>
        <w:t xml:space="preserve">% </w:t>
      </w:r>
      <w:r w:rsidR="0025424B" w:rsidRPr="00014471">
        <w:rPr>
          <w:color w:val="000000" w:themeColor="text1"/>
        </w:rPr>
        <w:t>CI</w:t>
      </w:r>
      <w:r w:rsidR="00C2115D" w:rsidRPr="00014471">
        <w:rPr>
          <w:rFonts w:cs="Times New Roman"/>
          <w:bCs/>
          <w:szCs w:val="20"/>
        </w:rPr>
        <w:t xml:space="preserve">: 0.16;0.61) increase in </w:t>
      </w:r>
      <w:r w:rsidR="004B7A30" w:rsidRPr="00014471">
        <w:rPr>
          <w:rFonts w:cs="Times New Roman"/>
          <w:bCs/>
          <w:szCs w:val="20"/>
        </w:rPr>
        <w:t>heifer</w:t>
      </w:r>
      <w:r w:rsidR="008E418E" w:rsidRPr="00014471">
        <w:rPr>
          <w:rFonts w:cs="Times New Roman"/>
          <w:bCs/>
          <w:szCs w:val="20"/>
        </w:rPr>
        <w:t>’s</w:t>
      </w:r>
      <w:r w:rsidR="004B7A30" w:rsidRPr="00014471">
        <w:rPr>
          <w:rFonts w:cs="Times New Roman"/>
          <w:bCs/>
          <w:szCs w:val="20"/>
        </w:rPr>
        <w:t xml:space="preserve"> </w:t>
      </w:r>
      <w:r w:rsidR="004B7A30" w:rsidRPr="00014471">
        <w:t xml:space="preserve">titre </w:t>
      </w:r>
      <w:r w:rsidR="008E418E" w:rsidRPr="00014471">
        <w:t>for</w:t>
      </w:r>
      <w:r w:rsidR="004B7A30" w:rsidRPr="00014471">
        <w:t xml:space="preserve"> </w:t>
      </w:r>
      <w:r w:rsidR="00E919CF" w:rsidRPr="00014471">
        <w:rPr>
          <w:i/>
        </w:rPr>
        <w:t>M. p</w:t>
      </w:r>
      <w:r w:rsidR="00A007BC" w:rsidRPr="00014471">
        <w:rPr>
          <w:i/>
        </w:rPr>
        <w:t>aratuberculosis</w:t>
      </w:r>
      <w:r w:rsidR="00193AF6" w:rsidRPr="00014471">
        <w:t xml:space="preserve"> </w:t>
      </w:r>
      <w:r w:rsidR="008E418E" w:rsidRPr="00014471">
        <w:t xml:space="preserve">antibodies </w:t>
      </w:r>
      <w:r w:rsidR="00193AF6" w:rsidRPr="00014471">
        <w:t xml:space="preserve">during the first lactation. </w:t>
      </w:r>
      <w:r w:rsidR="004A3C58" w:rsidRPr="00014471">
        <w:t>Moreover</w:t>
      </w:r>
      <w:r w:rsidR="00EA42AA" w:rsidRPr="00014471">
        <w:t>, a</w:t>
      </w:r>
      <w:r w:rsidR="00C2115D" w:rsidRPr="00014471">
        <w:t>fter controlling for other var</w:t>
      </w:r>
      <w:r w:rsidR="00193AF6" w:rsidRPr="00014471">
        <w:t>iables, a 0.1 unit increase in</w:t>
      </w:r>
      <w:r w:rsidR="00C2115D" w:rsidRPr="00014471">
        <w:t xml:space="preserve"> </w:t>
      </w:r>
      <w:r w:rsidR="00A81A6F" w:rsidRPr="00014471">
        <w:t>IM</w:t>
      </w:r>
      <w:r w:rsidR="00C2115D" w:rsidRPr="00014471">
        <w:t xml:space="preserve"> ODR increased the odds for a heifer to be dead </w:t>
      </w:r>
      <w:r w:rsidR="00A81A6F" w:rsidRPr="00014471">
        <w:t xml:space="preserve">by the end of the </w:t>
      </w:r>
      <w:r w:rsidR="00193AF6" w:rsidRPr="00014471">
        <w:t xml:space="preserve">study </w:t>
      </w:r>
      <w:r w:rsidR="00C2115D" w:rsidRPr="00014471">
        <w:t>by 1.12 (</w:t>
      </w:r>
      <w:r w:rsidR="0025424B" w:rsidRPr="00014471">
        <w:rPr>
          <w:bCs/>
          <w:lang w:val="en-US"/>
        </w:rPr>
        <w:t>95</w:t>
      </w:r>
      <w:r w:rsidR="0025424B" w:rsidRPr="00014471">
        <w:rPr>
          <w:b/>
          <w:bCs/>
          <w:lang w:val="en-US"/>
        </w:rPr>
        <w:t xml:space="preserve"> </w:t>
      </w:r>
      <w:r w:rsidR="0025424B" w:rsidRPr="00014471">
        <w:rPr>
          <w:bCs/>
          <w:lang w:val="en-US"/>
        </w:rPr>
        <w:t xml:space="preserve">% </w:t>
      </w:r>
      <w:r w:rsidR="0025424B" w:rsidRPr="00014471">
        <w:rPr>
          <w:color w:val="000000" w:themeColor="text1"/>
        </w:rPr>
        <w:t>CI</w:t>
      </w:r>
      <w:r w:rsidR="00C2115D" w:rsidRPr="00014471">
        <w:t xml:space="preserve">: </w:t>
      </w:r>
      <w:r w:rsidR="00A81A6F" w:rsidRPr="00014471">
        <w:rPr>
          <w:bCs/>
        </w:rPr>
        <w:t>1.01;</w:t>
      </w:r>
      <w:r w:rsidR="00C2115D" w:rsidRPr="00014471">
        <w:rPr>
          <w:bCs/>
        </w:rPr>
        <w:t>1.25</w:t>
      </w:r>
      <w:r w:rsidR="002C3FC9" w:rsidRPr="00014471">
        <w:rPr>
          <w:bCs/>
        </w:rPr>
        <w:t>) (Table 7)</w:t>
      </w:r>
      <w:r w:rsidR="00C2115D" w:rsidRPr="00014471">
        <w:t xml:space="preserve">. </w:t>
      </w:r>
      <w:r w:rsidR="00C2115D" w:rsidRPr="00014471">
        <w:rPr>
          <w:lang w:val="en-US"/>
        </w:rPr>
        <w:t>When BTM predictors were included in th</w:t>
      </w:r>
      <w:r w:rsidR="004A3C58" w:rsidRPr="00014471">
        <w:rPr>
          <w:lang w:val="en-US"/>
        </w:rPr>
        <w:t>is last</w:t>
      </w:r>
      <w:r w:rsidR="00C2115D" w:rsidRPr="00014471">
        <w:rPr>
          <w:lang w:val="en-US"/>
        </w:rPr>
        <w:t xml:space="preserve"> model, neither individual nor BTM predictors were significantly associated with the outcome (data not shown). </w:t>
      </w:r>
      <w:r w:rsidR="002C3FC9" w:rsidRPr="00014471">
        <w:rPr>
          <w:color w:val="000000" w:themeColor="text1"/>
        </w:rPr>
        <w:t xml:space="preserve">The visual examination of the models </w:t>
      </w:r>
      <w:r w:rsidR="00AC3549" w:rsidRPr="00014471">
        <w:rPr>
          <w:lang w:val="en-US"/>
        </w:rPr>
        <w:t xml:space="preserve">indicated a good overall fit at both levels. </w:t>
      </w:r>
    </w:p>
    <w:p w14:paraId="456E21B2" w14:textId="77777777" w:rsidR="00FF71D0" w:rsidRPr="00014471" w:rsidRDefault="00FF71D0" w:rsidP="00AC2435">
      <w:pPr>
        <w:spacing w:before="0" w:after="0" w:line="480" w:lineRule="auto"/>
      </w:pPr>
    </w:p>
    <w:p w14:paraId="2D0F939D" w14:textId="77777777" w:rsidR="00EE20F8" w:rsidRPr="00014471" w:rsidRDefault="00EE20F8" w:rsidP="00A34C15">
      <w:pPr>
        <w:pStyle w:val="H04"/>
        <w:numPr>
          <w:ilvl w:val="0"/>
          <w:numId w:val="53"/>
        </w:numPr>
        <w:spacing w:before="0" w:after="0" w:line="480" w:lineRule="auto"/>
        <w:contextualSpacing w:val="0"/>
      </w:pPr>
      <w:r w:rsidRPr="00014471">
        <w:t>Discussion</w:t>
      </w:r>
    </w:p>
    <w:p w14:paraId="5DC3438C" w14:textId="1F625CB6" w:rsidR="00DA4E3C" w:rsidRPr="00014471" w:rsidRDefault="00DE026C" w:rsidP="009D2E20">
      <w:pPr>
        <w:spacing w:before="0" w:after="0" w:line="480" w:lineRule="auto"/>
        <w:ind w:firstLine="357"/>
      </w:pPr>
      <w:r w:rsidRPr="00014471">
        <w:t xml:space="preserve">Epidemiology is one area of scientific enquiry that enables scientists to explore </w:t>
      </w:r>
      <w:r w:rsidR="008C3E24" w:rsidRPr="00014471">
        <w:t xml:space="preserve">impacts of </w:t>
      </w:r>
      <w:r w:rsidR="00D547D0" w:rsidRPr="00014471">
        <w:t xml:space="preserve">cattle </w:t>
      </w:r>
      <w:r w:rsidR="008C3E24" w:rsidRPr="00014471">
        <w:t xml:space="preserve">diseases </w:t>
      </w:r>
      <w:r w:rsidR="00C9285B" w:rsidRPr="00014471">
        <w:t xml:space="preserve">under </w:t>
      </w:r>
      <w:r w:rsidRPr="00014471">
        <w:t xml:space="preserve">real </w:t>
      </w:r>
      <w:r w:rsidR="00D547D0" w:rsidRPr="00014471">
        <w:t>farm</w:t>
      </w:r>
      <w:r w:rsidRPr="00014471">
        <w:t xml:space="preserve"> conditions</w:t>
      </w:r>
      <w:r w:rsidR="00774EB6" w:rsidRPr="00014471">
        <w:t xml:space="preserve"> (as opposed to </w:t>
      </w:r>
      <w:r w:rsidR="00002015" w:rsidRPr="00014471">
        <w:t>laboratory</w:t>
      </w:r>
      <w:r w:rsidR="00774EB6" w:rsidRPr="00014471">
        <w:t xml:space="preserve"> conditions)</w:t>
      </w:r>
      <w:r w:rsidRPr="00014471">
        <w:t xml:space="preserve">. </w:t>
      </w:r>
      <w:r w:rsidR="0044327E" w:rsidRPr="00014471">
        <w:t>However, a</w:t>
      </w:r>
      <w:r w:rsidRPr="00014471">
        <w:t xml:space="preserve">s </w:t>
      </w:r>
      <w:r w:rsidR="00DA4E3C" w:rsidRPr="00014471">
        <w:t xml:space="preserve">impact </w:t>
      </w:r>
      <w:r w:rsidRPr="00014471">
        <w:t xml:space="preserve">causality is increasingly understood to arise from an entanglement of host, pathogen and environmental variables, </w:t>
      </w:r>
      <w:r w:rsidR="0044327E" w:rsidRPr="00014471">
        <w:t>epidemiologist</w:t>
      </w:r>
      <w:r w:rsidR="00B16344" w:rsidRPr="00014471">
        <w:t>s</w:t>
      </w:r>
      <w:r w:rsidR="0044327E" w:rsidRPr="00014471">
        <w:t xml:space="preserve"> </w:t>
      </w:r>
      <w:r w:rsidR="00EB43C8" w:rsidRPr="00014471">
        <w:t>must</w:t>
      </w:r>
      <w:r w:rsidR="00DE0A5A" w:rsidRPr="00014471">
        <w:t xml:space="preserve"> </w:t>
      </w:r>
      <w:r w:rsidR="00131594" w:rsidRPr="00014471">
        <w:t xml:space="preserve">use </w:t>
      </w:r>
      <w:r w:rsidR="001B732F" w:rsidRPr="00014471">
        <w:t xml:space="preserve">innovative </w:t>
      </w:r>
      <w:r w:rsidR="00131594" w:rsidRPr="00014471">
        <w:t xml:space="preserve">approaches </w:t>
      </w:r>
      <w:r w:rsidR="009F1315" w:rsidRPr="00014471">
        <w:t xml:space="preserve">in their </w:t>
      </w:r>
      <w:r w:rsidR="00CB45B1" w:rsidRPr="00014471">
        <w:t>impact</w:t>
      </w:r>
      <w:r w:rsidR="00DA4E3C" w:rsidRPr="00014471">
        <w:t xml:space="preserve"> studies</w:t>
      </w:r>
      <w:r w:rsidR="00C50DBE" w:rsidRPr="00014471">
        <w:t xml:space="preserve"> </w:t>
      </w:r>
      <w:r w:rsidR="00DA4E3C" w:rsidRPr="00014471">
        <w:t>to incorporate</w:t>
      </w:r>
      <w:r w:rsidR="00DE0A5A" w:rsidRPr="00014471">
        <w:t xml:space="preserve"> and address</w:t>
      </w:r>
      <w:r w:rsidR="00DA4E3C" w:rsidRPr="00014471">
        <w:t xml:space="preserve"> this complexity.</w:t>
      </w:r>
    </w:p>
    <w:p w14:paraId="09BAAC44" w14:textId="66AC04F3" w:rsidR="005D6F99" w:rsidRPr="00014471" w:rsidRDefault="00C50DBE" w:rsidP="009D2E20">
      <w:pPr>
        <w:spacing w:before="0" w:after="0" w:line="480" w:lineRule="auto"/>
        <w:ind w:firstLine="357"/>
        <w:rPr>
          <w:rFonts w:cs="Times New Roman"/>
          <w:szCs w:val="24"/>
        </w:rPr>
      </w:pPr>
      <w:r w:rsidRPr="00014471">
        <w:lastRenderedPageBreak/>
        <w:t>In the current study,</w:t>
      </w:r>
      <w:r w:rsidRPr="00014471">
        <w:rPr>
          <w:lang w:val="en"/>
        </w:rPr>
        <w:t xml:space="preserve"> we used</w:t>
      </w:r>
      <w:r w:rsidRPr="00014471">
        <w:t xml:space="preserve"> individual serological markers of </w:t>
      </w:r>
      <w:r w:rsidR="00D64020" w:rsidRPr="00014471">
        <w:t>response</w:t>
      </w:r>
      <w:r w:rsidRPr="00014471">
        <w:t xml:space="preserve"> to helminths from young animals </w:t>
      </w:r>
      <w:r w:rsidR="00AF7290" w:rsidRPr="00014471">
        <w:t>(</w:t>
      </w:r>
      <w:r w:rsidRPr="00014471">
        <w:t>as opposed to bulk-tank-milk markers and adult dairy cows</w:t>
      </w:r>
      <w:r w:rsidR="00AF7290" w:rsidRPr="00014471">
        <w:t>)</w:t>
      </w:r>
      <w:r w:rsidR="00CD2448" w:rsidRPr="00014471">
        <w:t>. This</w:t>
      </w:r>
      <w:r w:rsidR="00AF7290" w:rsidRPr="00014471">
        <w:t xml:space="preserve"> way, we</w:t>
      </w:r>
      <w:r w:rsidRPr="00014471">
        <w:t xml:space="preserve"> limited </w:t>
      </w:r>
      <w:r w:rsidR="00CD2448" w:rsidRPr="00014471">
        <w:t xml:space="preserve">the </w:t>
      </w:r>
      <w:r w:rsidRPr="00014471">
        <w:t>bias and confounding</w:t>
      </w:r>
      <w:r w:rsidR="005B2154" w:rsidRPr="00014471">
        <w:t xml:space="preserve"> often seen in previous research</w:t>
      </w:r>
      <w:r w:rsidR="00E93B40" w:rsidRPr="00014471">
        <w:t xml:space="preserve">, which </w:t>
      </w:r>
      <w:r w:rsidR="007D4DB0" w:rsidRPr="00014471">
        <w:t xml:space="preserve"> </w:t>
      </w:r>
      <w:r w:rsidR="00E93B40" w:rsidRPr="00014471">
        <w:t xml:space="preserve">result </w:t>
      </w:r>
      <w:r w:rsidR="00CD2448" w:rsidRPr="00014471">
        <w:t xml:space="preserve">from </w:t>
      </w:r>
      <w:r w:rsidR="00AF7290" w:rsidRPr="00014471">
        <w:t>the</w:t>
      </w:r>
      <w:r w:rsidR="00CD2448" w:rsidRPr="00014471">
        <w:t xml:space="preserve"> age</w:t>
      </w:r>
      <w:r w:rsidR="00EA28BA" w:rsidRPr="00014471">
        <w:t xml:space="preserve"> of the</w:t>
      </w:r>
      <w:r w:rsidR="00CD2448" w:rsidRPr="00014471">
        <w:t xml:space="preserve"> </w:t>
      </w:r>
      <w:r w:rsidR="00EA28BA" w:rsidRPr="00014471">
        <w:t>animals</w:t>
      </w:r>
      <w:r w:rsidR="00E93B40" w:rsidRPr="00014471">
        <w:t xml:space="preserve"> (and their physiological state)</w:t>
      </w:r>
      <w:r w:rsidR="00EA28BA" w:rsidRPr="00014471">
        <w:t>,</w:t>
      </w:r>
      <w:r w:rsidR="00666F63" w:rsidRPr="00014471">
        <w:t xml:space="preserve"> </w:t>
      </w:r>
      <w:r w:rsidR="00EA28BA" w:rsidRPr="00014471">
        <w:t xml:space="preserve">the </w:t>
      </w:r>
      <w:r w:rsidR="00666F63" w:rsidRPr="00014471">
        <w:t>duration of exposure</w:t>
      </w:r>
      <w:r w:rsidR="00105296" w:rsidRPr="00014471">
        <w:t>,</w:t>
      </w:r>
      <w:r w:rsidRPr="00014471">
        <w:t xml:space="preserve"> </w:t>
      </w:r>
      <w:r w:rsidR="00CD2448" w:rsidRPr="00014471">
        <w:t xml:space="preserve">the </w:t>
      </w:r>
      <w:r w:rsidRPr="00014471">
        <w:t xml:space="preserve">mixing of </w:t>
      </w:r>
      <w:r w:rsidR="00CD2448" w:rsidRPr="00014471">
        <w:t xml:space="preserve">the </w:t>
      </w:r>
      <w:r w:rsidRPr="00014471">
        <w:t xml:space="preserve">samples </w:t>
      </w:r>
      <w:r w:rsidR="00494529" w:rsidRPr="00014471">
        <w:t>and</w:t>
      </w:r>
      <w:r w:rsidRPr="00014471">
        <w:t xml:space="preserve"> </w:t>
      </w:r>
      <w:r w:rsidR="003D7502" w:rsidRPr="00014471">
        <w:t xml:space="preserve">the </w:t>
      </w:r>
      <w:r w:rsidRPr="00014471">
        <w:t>memory</w:t>
      </w:r>
      <w:r w:rsidR="003D7502" w:rsidRPr="00014471">
        <w:t xml:space="preserve"> of farmers</w:t>
      </w:r>
      <w:r w:rsidR="00477C83" w:rsidRPr="00014471">
        <w:t xml:space="preserve"> in relation to their own management practice</w:t>
      </w:r>
      <w:r w:rsidR="00105296" w:rsidRPr="00014471">
        <w:t xml:space="preserve"> (Sanchez et al., 2004</w:t>
      </w:r>
      <w:r w:rsidR="00774EB6" w:rsidRPr="00014471">
        <w:t>b</w:t>
      </w:r>
      <w:r w:rsidR="00105296" w:rsidRPr="00014471">
        <w:t>; Dohoo, 2009; Sekiya et al., 2013)</w:t>
      </w:r>
      <w:r w:rsidR="00356B98" w:rsidRPr="00014471">
        <w:rPr>
          <w:rFonts w:cs="Times New Roman"/>
          <w:szCs w:val="24"/>
        </w:rPr>
        <w:t>.</w:t>
      </w:r>
      <w:r w:rsidR="009F1315" w:rsidRPr="00014471">
        <w:t xml:space="preserve"> We also used a stratified random sampling approach for the selection of heifers</w:t>
      </w:r>
      <w:r w:rsidR="009F1315" w:rsidRPr="00014471">
        <w:rPr>
          <w:rFonts w:cs="Times New Roman"/>
          <w:szCs w:val="24"/>
        </w:rPr>
        <w:t xml:space="preserve">, </w:t>
      </w:r>
      <w:r w:rsidR="00D57334" w:rsidRPr="00014471">
        <w:rPr>
          <w:rFonts w:cs="Times New Roman"/>
          <w:szCs w:val="24"/>
        </w:rPr>
        <w:t xml:space="preserve">took into account </w:t>
      </w:r>
      <w:r w:rsidR="009F1315" w:rsidRPr="00014471">
        <w:rPr>
          <w:rFonts w:cs="Times New Roman"/>
          <w:szCs w:val="24"/>
        </w:rPr>
        <w:t xml:space="preserve">different seasons and farming systems from several English counties, and collected an extensive range of individual data </w:t>
      </w:r>
      <w:r w:rsidR="00803166" w:rsidRPr="00014471">
        <w:rPr>
          <w:rFonts w:cs="Times New Roman"/>
          <w:szCs w:val="24"/>
        </w:rPr>
        <w:t>from different data sources</w:t>
      </w:r>
      <w:r w:rsidR="009648D8" w:rsidRPr="00014471">
        <w:rPr>
          <w:rFonts w:cs="Times New Roman"/>
          <w:szCs w:val="24"/>
        </w:rPr>
        <w:t>. All this allowed us</w:t>
      </w:r>
      <w:r w:rsidR="00A56279" w:rsidRPr="00014471">
        <w:rPr>
          <w:rFonts w:cs="Times New Roman"/>
          <w:szCs w:val="24"/>
        </w:rPr>
        <w:t xml:space="preserve"> to </w:t>
      </w:r>
      <w:r w:rsidR="00B636D5" w:rsidRPr="00014471">
        <w:rPr>
          <w:rFonts w:cs="Times New Roman"/>
          <w:szCs w:val="24"/>
        </w:rPr>
        <w:t xml:space="preserve">better </w:t>
      </w:r>
      <w:r w:rsidR="00A56279" w:rsidRPr="00014471">
        <w:rPr>
          <w:rFonts w:cs="Times New Roman"/>
          <w:szCs w:val="24"/>
        </w:rPr>
        <w:t xml:space="preserve">control for </w:t>
      </w:r>
      <w:r w:rsidR="00F300C5" w:rsidRPr="00014471">
        <w:rPr>
          <w:rFonts w:cs="Times New Roman"/>
          <w:szCs w:val="24"/>
        </w:rPr>
        <w:t xml:space="preserve">bias and </w:t>
      </w:r>
      <w:r w:rsidR="00A56279" w:rsidRPr="00014471">
        <w:rPr>
          <w:rFonts w:cs="Times New Roman"/>
          <w:szCs w:val="24"/>
        </w:rPr>
        <w:t xml:space="preserve">confounding </w:t>
      </w:r>
      <w:r w:rsidR="001221C4" w:rsidRPr="00014471">
        <w:rPr>
          <w:rFonts w:cs="Times New Roman"/>
          <w:szCs w:val="24"/>
        </w:rPr>
        <w:t>effects</w:t>
      </w:r>
      <w:r w:rsidR="00236547" w:rsidRPr="00014471">
        <w:rPr>
          <w:rFonts w:cs="Times New Roman"/>
          <w:szCs w:val="24"/>
        </w:rPr>
        <w:t xml:space="preserve"> </w:t>
      </w:r>
      <w:r w:rsidR="00A56279" w:rsidRPr="00014471">
        <w:rPr>
          <w:rFonts w:cs="Times New Roman"/>
          <w:szCs w:val="24"/>
        </w:rPr>
        <w:t xml:space="preserve">in the </w:t>
      </w:r>
      <w:r w:rsidR="0029143C" w:rsidRPr="00014471">
        <w:rPr>
          <w:rFonts w:cs="Times New Roman"/>
          <w:szCs w:val="24"/>
        </w:rPr>
        <w:t xml:space="preserve">different </w:t>
      </w:r>
      <w:r w:rsidR="00A56279" w:rsidRPr="00014471">
        <w:rPr>
          <w:rFonts w:cs="Times New Roman"/>
          <w:szCs w:val="24"/>
        </w:rPr>
        <w:t xml:space="preserve">models </w:t>
      </w:r>
      <w:r w:rsidR="00236547" w:rsidRPr="00014471">
        <w:rPr>
          <w:rFonts w:cs="Times New Roman"/>
          <w:szCs w:val="24"/>
        </w:rPr>
        <w:fldChar w:fldCharType="begin"/>
      </w:r>
      <w:r w:rsidR="00236547" w:rsidRPr="00014471">
        <w:rPr>
          <w:rFonts w:cs="Times New Roman"/>
          <w:szCs w:val="24"/>
        </w:rPr>
        <w:instrText xml:space="preserve"> ADDIN EN.CITE &lt;EndNote&gt;&lt;Cite&gt;&lt;Author&gt;Dohoo&lt;/Author&gt;&lt;Year&gt;2009&lt;/Year&gt;&lt;RecNum&gt;127&lt;/RecNum&gt;&lt;DisplayText&gt;(Dohoo et al., 2009)&lt;/DisplayText&gt;&lt;record&gt;&lt;rec-number&gt;127&lt;/rec-number&gt;&lt;foreign-keys&gt;&lt;key app="EN" db-id="fpw9prvw99d9ere92tmx0eso0efz0xe2xptt" timestamp="1467191365"&gt;127&lt;/key&gt;&lt;/foreign-keys&gt;&lt;ref-type name="Journal Article"&gt;17&lt;/ref-type&gt;&lt;contributors&gt;&lt;authors&gt;&lt;author&gt;Dohoo, I.&lt;/author&gt;&lt;author&gt;Martin, W. &lt;/author&gt;&lt;author&gt;Stryhn, H. &lt;/author&gt;&lt;/authors&gt;&lt;/contributors&gt;&lt;titles&gt;&lt;title&gt;Veterinary Epidemiologic Research. 2nd Edition&lt;/title&gt;&lt;secondary-title&gt;VER Inc. Canada&lt;/secondary-title&gt;&lt;/titles&gt;&lt;periodical&gt;&lt;full-title&gt;VER Inc. Canada&lt;/full-title&gt;&lt;/periodical&gt;&lt;pages&gt;865 pp.&lt;/pages&gt;&lt;dates&gt;&lt;year&gt;2009&lt;/year&gt;&lt;/dates&gt;&lt;urls&gt;&lt;/urls&gt;&lt;/record&gt;&lt;/Cite&gt;&lt;/EndNote&gt;</w:instrText>
      </w:r>
      <w:r w:rsidR="00236547" w:rsidRPr="00014471">
        <w:rPr>
          <w:rFonts w:cs="Times New Roman"/>
          <w:szCs w:val="24"/>
        </w:rPr>
        <w:fldChar w:fldCharType="separate"/>
      </w:r>
      <w:r w:rsidR="00236547" w:rsidRPr="00014471">
        <w:rPr>
          <w:rFonts w:cs="Times New Roman"/>
          <w:noProof/>
          <w:szCs w:val="24"/>
        </w:rPr>
        <w:t>(Dohoo et al., 2009)</w:t>
      </w:r>
      <w:r w:rsidR="00236547" w:rsidRPr="00014471">
        <w:rPr>
          <w:rFonts w:cs="Times New Roman"/>
          <w:szCs w:val="24"/>
        </w:rPr>
        <w:fldChar w:fldCharType="end"/>
      </w:r>
      <w:r w:rsidR="00425A3F" w:rsidRPr="00014471">
        <w:rPr>
          <w:rFonts w:cs="Times New Roman"/>
          <w:szCs w:val="24"/>
        </w:rPr>
        <w:t xml:space="preserve">. </w:t>
      </w:r>
      <w:r w:rsidR="000E178D" w:rsidRPr="00014471">
        <w:rPr>
          <w:rFonts w:cs="Times New Roman"/>
          <w:szCs w:val="24"/>
        </w:rPr>
        <w:t xml:space="preserve">Importantly, </w:t>
      </w:r>
      <w:r w:rsidR="00D33272" w:rsidRPr="00014471">
        <w:rPr>
          <w:rFonts w:cs="Times New Roman"/>
          <w:szCs w:val="24"/>
        </w:rPr>
        <w:t xml:space="preserve">the </w:t>
      </w:r>
      <w:r w:rsidR="00425A3F" w:rsidRPr="00014471">
        <w:rPr>
          <w:rFonts w:cs="Times New Roman"/>
          <w:szCs w:val="24"/>
        </w:rPr>
        <w:t>participation</w:t>
      </w:r>
      <w:r w:rsidR="00E94459" w:rsidRPr="00014471">
        <w:rPr>
          <w:rFonts w:cs="Times New Roman"/>
          <w:szCs w:val="24"/>
        </w:rPr>
        <w:t xml:space="preserve"> </w:t>
      </w:r>
      <w:r w:rsidR="00D33272" w:rsidRPr="00014471">
        <w:rPr>
          <w:rFonts w:cs="Times New Roman"/>
          <w:szCs w:val="24"/>
        </w:rPr>
        <w:t>of farmers</w:t>
      </w:r>
      <w:r w:rsidR="000E178D" w:rsidRPr="00014471">
        <w:rPr>
          <w:rFonts w:cs="Times New Roman"/>
          <w:szCs w:val="24"/>
        </w:rPr>
        <w:t xml:space="preserve"> </w:t>
      </w:r>
      <w:r w:rsidR="00425A3F" w:rsidRPr="00014471">
        <w:rPr>
          <w:rFonts w:cs="Times New Roman"/>
          <w:szCs w:val="24"/>
        </w:rPr>
        <w:t xml:space="preserve">remained particularly high </w:t>
      </w:r>
      <w:r w:rsidR="00D264EA" w:rsidRPr="00014471">
        <w:rPr>
          <w:rFonts w:cs="Times New Roman"/>
          <w:szCs w:val="24"/>
        </w:rPr>
        <w:t>during the</w:t>
      </w:r>
      <w:r w:rsidR="00425A3F" w:rsidRPr="00014471">
        <w:rPr>
          <w:rFonts w:cs="Times New Roman"/>
          <w:szCs w:val="24"/>
        </w:rPr>
        <w:t xml:space="preserve"> 2</w:t>
      </w:r>
      <w:r w:rsidR="000E178D" w:rsidRPr="00014471">
        <w:rPr>
          <w:rFonts w:cs="Times New Roman"/>
          <w:szCs w:val="24"/>
        </w:rPr>
        <w:t xml:space="preserve"> </w:t>
      </w:r>
      <w:r w:rsidR="00425A3F" w:rsidRPr="00014471">
        <w:rPr>
          <w:rFonts w:cs="Times New Roman"/>
          <w:szCs w:val="24"/>
        </w:rPr>
        <w:t>y</w:t>
      </w:r>
      <w:r w:rsidR="000471F3" w:rsidRPr="00014471">
        <w:rPr>
          <w:rFonts w:cs="Times New Roman"/>
          <w:szCs w:val="24"/>
        </w:rPr>
        <w:t>ea</w:t>
      </w:r>
      <w:r w:rsidR="00425A3F" w:rsidRPr="00014471">
        <w:rPr>
          <w:rFonts w:cs="Times New Roman"/>
          <w:szCs w:val="24"/>
        </w:rPr>
        <w:t>r</w:t>
      </w:r>
      <w:r w:rsidR="000E178D" w:rsidRPr="00014471">
        <w:rPr>
          <w:rFonts w:cs="Times New Roman"/>
          <w:szCs w:val="24"/>
        </w:rPr>
        <w:t>s</w:t>
      </w:r>
      <w:r w:rsidR="00BA7EB3" w:rsidRPr="00014471">
        <w:rPr>
          <w:rFonts w:cs="Times New Roman"/>
          <w:szCs w:val="24"/>
        </w:rPr>
        <w:t xml:space="preserve"> of the study</w:t>
      </w:r>
      <w:r w:rsidR="00644565" w:rsidRPr="00014471">
        <w:rPr>
          <w:rFonts w:cs="Times New Roman"/>
          <w:szCs w:val="24"/>
        </w:rPr>
        <w:t xml:space="preserve"> (95</w:t>
      </w:r>
      <w:r w:rsidR="0025424B" w:rsidRPr="00014471">
        <w:rPr>
          <w:rFonts w:cs="Times New Roman"/>
          <w:szCs w:val="24"/>
        </w:rPr>
        <w:t xml:space="preserve"> </w:t>
      </w:r>
      <w:r w:rsidR="00644565" w:rsidRPr="00014471">
        <w:rPr>
          <w:rFonts w:cs="Times New Roman"/>
          <w:szCs w:val="24"/>
        </w:rPr>
        <w:t>%)</w:t>
      </w:r>
      <w:r w:rsidR="008B10C0" w:rsidRPr="00014471">
        <w:rPr>
          <w:rFonts w:cs="Times New Roman"/>
          <w:szCs w:val="24"/>
        </w:rPr>
        <w:t>;</w:t>
      </w:r>
      <w:r w:rsidR="008B10C0" w:rsidRPr="00014471">
        <w:t xml:space="preserve"> </w:t>
      </w:r>
      <w:r w:rsidR="008B10C0" w:rsidRPr="00014471">
        <w:rPr>
          <w:rFonts w:cs="Times New Roman"/>
          <w:szCs w:val="24"/>
        </w:rPr>
        <w:t xml:space="preserve">something that often hinders this type of research </w:t>
      </w:r>
      <w:r w:rsidR="00906674" w:rsidRPr="00014471">
        <w:rPr>
          <w:rFonts w:cs="Times New Roman"/>
          <w:szCs w:val="24"/>
        </w:rPr>
        <w:fldChar w:fldCharType="begin"/>
      </w:r>
      <w:r w:rsidR="00906674" w:rsidRPr="00014471">
        <w:rPr>
          <w:rFonts w:cs="Times New Roman"/>
          <w:szCs w:val="24"/>
        </w:rPr>
        <w:instrText xml:space="preserve"> ADDIN EN.CITE &lt;EndNote&gt;&lt;Cite&gt;&lt;Author&gt;Goldstein&lt;/Author&gt;&lt;Year&gt;2015&lt;/Year&gt;&lt;RecNum&gt;70&lt;/RecNum&gt;&lt;DisplayText&gt;(Goldstein et al., 2015)&lt;/DisplayText&gt;&lt;record&gt;&lt;rec-number&gt;70&lt;/rec-number&gt;&lt;foreign-keys&gt;&lt;key app="EN" db-id="fpw9prvw99d9ere92tmx0eso0efz0xe2xptt" timestamp="1464844018"&gt;70&lt;/key&gt;&lt;/foreign-keys&gt;&lt;ref-type name="Journal Article"&gt;17&lt;/ref-type&gt;&lt;contributors&gt;&lt;authors&gt;&lt;author&gt;Goldstein, H.&lt;/author&gt;&lt;author&gt;Lynn, P.&lt;/author&gt;&lt;author&gt;Muniz-Terrera, G.&lt;/author&gt;&lt;author&gt;Hardy, R.&lt;/author&gt;&lt;author&gt;O&amp;apos;Muicheartaigh, C.&lt;/author&gt;&lt;author&gt;Skinner, C.&lt;/author&gt;&lt;author&gt;Lehtonen, R.&lt;/author&gt;&lt;/authors&gt;&lt;/contributors&gt;&lt;titles&gt;&lt;title&gt;Population sampling in longitudinal survey&lt;/title&gt;&lt;secondary-title&gt;Longit. Life Course Stud.&lt;/secondary-title&gt;&lt;/titles&gt;&lt;periodical&gt;&lt;full-title&gt;Longit. Life Course Stud.&lt;/full-title&gt;&lt;/periodical&gt;&lt;pages&gt;447-475&lt;/pages&gt;&lt;volume&gt;6&lt;/volume&gt;&lt;number&gt;4&lt;/number&gt;&lt;dates&gt;&lt;year&gt;2015&lt;/year&gt;&lt;/dates&gt;&lt;urls&gt;&lt;/urls&gt;&lt;/record&gt;&lt;/Cite&gt;&lt;/EndNote&gt;</w:instrText>
      </w:r>
      <w:r w:rsidR="00906674" w:rsidRPr="00014471">
        <w:rPr>
          <w:rFonts w:cs="Times New Roman"/>
          <w:szCs w:val="24"/>
        </w:rPr>
        <w:fldChar w:fldCharType="separate"/>
      </w:r>
      <w:r w:rsidR="00906674" w:rsidRPr="00014471">
        <w:rPr>
          <w:rFonts w:cs="Times New Roman"/>
          <w:noProof/>
          <w:szCs w:val="24"/>
        </w:rPr>
        <w:t>(Goldstein et al., 2015)</w:t>
      </w:r>
      <w:r w:rsidR="00906674" w:rsidRPr="00014471">
        <w:rPr>
          <w:rFonts w:cs="Times New Roman"/>
          <w:szCs w:val="24"/>
        </w:rPr>
        <w:fldChar w:fldCharType="end"/>
      </w:r>
      <w:r w:rsidR="00425A3F" w:rsidRPr="00014471">
        <w:rPr>
          <w:rFonts w:cs="Times New Roman"/>
          <w:szCs w:val="24"/>
        </w:rPr>
        <w:t>.</w:t>
      </w:r>
      <w:r w:rsidR="00B57972" w:rsidRPr="00014471">
        <w:rPr>
          <w:rFonts w:cs="Times New Roman"/>
          <w:szCs w:val="24"/>
        </w:rPr>
        <w:t xml:space="preserve"> </w:t>
      </w:r>
      <w:r w:rsidR="00FA1A5F" w:rsidRPr="00014471">
        <w:rPr>
          <w:rFonts w:cs="Times New Roman"/>
          <w:szCs w:val="24"/>
        </w:rPr>
        <w:t xml:space="preserve">The </w:t>
      </w:r>
      <w:r w:rsidR="00765708" w:rsidRPr="00014471">
        <w:rPr>
          <w:rFonts w:cs="Times New Roman"/>
          <w:szCs w:val="24"/>
        </w:rPr>
        <w:t xml:space="preserve">choice of </w:t>
      </w:r>
      <w:r w:rsidR="00296542" w:rsidRPr="00014471">
        <w:rPr>
          <w:rFonts w:cs="Times New Roman"/>
          <w:szCs w:val="24"/>
        </w:rPr>
        <w:t xml:space="preserve">an </w:t>
      </w:r>
      <w:r w:rsidR="00E90A4D" w:rsidRPr="00014471">
        <w:rPr>
          <w:rFonts w:cs="Times New Roman"/>
          <w:szCs w:val="24"/>
        </w:rPr>
        <w:t>ELISA</w:t>
      </w:r>
      <w:r w:rsidR="00296542" w:rsidRPr="00014471">
        <w:rPr>
          <w:rFonts w:cs="Times New Roman"/>
          <w:szCs w:val="24"/>
        </w:rPr>
        <w:t xml:space="preserve"> </w:t>
      </w:r>
      <w:r w:rsidR="00F41D03" w:rsidRPr="00014471">
        <w:rPr>
          <w:rFonts w:cs="Times New Roman"/>
          <w:szCs w:val="24"/>
        </w:rPr>
        <w:t>diagnostic</w:t>
      </w:r>
      <w:r w:rsidR="002D79A7" w:rsidRPr="00014471">
        <w:rPr>
          <w:rFonts w:cs="Times New Roman"/>
          <w:szCs w:val="24"/>
        </w:rPr>
        <w:t xml:space="preserve"> </w:t>
      </w:r>
      <w:r w:rsidR="009F683D" w:rsidRPr="00014471">
        <w:rPr>
          <w:rFonts w:cs="Times New Roman"/>
          <w:szCs w:val="24"/>
        </w:rPr>
        <w:t>tool</w:t>
      </w:r>
      <w:r w:rsidR="006049A2" w:rsidRPr="00014471">
        <w:rPr>
          <w:rFonts w:cs="Times New Roman"/>
          <w:szCs w:val="24"/>
        </w:rPr>
        <w:t xml:space="preserve"> was</w:t>
      </w:r>
      <w:r w:rsidR="00765708" w:rsidRPr="00014471">
        <w:rPr>
          <w:rFonts w:cs="Times New Roman"/>
          <w:szCs w:val="24"/>
        </w:rPr>
        <w:t xml:space="preserve"> </w:t>
      </w:r>
      <w:r w:rsidR="009060A3" w:rsidRPr="00014471">
        <w:rPr>
          <w:rFonts w:cs="Times New Roman"/>
          <w:szCs w:val="24"/>
        </w:rPr>
        <w:t xml:space="preserve">also </w:t>
      </w:r>
      <w:r w:rsidR="00765708" w:rsidRPr="00014471">
        <w:rPr>
          <w:rFonts w:cs="Times New Roman"/>
          <w:szCs w:val="24"/>
        </w:rPr>
        <w:t>critical</w:t>
      </w:r>
      <w:r w:rsidR="000554AE" w:rsidRPr="00014471">
        <w:rPr>
          <w:rFonts w:cs="Times New Roman"/>
          <w:szCs w:val="24"/>
        </w:rPr>
        <w:t xml:space="preserve"> and</w:t>
      </w:r>
      <w:r w:rsidR="00BA08B2" w:rsidRPr="00014471">
        <w:rPr>
          <w:rFonts w:cs="Times New Roman"/>
          <w:szCs w:val="24"/>
        </w:rPr>
        <w:t xml:space="preserve"> </w:t>
      </w:r>
      <w:r w:rsidR="000F7286" w:rsidRPr="00014471">
        <w:rPr>
          <w:rFonts w:cs="Times New Roman"/>
          <w:szCs w:val="24"/>
        </w:rPr>
        <w:t>depended</w:t>
      </w:r>
      <w:r w:rsidR="00765708" w:rsidRPr="00014471">
        <w:rPr>
          <w:rFonts w:cs="Times New Roman"/>
          <w:szCs w:val="24"/>
        </w:rPr>
        <w:t xml:space="preserve"> on </w:t>
      </w:r>
      <w:r w:rsidR="00C64A12" w:rsidRPr="00014471">
        <w:rPr>
          <w:rFonts w:cs="Times New Roman"/>
          <w:szCs w:val="24"/>
        </w:rPr>
        <w:t xml:space="preserve">the </w:t>
      </w:r>
      <w:r w:rsidR="00765708" w:rsidRPr="00014471">
        <w:rPr>
          <w:rFonts w:cs="Times New Roman"/>
          <w:szCs w:val="24"/>
        </w:rPr>
        <w:t>sp</w:t>
      </w:r>
      <w:r w:rsidR="009F683D" w:rsidRPr="00014471">
        <w:rPr>
          <w:rFonts w:cs="Times New Roman"/>
          <w:szCs w:val="24"/>
        </w:rPr>
        <w:t>ecificity and sensitivity</w:t>
      </w:r>
      <w:r w:rsidR="00466556" w:rsidRPr="00014471">
        <w:rPr>
          <w:rFonts w:cs="Times New Roman"/>
          <w:szCs w:val="24"/>
        </w:rPr>
        <w:t xml:space="preserve"> of th</w:t>
      </w:r>
      <w:r w:rsidR="00DB18C8" w:rsidRPr="00014471">
        <w:rPr>
          <w:rFonts w:cs="Times New Roman"/>
          <w:szCs w:val="24"/>
        </w:rPr>
        <w:t>is</w:t>
      </w:r>
      <w:r w:rsidR="00466556" w:rsidRPr="00014471">
        <w:rPr>
          <w:rFonts w:cs="Times New Roman"/>
          <w:szCs w:val="24"/>
        </w:rPr>
        <w:t xml:space="preserve"> approach</w:t>
      </w:r>
      <w:r w:rsidR="00765708" w:rsidRPr="00014471">
        <w:rPr>
          <w:rFonts w:cs="Times New Roman"/>
          <w:szCs w:val="24"/>
        </w:rPr>
        <w:t>, besides requirement</w:t>
      </w:r>
      <w:r w:rsidR="00727F08" w:rsidRPr="00014471">
        <w:rPr>
          <w:rFonts w:cs="Times New Roman"/>
          <w:szCs w:val="24"/>
        </w:rPr>
        <w:t>s</w:t>
      </w:r>
      <w:r w:rsidR="00765708" w:rsidRPr="00014471">
        <w:rPr>
          <w:rFonts w:cs="Times New Roman"/>
          <w:szCs w:val="24"/>
        </w:rPr>
        <w:t xml:space="preserve"> in terms of time and financial resources </w:t>
      </w:r>
      <w:r w:rsidR="002F2943" w:rsidRPr="00014471">
        <w:rPr>
          <w:rFonts w:cs="Times New Roman"/>
          <w:szCs w:val="24"/>
        </w:rPr>
        <w:fldChar w:fldCharType="begin">
          <w:fldData xml:space="preserve">PEVuZE5vdGU+PENpdGU+PEF1dGhvcj5LZXVzPC9BdXRob3I+PFllYXI+MTk4MTwvWWVhcj48UmVj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</w:fldData>
        </w:fldChar>
      </w:r>
      <w:r w:rsidR="000F7286" w:rsidRPr="00014471">
        <w:rPr>
          <w:rFonts w:cs="Times New Roman"/>
          <w:szCs w:val="24"/>
        </w:rPr>
        <w:instrText xml:space="preserve"> ADDIN EN.CITE </w:instrText>
      </w:r>
      <w:r w:rsidR="000F7286" w:rsidRPr="00014471">
        <w:rPr>
          <w:rFonts w:cs="Times New Roman"/>
          <w:szCs w:val="24"/>
        </w:rPr>
        <w:fldChar w:fldCharType="begin">
          <w:fldData xml:space="preserve">PEVuZE5vdGU+PENpdGU+PEF1dGhvcj5LZXVzPC9BdXRob3I+PFllYXI+MTk4MTwvWWVhcj48UmVj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</w:fldData>
        </w:fldChar>
      </w:r>
      <w:r w:rsidR="000F7286" w:rsidRPr="00014471">
        <w:rPr>
          <w:rFonts w:cs="Times New Roman"/>
          <w:szCs w:val="24"/>
        </w:rPr>
        <w:instrText xml:space="preserve"> ADDIN EN.CITE.DATA </w:instrText>
      </w:r>
      <w:r w:rsidR="000F7286" w:rsidRPr="00014471">
        <w:rPr>
          <w:rFonts w:cs="Times New Roman"/>
          <w:szCs w:val="24"/>
        </w:rPr>
      </w:r>
      <w:r w:rsidR="000F7286" w:rsidRPr="00014471">
        <w:rPr>
          <w:rFonts w:cs="Times New Roman"/>
          <w:szCs w:val="24"/>
        </w:rPr>
        <w:fldChar w:fldCharType="end"/>
      </w:r>
      <w:r w:rsidR="002F2943" w:rsidRPr="00014471">
        <w:rPr>
          <w:rFonts w:cs="Times New Roman"/>
          <w:szCs w:val="24"/>
        </w:rPr>
      </w:r>
      <w:r w:rsidR="002F2943" w:rsidRPr="00014471">
        <w:rPr>
          <w:rFonts w:cs="Times New Roman"/>
          <w:szCs w:val="24"/>
        </w:rPr>
        <w:fldChar w:fldCharType="separate"/>
      </w:r>
      <w:r w:rsidR="000F7286" w:rsidRPr="00014471">
        <w:rPr>
          <w:rFonts w:cs="Times New Roman"/>
          <w:noProof/>
          <w:szCs w:val="24"/>
        </w:rPr>
        <w:t>(Keus et al., 1981; Roeber et al., 2013; Charlier et al., 2014)</w:t>
      </w:r>
      <w:r w:rsidR="002F2943" w:rsidRPr="00014471">
        <w:rPr>
          <w:rFonts w:cs="Times New Roman"/>
          <w:szCs w:val="24"/>
        </w:rPr>
        <w:fldChar w:fldCharType="end"/>
      </w:r>
      <w:r w:rsidR="000E65AD" w:rsidRPr="00014471">
        <w:rPr>
          <w:rFonts w:cs="Times New Roman"/>
          <w:szCs w:val="24"/>
        </w:rPr>
        <w:t xml:space="preserve">. </w:t>
      </w:r>
      <w:r w:rsidR="00A56279" w:rsidRPr="00014471">
        <w:rPr>
          <w:rFonts w:cs="Times New Roman"/>
          <w:szCs w:val="24"/>
        </w:rPr>
        <w:t xml:space="preserve">Considering that most of the sampled heifers had grazed for at least two years, </w:t>
      </w:r>
      <w:r w:rsidR="00A56279" w:rsidRPr="00014471">
        <w:rPr>
          <w:rFonts w:cs="Times New Roman"/>
          <w:i/>
          <w:szCs w:val="24"/>
        </w:rPr>
        <w:t>a priori</w:t>
      </w:r>
      <w:r w:rsidR="00A56279" w:rsidRPr="00014471">
        <w:rPr>
          <w:rFonts w:cs="Times New Roman"/>
          <w:szCs w:val="24"/>
        </w:rPr>
        <w:t xml:space="preserve"> no limitation was included in terms of </w:t>
      </w:r>
      <w:r w:rsidR="00F347F4" w:rsidRPr="00014471">
        <w:rPr>
          <w:rFonts w:cs="Times New Roman"/>
          <w:szCs w:val="24"/>
        </w:rPr>
        <w:t xml:space="preserve">immaturity of </w:t>
      </w:r>
      <w:r w:rsidR="00A56279" w:rsidRPr="00014471">
        <w:rPr>
          <w:rFonts w:cs="Times New Roman"/>
          <w:szCs w:val="24"/>
        </w:rPr>
        <w:t>immune response</w:t>
      </w:r>
      <w:r w:rsidR="00727F08" w:rsidRPr="00014471">
        <w:rPr>
          <w:rFonts w:cs="Times New Roman"/>
          <w:szCs w:val="24"/>
        </w:rPr>
        <w:t>s</w:t>
      </w:r>
      <w:r w:rsidR="00A56279" w:rsidRPr="00014471">
        <w:rPr>
          <w:rFonts w:cs="Times New Roman"/>
          <w:szCs w:val="24"/>
        </w:rPr>
        <w:t xml:space="preserve"> </w:t>
      </w:r>
      <w:r w:rsidR="000F7286" w:rsidRPr="00014471">
        <w:rPr>
          <w:rFonts w:cs="Times New Roman"/>
          <w:szCs w:val="24"/>
          <w:lang w:val="en"/>
        </w:rPr>
        <w:fldChar w:fldCharType="begin"/>
      </w:r>
      <w:r w:rsidR="000F7286" w:rsidRPr="00014471">
        <w:rPr>
          <w:rFonts w:cs="Times New Roman"/>
          <w:szCs w:val="24"/>
          <w:lang w:val="en"/>
        </w:rPr>
        <w:instrText xml:space="preserve"> ADDIN EN.CITE &lt;EndNote&gt;&lt;Cite&gt;&lt;Author&gt;Gasbarre&lt;/Author&gt;&lt;Year&gt;1997&lt;/Year&gt;&lt;RecNum&gt;228&lt;/RecNum&gt;&lt;DisplayText&gt;(Gasbarre, 1997)&lt;/DisplayText&gt;&lt;record&gt;&lt;rec-number&gt;228&lt;/rec-number&gt;&lt;foreign-keys&gt;&lt;key app="EN" db-id="fpw9prvw99d9ere92tmx0eso0efz0xe2xptt" timestamp="1472747581"&gt;228&lt;/key&gt;&lt;/foreign-keys&gt;&lt;ref-type name="Journal Article"&gt;17&lt;/ref-type&gt;&lt;contributors&gt;&lt;authors&gt;&lt;author&gt;Gasbarre, L. C.&lt;/author&gt;&lt;/authors&gt;&lt;/contributors&gt;&lt;auth-address&gt;Immunology and Disease Resistance Laboratory, LPSI, ARS, USDA, Beltsville, MD 20705-2350, USA. lgasbarr@ggpl.arsusda.gov&lt;/auth-address&gt;&lt;titles&gt;&lt;title&gt;Effects of gastrointestinal nematode infection on the ruminant immune system&lt;/title&gt;&lt;secondary-title&gt;Vet Parasitol&lt;/secondary-title&gt;&lt;alt-title&gt;Veterinary parasitology&lt;/alt-title&gt;&lt;/titles&gt;&lt;periodical&gt;&lt;full-title&gt;Vet Parasitol&lt;/full-title&gt;&lt;abbr-1&gt;Veterinary parasitology&lt;/abbr-1&gt;&lt;/periodical&gt;&lt;alt-periodical&gt;&lt;full-title&gt;Vet Parasitol&lt;/full-title&gt;&lt;abbr-1&gt;Veterinary parasitology&lt;/abbr-1&gt;&lt;/alt-periodical&gt;&lt;pages&gt;327-37; discussion 337-43&lt;/pages&gt;&lt;volume&gt;72&lt;/volume&gt;&lt;number&gt;3-4&lt;/number&gt;&lt;keywords&gt;&lt;keyword&gt;Animals&lt;/keyword&gt;&lt;keyword&gt;Cattle&lt;/keyword&gt;&lt;keyword&gt;*Cattle Diseases&lt;/keyword&gt;&lt;keyword&gt;Gastrointestinal Diseases/immunology/parasitology/*veterinary&lt;/keyword&gt;&lt;keyword&gt;Host-Parasite Interactions/immunology&lt;/keyword&gt;&lt;keyword&gt;*Immunity, Mucosal&lt;/keyword&gt;&lt;keyword&gt;Nematode Infections/immunology/*veterinary&lt;/keyword&gt;&lt;keyword&gt;Oesophagostomiasis/immunology/veterinary&lt;/keyword&gt;&lt;keyword&gt;Ostertagia/immunology&lt;/keyword&gt;&lt;keyword&gt;Ostertagiasis/immunology/veterinary&lt;/keyword&gt;&lt;keyword&gt;Ruminants&lt;/keyword&gt;&lt;/keywords&gt;&lt;dates&gt;&lt;year&gt;1997&lt;/year&gt;&lt;pub-dates&gt;&lt;date&gt;Nov&lt;/date&gt;&lt;/pub-dates&gt;&lt;/dates&gt;&lt;isbn&gt;0304-4017 (Print)&amp;#xD;0304-4017 (Linking)&lt;/isbn&gt;&lt;accession-num&gt;9460205&lt;/accession-num&gt;&lt;urls&gt;&lt;related-urls&gt;&lt;url&gt;http://www.ncbi.nlm.nih.gov/pubmed/9460205&lt;/url&gt;&lt;/related-urls&gt;&lt;/urls&gt;&lt;/record&gt;&lt;/Cite&gt;&lt;/EndNote&gt;</w:instrText>
      </w:r>
      <w:r w:rsidR="000F7286" w:rsidRPr="00014471">
        <w:rPr>
          <w:rFonts w:cs="Times New Roman"/>
          <w:szCs w:val="24"/>
          <w:lang w:val="en"/>
        </w:rPr>
        <w:fldChar w:fldCharType="separate"/>
      </w:r>
      <w:r w:rsidR="000F7286" w:rsidRPr="00014471">
        <w:rPr>
          <w:rFonts w:cs="Times New Roman"/>
          <w:noProof/>
          <w:szCs w:val="24"/>
          <w:lang w:val="en"/>
        </w:rPr>
        <w:t>(Gasbarre, 1997)</w:t>
      </w:r>
      <w:r w:rsidR="000F7286" w:rsidRPr="00014471">
        <w:rPr>
          <w:rFonts w:cs="Times New Roman"/>
          <w:szCs w:val="24"/>
          <w:lang w:val="en"/>
        </w:rPr>
        <w:fldChar w:fldCharType="end"/>
      </w:r>
      <w:r w:rsidR="00811C66" w:rsidRPr="00014471">
        <w:rPr>
          <w:rFonts w:cs="Times New Roman"/>
          <w:szCs w:val="24"/>
        </w:rPr>
        <w:t>.</w:t>
      </w:r>
      <w:r w:rsidR="004D35D3" w:rsidRPr="00014471">
        <w:rPr>
          <w:rFonts w:cs="Times New Roman"/>
          <w:szCs w:val="24"/>
        </w:rPr>
        <w:t xml:space="preserve"> </w:t>
      </w:r>
      <w:r w:rsidR="0067025B" w:rsidRPr="00014471">
        <w:rPr>
          <w:rFonts w:cs="Times New Roman"/>
          <w:szCs w:val="24"/>
          <w:lang w:val="en"/>
        </w:rPr>
        <w:t>Given that</w:t>
      </w:r>
      <w:r w:rsidR="00173E2B" w:rsidRPr="00014471">
        <w:rPr>
          <w:rFonts w:cs="Times New Roman"/>
          <w:szCs w:val="24"/>
          <w:lang w:val="en"/>
        </w:rPr>
        <w:t xml:space="preserve"> the ELISA test c</w:t>
      </w:r>
      <w:r w:rsidR="00062C80" w:rsidRPr="00014471">
        <w:rPr>
          <w:rFonts w:cs="Times New Roman"/>
          <w:szCs w:val="24"/>
          <w:lang w:val="en"/>
        </w:rPr>
        <w:t>an</w:t>
      </w:r>
      <w:r w:rsidR="00173E2B" w:rsidRPr="00014471">
        <w:rPr>
          <w:rFonts w:cs="Times New Roman"/>
          <w:szCs w:val="24"/>
          <w:lang w:val="en"/>
        </w:rPr>
        <w:t xml:space="preserve"> cross-react with other </w:t>
      </w:r>
      <w:r w:rsidR="00D1004C" w:rsidRPr="00014471">
        <w:rPr>
          <w:rFonts w:cs="Times New Roman"/>
          <w:szCs w:val="24"/>
          <w:lang w:val="en"/>
        </w:rPr>
        <w:t>GIN</w:t>
      </w:r>
      <w:r w:rsidR="0067025B" w:rsidRPr="00014471">
        <w:rPr>
          <w:rFonts w:cs="Times New Roman"/>
          <w:szCs w:val="24"/>
          <w:lang w:val="en"/>
        </w:rPr>
        <w:t>,</w:t>
      </w:r>
      <w:r w:rsidR="004A3C80" w:rsidRPr="00014471">
        <w:rPr>
          <w:rFonts w:cs="Times New Roman"/>
          <w:szCs w:val="24"/>
          <w:lang w:val="en"/>
        </w:rPr>
        <w:t xml:space="preserve"> </w:t>
      </w:r>
      <w:r w:rsidR="00173E2B" w:rsidRPr="00014471">
        <w:rPr>
          <w:rFonts w:cs="Times New Roman"/>
          <w:szCs w:val="24"/>
          <w:lang w:val="en"/>
        </w:rPr>
        <w:t xml:space="preserve">for which no control was </w:t>
      </w:r>
      <w:r w:rsidR="00CB6110" w:rsidRPr="00014471">
        <w:rPr>
          <w:rFonts w:cs="Times New Roman"/>
          <w:szCs w:val="24"/>
          <w:lang w:val="en"/>
        </w:rPr>
        <w:t xml:space="preserve">made in this study </w:t>
      </w:r>
      <w:r w:rsidR="00173E2B" w:rsidRPr="00014471">
        <w:rPr>
          <w:rFonts w:cs="Times New Roman"/>
          <w:szCs w:val="24"/>
          <w:lang w:val="en"/>
        </w:rPr>
        <w:t>(Keus et al., 1981)</w:t>
      </w:r>
      <w:r w:rsidR="0067025B" w:rsidRPr="00014471">
        <w:rPr>
          <w:rFonts w:cs="Times New Roman"/>
          <w:szCs w:val="24"/>
          <w:lang w:val="en"/>
        </w:rPr>
        <w:t>,</w:t>
      </w:r>
      <w:r w:rsidR="00173E2B" w:rsidRPr="00014471">
        <w:rPr>
          <w:rFonts w:cs="Times New Roman"/>
          <w:szCs w:val="24"/>
          <w:lang w:val="en"/>
        </w:rPr>
        <w:t xml:space="preserve"> the </w:t>
      </w:r>
      <w:r w:rsidR="0067025B" w:rsidRPr="00014471">
        <w:rPr>
          <w:rFonts w:cs="Times New Roman"/>
          <w:szCs w:val="24"/>
          <w:lang w:val="en"/>
        </w:rPr>
        <w:t>test allowed for the assessment of</w:t>
      </w:r>
      <w:r w:rsidR="00062C80" w:rsidRPr="00014471">
        <w:rPr>
          <w:rFonts w:cs="Times New Roman"/>
          <w:szCs w:val="24"/>
          <w:lang w:val="en"/>
        </w:rPr>
        <w:t xml:space="preserve"> </w:t>
      </w:r>
      <w:r w:rsidR="00173E2B" w:rsidRPr="00014471">
        <w:rPr>
          <w:rFonts w:cs="Times New Roman"/>
          <w:szCs w:val="24"/>
          <w:lang w:val="en"/>
        </w:rPr>
        <w:t xml:space="preserve">exposure to </w:t>
      </w:r>
      <w:r w:rsidR="001B5344" w:rsidRPr="00014471">
        <w:rPr>
          <w:rFonts w:cs="Times New Roman"/>
          <w:szCs w:val="24"/>
          <w:lang w:val="en"/>
        </w:rPr>
        <w:t>GIN</w:t>
      </w:r>
      <w:r w:rsidR="00173E2B" w:rsidRPr="00014471">
        <w:rPr>
          <w:rFonts w:cs="Times New Roman"/>
          <w:szCs w:val="24"/>
          <w:lang w:val="en"/>
        </w:rPr>
        <w:t xml:space="preserve"> </w:t>
      </w:r>
      <w:r w:rsidR="00551CE0" w:rsidRPr="00014471">
        <w:rPr>
          <w:rFonts w:cs="Times New Roman"/>
          <w:szCs w:val="24"/>
          <w:lang w:val="en"/>
        </w:rPr>
        <w:t xml:space="preserve">infections </w:t>
      </w:r>
      <w:r w:rsidR="0067025B" w:rsidRPr="00014471">
        <w:rPr>
          <w:rFonts w:cs="Times New Roman"/>
          <w:szCs w:val="24"/>
          <w:lang w:val="en"/>
        </w:rPr>
        <w:t xml:space="preserve">rather </w:t>
      </w:r>
      <w:r w:rsidR="00173E2B" w:rsidRPr="00014471">
        <w:rPr>
          <w:rFonts w:cs="Times New Roman"/>
          <w:szCs w:val="24"/>
          <w:lang w:val="en"/>
        </w:rPr>
        <w:t xml:space="preserve">than simple </w:t>
      </w:r>
      <w:r w:rsidR="00173E2B" w:rsidRPr="00014471">
        <w:rPr>
          <w:rFonts w:cs="Times New Roman"/>
          <w:i/>
          <w:szCs w:val="24"/>
          <w:lang w:val="en"/>
        </w:rPr>
        <w:t>O. ostertagi</w:t>
      </w:r>
      <w:r w:rsidR="00173E2B" w:rsidRPr="00014471">
        <w:rPr>
          <w:rFonts w:cs="Times New Roman"/>
          <w:szCs w:val="24"/>
          <w:lang w:val="en"/>
        </w:rPr>
        <w:t xml:space="preserve"> infections</w:t>
      </w:r>
      <w:r w:rsidR="009D2E20" w:rsidRPr="00014471">
        <w:rPr>
          <w:rFonts w:cs="Times New Roman"/>
          <w:szCs w:val="24"/>
          <w:lang w:val="en"/>
        </w:rPr>
        <w:t>. However,</w:t>
      </w:r>
      <w:r w:rsidR="00D7760E" w:rsidRPr="00014471">
        <w:t xml:space="preserve"> </w:t>
      </w:r>
      <w:r w:rsidR="00CB6110" w:rsidRPr="00014471">
        <w:t xml:space="preserve">because </w:t>
      </w:r>
      <w:r w:rsidR="00E90A4D" w:rsidRPr="00014471">
        <w:t>ELISA</w:t>
      </w:r>
      <w:r w:rsidR="00D7760E" w:rsidRPr="00014471">
        <w:t xml:space="preserve"> techniques do not permit to </w:t>
      </w:r>
      <w:r w:rsidR="003A0D04" w:rsidRPr="00014471">
        <w:t>differentiate</w:t>
      </w:r>
      <w:r w:rsidR="002F64A5" w:rsidRPr="00014471">
        <w:rPr>
          <w:lang w:val="en"/>
        </w:rPr>
        <w:t xml:space="preserve"> bet</w:t>
      </w:r>
      <w:r w:rsidR="00585255" w:rsidRPr="00014471">
        <w:rPr>
          <w:lang w:val="en"/>
        </w:rPr>
        <w:t>ween past and present infection</w:t>
      </w:r>
      <w:r w:rsidR="008A7579" w:rsidRPr="00014471">
        <w:rPr>
          <w:lang w:val="en"/>
        </w:rPr>
        <w:t>s</w:t>
      </w:r>
      <w:r w:rsidR="00585255" w:rsidRPr="00014471">
        <w:rPr>
          <w:lang w:val="en"/>
        </w:rPr>
        <w:t xml:space="preserve"> </w:t>
      </w:r>
      <w:r w:rsidR="000E65AD" w:rsidRPr="00014471">
        <w:rPr>
          <w:rFonts w:cs="Times New Roman"/>
          <w:szCs w:val="24"/>
        </w:rPr>
        <w:t>(Roeber et al., 2013)</w:t>
      </w:r>
      <w:r w:rsidR="009D2E20" w:rsidRPr="00014471">
        <w:rPr>
          <w:rFonts w:cs="Times New Roman"/>
          <w:szCs w:val="24"/>
        </w:rPr>
        <w:t>,</w:t>
      </w:r>
      <w:r w:rsidR="003A0D04" w:rsidRPr="00014471">
        <w:rPr>
          <w:rFonts w:cs="Times New Roman"/>
          <w:szCs w:val="24"/>
        </w:rPr>
        <w:t xml:space="preserve"> </w:t>
      </w:r>
      <w:r w:rsidR="003D7502" w:rsidRPr="00014471">
        <w:rPr>
          <w:rFonts w:cs="Times New Roman"/>
          <w:szCs w:val="24"/>
        </w:rPr>
        <w:t>antibody</w:t>
      </w:r>
      <w:r w:rsidR="003D7502" w:rsidRPr="00014471">
        <w:rPr>
          <w:lang w:val="en"/>
        </w:rPr>
        <w:t xml:space="preserve"> levels </w:t>
      </w:r>
      <w:r w:rsidR="004A3D01" w:rsidRPr="00014471">
        <w:rPr>
          <w:lang w:val="en"/>
        </w:rPr>
        <w:t xml:space="preserve">were used as </w:t>
      </w:r>
      <w:r w:rsidR="003D7502" w:rsidRPr="00014471">
        <w:rPr>
          <w:lang w:val="en"/>
        </w:rPr>
        <w:t xml:space="preserve">a marker of </w:t>
      </w:r>
      <w:r w:rsidR="00956EEA" w:rsidRPr="00014471">
        <w:rPr>
          <w:lang w:val="en"/>
        </w:rPr>
        <w:t xml:space="preserve">heifer </w:t>
      </w:r>
      <w:r w:rsidR="00D64020" w:rsidRPr="00014471">
        <w:rPr>
          <w:lang w:val="en"/>
        </w:rPr>
        <w:t>response</w:t>
      </w:r>
      <w:r w:rsidR="003D7502" w:rsidRPr="00014471">
        <w:rPr>
          <w:lang w:val="en"/>
        </w:rPr>
        <w:t xml:space="preserve"> to </w:t>
      </w:r>
      <w:r w:rsidR="00956EEA" w:rsidRPr="00014471">
        <w:rPr>
          <w:lang w:val="en"/>
        </w:rPr>
        <w:t>GIN</w:t>
      </w:r>
      <w:r w:rsidR="003D7502" w:rsidRPr="00014471">
        <w:rPr>
          <w:lang w:val="en"/>
        </w:rPr>
        <w:t xml:space="preserve"> </w:t>
      </w:r>
      <w:r w:rsidR="00D64020" w:rsidRPr="00014471">
        <w:rPr>
          <w:lang w:val="en"/>
        </w:rPr>
        <w:t>infections</w:t>
      </w:r>
      <w:r w:rsidR="003D7502" w:rsidRPr="00014471">
        <w:rPr>
          <w:lang w:val="en"/>
        </w:rPr>
        <w:t xml:space="preserve"> rather than a tool for measuring</w:t>
      </w:r>
      <w:r w:rsidR="00956EEA" w:rsidRPr="00014471">
        <w:rPr>
          <w:lang w:val="en"/>
        </w:rPr>
        <w:t xml:space="preserve"> GIN </w:t>
      </w:r>
      <w:r w:rsidR="003D7502" w:rsidRPr="00014471">
        <w:rPr>
          <w:lang w:val="en"/>
        </w:rPr>
        <w:t>infection levels</w:t>
      </w:r>
      <w:r w:rsidR="00ED7BB0" w:rsidRPr="00014471">
        <w:rPr>
          <w:lang w:val="en"/>
        </w:rPr>
        <w:t xml:space="preserve"> (Charlier et al,, 2014). This</w:t>
      </w:r>
      <w:r w:rsidR="008F515D" w:rsidRPr="00014471">
        <w:rPr>
          <w:lang w:val="en"/>
        </w:rPr>
        <w:t xml:space="preserve"> </w:t>
      </w:r>
      <w:r w:rsidR="00ED7BB0" w:rsidRPr="00014471">
        <w:rPr>
          <w:lang w:val="en"/>
        </w:rPr>
        <w:t xml:space="preserve">represents </w:t>
      </w:r>
      <w:r w:rsidR="008F515D" w:rsidRPr="00014471">
        <w:rPr>
          <w:lang w:val="en"/>
        </w:rPr>
        <w:t>a common and</w:t>
      </w:r>
      <w:r w:rsidR="00ED7BB0" w:rsidRPr="00014471">
        <w:rPr>
          <w:lang w:val="en"/>
        </w:rPr>
        <w:t xml:space="preserve"> important limitation of epidemiological surveys</w:t>
      </w:r>
      <w:r w:rsidR="00CB6110" w:rsidRPr="00014471">
        <w:rPr>
          <w:lang w:val="en"/>
        </w:rPr>
        <w:t xml:space="preserve"> </w:t>
      </w:r>
      <w:r w:rsidR="004A3D01" w:rsidRPr="00014471">
        <w:rPr>
          <w:lang w:val="en"/>
        </w:rPr>
        <w:t>to measure impact</w:t>
      </w:r>
      <w:r w:rsidR="003D7502" w:rsidRPr="00014471">
        <w:rPr>
          <w:lang w:val="en"/>
        </w:rPr>
        <w:t xml:space="preserve"> </w:t>
      </w:r>
      <w:r w:rsidR="00CB6110" w:rsidRPr="00014471">
        <w:rPr>
          <w:lang w:val="en"/>
        </w:rPr>
        <w:fldChar w:fldCharType="begin">
          <w:fldData xml:space="preserve">PEVuZE5vdGU+PENpdGU+PEF1dGhvcj5DaGFybGllcjwvQXV0aG9yPjxZZWFyPjIwMTQ8L1llYXI+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</w:fldData>
        </w:fldChar>
      </w:r>
      <w:r w:rsidR="00CB6110" w:rsidRPr="00014471">
        <w:rPr>
          <w:lang w:val="en"/>
        </w:rPr>
        <w:instrText xml:space="preserve"> ADDIN EN.CITE </w:instrText>
      </w:r>
      <w:r w:rsidR="00CB6110" w:rsidRPr="00014471">
        <w:rPr>
          <w:lang w:val="en"/>
        </w:rPr>
        <w:fldChar w:fldCharType="begin">
          <w:fldData xml:space="preserve">PEVuZE5vdGU+PENpdGU+PEF1dGhvcj5DaGFybGllcjwvQXV0aG9yPjxZZWFyPjIwMTQ8L1llYXI+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</w:fldData>
        </w:fldChar>
      </w:r>
      <w:r w:rsidR="00CB6110" w:rsidRPr="00014471">
        <w:rPr>
          <w:lang w:val="en"/>
        </w:rPr>
        <w:instrText xml:space="preserve"> ADDIN EN.CITE.DATA </w:instrText>
      </w:r>
      <w:r w:rsidR="00CB6110" w:rsidRPr="00014471">
        <w:rPr>
          <w:lang w:val="en"/>
        </w:rPr>
      </w:r>
      <w:r w:rsidR="00CB6110" w:rsidRPr="00014471">
        <w:rPr>
          <w:lang w:val="en"/>
        </w:rPr>
        <w:fldChar w:fldCharType="end"/>
      </w:r>
      <w:r w:rsidR="00CB6110" w:rsidRPr="00014471">
        <w:rPr>
          <w:lang w:val="en"/>
        </w:rPr>
      </w:r>
      <w:r w:rsidR="00CB6110" w:rsidRPr="00014471">
        <w:rPr>
          <w:lang w:val="en"/>
        </w:rPr>
        <w:fldChar w:fldCharType="separate"/>
      </w:r>
      <w:r w:rsidR="00CB6110" w:rsidRPr="00014471">
        <w:rPr>
          <w:noProof/>
          <w:lang w:val="en"/>
        </w:rPr>
        <w:t>(Knight-Jones et al., 2016)</w:t>
      </w:r>
      <w:r w:rsidR="00CB6110" w:rsidRPr="00014471">
        <w:rPr>
          <w:lang w:val="en"/>
        </w:rPr>
        <w:fldChar w:fldCharType="end"/>
      </w:r>
      <w:r w:rsidR="00CB6110" w:rsidRPr="00014471">
        <w:t>.</w:t>
      </w:r>
    </w:p>
    <w:p w14:paraId="47EF6AC1" w14:textId="22D98D35" w:rsidR="00AF0BCF" w:rsidRPr="00014471" w:rsidRDefault="00510DC2" w:rsidP="00951ED1">
      <w:pPr>
        <w:spacing w:before="0" w:after="0" w:line="480" w:lineRule="auto"/>
        <w:ind w:firstLine="709"/>
        <w:rPr>
          <w:lang w:val="en"/>
        </w:rPr>
      </w:pPr>
      <w:r w:rsidRPr="00014471">
        <w:rPr>
          <w:rFonts w:cs="Times New Roman"/>
          <w:szCs w:val="24"/>
          <w:lang w:val="en"/>
        </w:rPr>
        <w:t>Several</w:t>
      </w:r>
      <w:r w:rsidR="009A4C27" w:rsidRPr="00014471">
        <w:rPr>
          <w:rFonts w:cs="Times New Roman"/>
          <w:szCs w:val="24"/>
        </w:rPr>
        <w:t xml:space="preserve"> key parameters of heifer</w:t>
      </w:r>
      <w:r w:rsidR="006C18B5" w:rsidRPr="00014471">
        <w:rPr>
          <w:rFonts w:cs="Times New Roman"/>
          <w:szCs w:val="24"/>
        </w:rPr>
        <w:t>s’</w:t>
      </w:r>
      <w:r w:rsidR="009A4C27" w:rsidRPr="00014471">
        <w:rPr>
          <w:rFonts w:cs="Times New Roman"/>
          <w:szCs w:val="24"/>
        </w:rPr>
        <w:t xml:space="preserve"> production </w:t>
      </w:r>
      <w:r w:rsidRPr="00014471">
        <w:rPr>
          <w:rFonts w:cs="Times New Roman"/>
          <w:szCs w:val="24"/>
        </w:rPr>
        <w:t>were</w:t>
      </w:r>
      <w:r w:rsidR="009A4C27" w:rsidRPr="00014471">
        <w:rPr>
          <w:rFonts w:cs="Times New Roman"/>
          <w:szCs w:val="24"/>
        </w:rPr>
        <w:t xml:space="preserve"> </w:t>
      </w:r>
      <w:r w:rsidR="00A341F6" w:rsidRPr="00014471">
        <w:rPr>
          <w:rFonts w:cs="Times New Roman"/>
          <w:szCs w:val="24"/>
        </w:rPr>
        <w:t xml:space="preserve">negatively </w:t>
      </w:r>
      <w:r w:rsidR="009A4C27" w:rsidRPr="00014471">
        <w:rPr>
          <w:rFonts w:cs="Times New Roman"/>
          <w:szCs w:val="24"/>
        </w:rPr>
        <w:t xml:space="preserve">associated with heifer </w:t>
      </w:r>
      <w:r w:rsidR="00CD00AE" w:rsidRPr="00014471">
        <w:rPr>
          <w:rFonts w:cs="Times New Roman"/>
          <w:szCs w:val="24"/>
        </w:rPr>
        <w:t>exposure to GIN on pasture</w:t>
      </w:r>
      <w:r w:rsidR="009A4C27" w:rsidRPr="00014471">
        <w:rPr>
          <w:rFonts w:cs="Times New Roman"/>
          <w:szCs w:val="24"/>
        </w:rPr>
        <w:t>.</w:t>
      </w:r>
      <w:r w:rsidR="00CA3345" w:rsidRPr="00014471">
        <w:rPr>
          <w:rFonts w:cs="Times New Roman"/>
          <w:szCs w:val="24"/>
        </w:rPr>
        <w:t xml:space="preserve"> </w:t>
      </w:r>
      <w:r w:rsidR="002E45DD" w:rsidRPr="00014471">
        <w:rPr>
          <w:rFonts w:cs="Times New Roman"/>
          <w:szCs w:val="24"/>
        </w:rPr>
        <w:t>H</w:t>
      </w:r>
      <w:r w:rsidR="00F423DC" w:rsidRPr="00014471">
        <w:rPr>
          <w:rFonts w:cs="Times New Roman"/>
          <w:szCs w:val="24"/>
        </w:rPr>
        <w:t>eifers</w:t>
      </w:r>
      <w:r w:rsidRPr="00014471">
        <w:rPr>
          <w:rFonts w:cs="Times New Roman"/>
          <w:szCs w:val="24"/>
        </w:rPr>
        <w:t xml:space="preserve"> that had been highly exposed to </w:t>
      </w:r>
      <w:r w:rsidR="00CD00AE" w:rsidRPr="00014471">
        <w:rPr>
          <w:rFonts w:cs="Times New Roman"/>
          <w:szCs w:val="24"/>
        </w:rPr>
        <w:t>GIN</w:t>
      </w:r>
      <w:r w:rsidR="00171A99" w:rsidRPr="00014471">
        <w:rPr>
          <w:rFonts w:cs="Times New Roman"/>
          <w:szCs w:val="24"/>
        </w:rPr>
        <w:t xml:space="preserve"> </w:t>
      </w:r>
      <w:r w:rsidRPr="00014471">
        <w:rPr>
          <w:rFonts w:cs="Times New Roman"/>
          <w:szCs w:val="24"/>
        </w:rPr>
        <w:t xml:space="preserve">were more likely to </w:t>
      </w:r>
      <w:r w:rsidRPr="00014471">
        <w:rPr>
          <w:rFonts w:cs="Times New Roman"/>
          <w:szCs w:val="24"/>
        </w:rPr>
        <w:lastRenderedPageBreak/>
        <w:t xml:space="preserve">die </w:t>
      </w:r>
      <w:r w:rsidR="00104058" w:rsidRPr="00014471">
        <w:rPr>
          <w:rFonts w:cs="Times New Roman"/>
          <w:szCs w:val="24"/>
        </w:rPr>
        <w:t>before</w:t>
      </w:r>
      <w:r w:rsidRPr="00014471">
        <w:rPr>
          <w:rFonts w:cs="Times New Roman"/>
          <w:szCs w:val="24"/>
        </w:rPr>
        <w:t xml:space="preserve"> the end of the study</w:t>
      </w:r>
      <w:r w:rsidR="00617468" w:rsidRPr="00014471">
        <w:rPr>
          <w:rFonts w:cs="Times New Roman"/>
          <w:szCs w:val="24"/>
        </w:rPr>
        <w:t>.</w:t>
      </w:r>
      <w:r w:rsidR="002329DA" w:rsidRPr="00014471">
        <w:rPr>
          <w:rFonts w:cs="Times New Roman"/>
          <w:szCs w:val="24"/>
        </w:rPr>
        <w:t xml:space="preserve"> </w:t>
      </w:r>
      <w:r w:rsidR="00D51C8F" w:rsidRPr="00014471">
        <w:t xml:space="preserve">In fact, the effect of </w:t>
      </w:r>
      <w:r w:rsidR="00CD00AE" w:rsidRPr="00014471">
        <w:t>GIN</w:t>
      </w:r>
      <w:r w:rsidR="00D51C8F" w:rsidRPr="00014471">
        <w:t xml:space="preserve"> on heifer</w:t>
      </w:r>
      <w:r w:rsidR="006C18B5" w:rsidRPr="00014471">
        <w:t>s’</w:t>
      </w:r>
      <w:r w:rsidR="00D51C8F" w:rsidRPr="00014471">
        <w:t xml:space="preserve"> mortality disappeared while accounting for </w:t>
      </w:r>
      <w:r w:rsidR="00D51C8F" w:rsidRPr="00014471">
        <w:rPr>
          <w:i/>
        </w:rPr>
        <w:t xml:space="preserve">F. hepatica </w:t>
      </w:r>
      <w:r w:rsidR="00D51C8F" w:rsidRPr="00014471">
        <w:t>BTM PP (data not shown), suggesting that this association was</w:t>
      </w:r>
      <w:r w:rsidR="006978B9" w:rsidRPr="00014471">
        <w:t xml:space="preserve"> related to cattle helminth</w:t>
      </w:r>
      <w:r w:rsidR="002C7CEC" w:rsidRPr="00014471">
        <w:t xml:space="preserve"> infections </w:t>
      </w:r>
      <w:r w:rsidR="00E21940" w:rsidRPr="00014471">
        <w:t xml:space="preserve">rather </w:t>
      </w:r>
      <w:r w:rsidR="006978B9" w:rsidRPr="00014471">
        <w:t>than</w:t>
      </w:r>
      <w:r w:rsidR="00E21940" w:rsidRPr="00014471">
        <w:t xml:space="preserve"> </w:t>
      </w:r>
      <w:r w:rsidR="00CD00AE" w:rsidRPr="00014471">
        <w:t>GIN</w:t>
      </w:r>
      <w:r w:rsidR="006924DF" w:rsidRPr="00014471">
        <w:t xml:space="preserve"> infections</w:t>
      </w:r>
      <w:r w:rsidR="00D51C8F" w:rsidRPr="00014471">
        <w:t xml:space="preserve">. </w:t>
      </w:r>
      <w:r w:rsidR="00C769F5" w:rsidRPr="00014471">
        <w:rPr>
          <w:rFonts w:cs="Times New Roman"/>
          <w:szCs w:val="24"/>
        </w:rPr>
        <w:t xml:space="preserve">This </w:t>
      </w:r>
      <w:r w:rsidR="00267CAC" w:rsidRPr="00014471">
        <w:rPr>
          <w:rFonts w:cs="Times New Roman"/>
          <w:szCs w:val="24"/>
        </w:rPr>
        <w:t xml:space="preserve">agrees with previous </w:t>
      </w:r>
      <w:r w:rsidR="001F41DF" w:rsidRPr="00014471">
        <w:rPr>
          <w:rFonts w:cs="Times New Roman"/>
          <w:szCs w:val="24"/>
        </w:rPr>
        <w:t>observations reported</w:t>
      </w:r>
      <w:r w:rsidR="00267CAC" w:rsidRPr="00014471">
        <w:rPr>
          <w:rFonts w:cs="Times New Roman"/>
          <w:szCs w:val="24"/>
        </w:rPr>
        <w:t xml:space="preserve"> at </w:t>
      </w:r>
      <w:r w:rsidR="00DA693B" w:rsidRPr="00014471">
        <w:rPr>
          <w:rFonts w:cs="Times New Roman"/>
          <w:szCs w:val="24"/>
        </w:rPr>
        <w:t xml:space="preserve">farm </w:t>
      </w:r>
      <w:r w:rsidR="00267CAC" w:rsidRPr="00014471">
        <w:rPr>
          <w:rFonts w:cs="Times New Roman"/>
          <w:szCs w:val="24"/>
        </w:rPr>
        <w:t xml:space="preserve">level </w:t>
      </w:r>
      <w:r w:rsidR="00267CAC" w:rsidRPr="00014471">
        <w:rPr>
          <w:rFonts w:cs="Times New Roman"/>
          <w:szCs w:val="24"/>
        </w:rPr>
        <w:fldChar w:fldCharType="begin"/>
      </w:r>
      <w:r w:rsidR="00267CAC" w:rsidRPr="00014471">
        <w:rPr>
          <w:rFonts w:cs="Times New Roman"/>
          <w:szCs w:val="24"/>
        </w:rPr>
        <w:instrText xml:space="preserve"> ADDIN EN.CITE &lt;EndNote&gt;&lt;Cite&gt;&lt;Author&gt;Delafosse&lt;/Author&gt;&lt;Year&gt;2013&lt;/Year&gt;&lt;RecNum&gt;146&lt;/RecNum&gt;&lt;DisplayText&gt;(Delafosse, 2013)&lt;/DisplayText&gt;&lt;record&gt;&lt;rec-number&gt;146&lt;/rec-number&gt;&lt;foreign-keys&gt;&lt;key app="EN" db-id="fpw9prvw99d9ere92tmx0eso0efz0xe2xptt" timestamp="1468345591"&gt;146&lt;/key&gt;&lt;/foreign-keys&gt;&lt;ref-type name="Journal Article"&gt;17&lt;/ref-type&gt;&lt;contributors&gt;&lt;authors&gt;&lt;author&gt;Delafosse, A.&lt;/author&gt;&lt;/authors&gt;&lt;/contributors&gt;&lt;titles&gt;&lt;title&gt;The association between Ostertagia ostertagi antibodies in bulk tank milk samples and parameters linked to cattle reproduction and mortality&lt;/title&gt;&lt;secondary-title&gt;Vet. Parasitol.&lt;/secondary-title&gt;&lt;/titles&gt;&lt;periodical&gt;&lt;full-title&gt;Vet. Parasitol.&lt;/full-title&gt;&lt;/periodical&gt;&lt;pages&gt;212-220&lt;/pages&gt;&lt;volume&gt;197&lt;/volume&gt;&lt;dates&gt;&lt;year&gt;2013&lt;/year&gt;&lt;/dates&gt;&lt;urls&gt;&lt;/urls&gt;&lt;/record&gt;&lt;/Cite&gt;&lt;/EndNote&gt;</w:instrText>
      </w:r>
      <w:r w:rsidR="00267CAC" w:rsidRPr="00014471">
        <w:rPr>
          <w:rFonts w:cs="Times New Roman"/>
          <w:szCs w:val="24"/>
        </w:rPr>
        <w:fldChar w:fldCharType="separate"/>
      </w:r>
      <w:r w:rsidR="00267CAC" w:rsidRPr="00014471">
        <w:rPr>
          <w:rFonts w:cs="Times New Roman"/>
          <w:noProof/>
          <w:szCs w:val="24"/>
        </w:rPr>
        <w:t>(Delafosse, 2013)</w:t>
      </w:r>
      <w:r w:rsidR="00267CAC" w:rsidRPr="00014471">
        <w:rPr>
          <w:rFonts w:cs="Times New Roman"/>
          <w:szCs w:val="24"/>
        </w:rPr>
        <w:fldChar w:fldCharType="end"/>
      </w:r>
      <w:r w:rsidR="0020043F" w:rsidRPr="00014471">
        <w:rPr>
          <w:rFonts w:cs="Times New Roman"/>
          <w:szCs w:val="24"/>
        </w:rPr>
        <w:t xml:space="preserve"> and</w:t>
      </w:r>
      <w:r w:rsidR="002A5C41" w:rsidRPr="00014471">
        <w:rPr>
          <w:rFonts w:cs="Times New Roman"/>
          <w:szCs w:val="24"/>
        </w:rPr>
        <w:t xml:space="preserve"> could be related to </w:t>
      </w:r>
      <w:r w:rsidR="000F4C05" w:rsidRPr="00014471">
        <w:rPr>
          <w:rFonts w:cs="Times New Roman"/>
          <w:szCs w:val="24"/>
        </w:rPr>
        <w:t xml:space="preserve">the </w:t>
      </w:r>
      <w:r w:rsidR="005A235B" w:rsidRPr="00014471">
        <w:rPr>
          <w:rFonts w:cs="Times New Roman"/>
          <w:szCs w:val="24"/>
        </w:rPr>
        <w:t xml:space="preserve">poor </w:t>
      </w:r>
      <w:r w:rsidR="0020043F" w:rsidRPr="00014471">
        <w:rPr>
          <w:rFonts w:cs="Times New Roman"/>
          <w:szCs w:val="24"/>
        </w:rPr>
        <w:t>digestion</w:t>
      </w:r>
      <w:r w:rsidR="002329DA" w:rsidRPr="00014471">
        <w:rPr>
          <w:rFonts w:cs="Times New Roman"/>
          <w:szCs w:val="24"/>
        </w:rPr>
        <w:t xml:space="preserve">, </w:t>
      </w:r>
      <w:r w:rsidR="0020043F" w:rsidRPr="00014471">
        <w:rPr>
          <w:rFonts w:cs="Times New Roman"/>
          <w:szCs w:val="24"/>
        </w:rPr>
        <w:t>protein absorptions</w:t>
      </w:r>
      <w:r w:rsidR="005A235B" w:rsidRPr="00014471">
        <w:rPr>
          <w:rFonts w:cs="Times New Roman"/>
          <w:szCs w:val="24"/>
        </w:rPr>
        <w:t xml:space="preserve"> </w:t>
      </w:r>
      <w:r w:rsidR="002329DA" w:rsidRPr="00014471">
        <w:rPr>
          <w:rFonts w:cs="Times New Roman"/>
          <w:szCs w:val="24"/>
        </w:rPr>
        <w:t>and</w:t>
      </w:r>
      <w:r w:rsidR="00917998" w:rsidRPr="00014471">
        <w:rPr>
          <w:rFonts w:cs="Times New Roman"/>
          <w:szCs w:val="24"/>
        </w:rPr>
        <w:t>,</w:t>
      </w:r>
      <w:r w:rsidR="002329DA" w:rsidRPr="00014471">
        <w:rPr>
          <w:rFonts w:cs="Times New Roman"/>
          <w:szCs w:val="24"/>
        </w:rPr>
        <w:t xml:space="preserve"> overall</w:t>
      </w:r>
      <w:r w:rsidR="00917998" w:rsidRPr="00014471">
        <w:rPr>
          <w:rFonts w:cs="Times New Roman"/>
          <w:szCs w:val="24"/>
        </w:rPr>
        <w:t>,</w:t>
      </w:r>
      <w:r w:rsidR="002329DA" w:rsidRPr="00014471">
        <w:rPr>
          <w:rFonts w:cs="Times New Roman"/>
          <w:szCs w:val="24"/>
        </w:rPr>
        <w:t xml:space="preserve"> poor </w:t>
      </w:r>
      <w:r w:rsidR="00C8709E" w:rsidRPr="00014471">
        <w:rPr>
          <w:rFonts w:cs="Times New Roman"/>
          <w:szCs w:val="24"/>
        </w:rPr>
        <w:t xml:space="preserve">cattle </w:t>
      </w:r>
      <w:r w:rsidR="002329DA" w:rsidRPr="00014471">
        <w:rPr>
          <w:rFonts w:cs="Times New Roman"/>
          <w:szCs w:val="24"/>
        </w:rPr>
        <w:t xml:space="preserve">condition </w:t>
      </w:r>
      <w:r w:rsidR="000F4C05" w:rsidRPr="00014471">
        <w:rPr>
          <w:rFonts w:cs="Times New Roman"/>
          <w:szCs w:val="24"/>
        </w:rPr>
        <w:t xml:space="preserve">due to </w:t>
      </w:r>
      <w:r w:rsidR="002E45DD" w:rsidRPr="00014471">
        <w:rPr>
          <w:rFonts w:cs="Times New Roman"/>
          <w:szCs w:val="24"/>
        </w:rPr>
        <w:t>helminth</w:t>
      </w:r>
      <w:r w:rsidR="0020043F" w:rsidRPr="00014471">
        <w:rPr>
          <w:rFonts w:cs="Times New Roman"/>
          <w:szCs w:val="24"/>
        </w:rPr>
        <w:t xml:space="preserve"> </w:t>
      </w:r>
      <w:r w:rsidR="00AD740C" w:rsidRPr="00014471">
        <w:rPr>
          <w:rFonts w:cs="Times New Roman"/>
          <w:szCs w:val="24"/>
        </w:rPr>
        <w:t>infection</w:t>
      </w:r>
      <w:r w:rsidR="00FE4C05" w:rsidRPr="00014471">
        <w:rPr>
          <w:rFonts w:cs="Times New Roman"/>
          <w:szCs w:val="24"/>
        </w:rPr>
        <w:t>s</w:t>
      </w:r>
      <w:r w:rsidR="00AD740C" w:rsidRPr="00014471">
        <w:rPr>
          <w:rFonts w:cs="Times New Roman"/>
          <w:szCs w:val="24"/>
        </w:rPr>
        <w:t xml:space="preserve"> </w:t>
      </w:r>
      <w:r w:rsidR="0020043F" w:rsidRPr="00014471">
        <w:rPr>
          <w:rFonts w:cs="Times New Roman"/>
          <w:szCs w:val="24"/>
        </w:rPr>
        <w:fldChar w:fldCharType="begin"/>
      </w:r>
      <w:r w:rsidR="0020043F" w:rsidRPr="00014471">
        <w:rPr>
          <w:rFonts w:cs="Times New Roman"/>
          <w:szCs w:val="24"/>
        </w:rPr>
        <w:instrText xml:space="preserve"> ADDIN EN.CITE &lt;EndNote&gt;&lt;Cite&gt;&lt;Author&gt;Hawkins&lt;/Author&gt;&lt;Year&gt;1993&lt;/Year&gt;&lt;RecNum&gt;198&lt;/RecNum&gt;&lt;DisplayText&gt;(Hawkins, 1993)&lt;/DisplayText&gt;&lt;record&gt;&lt;rec-number&gt;198&lt;/rec-number&gt;&lt;foreign-keys&gt;&lt;key app="EN" db-id="fpw9prvw99d9ere92tmx0eso0efz0xe2xptt" timestamp="1472536144"&gt;198&lt;/key&gt;&lt;/foreign-keys&gt;&lt;ref-type name="Journal Article"&gt;17&lt;/ref-type&gt;&lt;contributors&gt;&lt;authors&gt;&lt;author&gt;Hawkins, J. A.&lt;/author&gt;&lt;/authors&gt;&lt;/contributors&gt;&lt;auth-address&gt;MSD AGVET, Starkville, MS 39759.&lt;/auth-address&gt;&lt;titles&gt;&lt;title&gt;Economic benefits of parasite control in cattle&lt;/title&gt;&lt;secondary-title&gt;Vet Parasitol&lt;/secondary-title&gt;&lt;alt-title&gt;Veterinary parasitology&lt;/alt-title&gt;&lt;/titles&gt;&lt;periodical&gt;&lt;full-title&gt;Vet Parasitol&lt;/full-title&gt;&lt;abbr-1&gt;Veterinary parasitology&lt;/abbr-1&gt;&lt;/periodical&gt;&lt;alt-periodical&gt;&lt;full-title&gt;Vet Parasitol&lt;/full-title&gt;&lt;abbr-1&gt;Veterinary parasitology&lt;/abbr-1&gt;&lt;/alt-periodical&gt;&lt;pages&gt;159-73&lt;/pages&gt;&lt;volume&gt;46&lt;/volume&gt;&lt;number&gt;1-4&lt;/number&gt;&lt;keywords&gt;&lt;keyword&gt;Animal Feed&lt;/keyword&gt;&lt;keyword&gt;Animals&lt;/keyword&gt;&lt;keyword&gt;Anorexia/etiology&lt;/keyword&gt;&lt;keyword&gt;Cattle&lt;/keyword&gt;&lt;keyword&gt;Cattle Diseases/*economics/physiopathology/*prevention &amp;amp; control&lt;/keyword&gt;&lt;keyword&gt;Dietary Proteins/metabolism&lt;/keyword&gt;&lt;keyword&gt;Digestion&lt;/keyword&gt;&lt;keyword&gt;Energy Metabolism&lt;/keyword&gt;&lt;keyword&gt;Female&lt;/keyword&gt;&lt;keyword&gt;Milk&lt;/keyword&gt;&lt;keyword&gt;Ostertagiasis/economics/prevention &amp;amp; control/*veterinary&lt;/keyword&gt;&lt;keyword&gt;Parasitic Diseases/economics/prevention &amp;amp; control&lt;/keyword&gt;&lt;keyword&gt;*Parasitic Diseases, Animal&lt;/keyword&gt;&lt;keyword&gt;Water-Electrolyte Balance&lt;/keyword&gt;&lt;keyword&gt;Weight Gain&lt;/keyword&gt;&lt;/keywords&gt;&lt;dates&gt;&lt;year&gt;1993&lt;/year&gt;&lt;pub-dates&gt;&lt;date&gt;Feb&lt;/date&gt;&lt;/pub-dates&gt;&lt;/dates&gt;&lt;isbn&gt;0304-4017 (Print)&amp;#xD;0304-4017 (Linking)&lt;/isbn&gt;&lt;accession-num&gt;8484208&lt;/accession-num&gt;&lt;urls&gt;&lt;related-urls&gt;&lt;url&gt;http://www.ncbi.nlm.nih.gov/pubmed/8484208&lt;/url&gt;&lt;/related-urls&gt;&lt;/urls&gt;&lt;/record&gt;&lt;/Cite&gt;&lt;/EndNote&gt;</w:instrText>
      </w:r>
      <w:r w:rsidR="0020043F" w:rsidRPr="00014471">
        <w:rPr>
          <w:rFonts w:cs="Times New Roman"/>
          <w:szCs w:val="24"/>
        </w:rPr>
        <w:fldChar w:fldCharType="separate"/>
      </w:r>
      <w:r w:rsidR="0020043F" w:rsidRPr="00014471">
        <w:rPr>
          <w:rFonts w:cs="Times New Roman"/>
          <w:noProof/>
          <w:szCs w:val="24"/>
        </w:rPr>
        <w:t>(Hawkins, 1993)</w:t>
      </w:r>
      <w:r w:rsidR="0020043F" w:rsidRPr="00014471">
        <w:rPr>
          <w:rFonts w:cs="Times New Roman"/>
          <w:szCs w:val="24"/>
        </w:rPr>
        <w:fldChar w:fldCharType="end"/>
      </w:r>
      <w:r w:rsidR="00857F49" w:rsidRPr="00014471">
        <w:rPr>
          <w:rFonts w:cs="Times New Roman"/>
          <w:szCs w:val="24"/>
        </w:rPr>
        <w:t>,</w:t>
      </w:r>
      <w:r w:rsidR="00A472EA" w:rsidRPr="00014471">
        <w:rPr>
          <w:rFonts w:cs="Times New Roman"/>
          <w:szCs w:val="24"/>
        </w:rPr>
        <w:t xml:space="preserve"> </w:t>
      </w:r>
      <w:r w:rsidR="00857F49" w:rsidRPr="00014471">
        <w:rPr>
          <w:rFonts w:cs="Times New Roman"/>
          <w:szCs w:val="24"/>
        </w:rPr>
        <w:t xml:space="preserve">as well as </w:t>
      </w:r>
      <w:r w:rsidR="002A5C41" w:rsidRPr="00014471">
        <w:rPr>
          <w:rFonts w:cs="Times New Roman"/>
          <w:szCs w:val="24"/>
        </w:rPr>
        <w:t>other confounder factors that were not captured in the current study, such as other etiological agents and disease control practices involved in heifer’s mortality</w:t>
      </w:r>
      <w:r w:rsidR="0015495A" w:rsidRPr="00014471">
        <w:rPr>
          <w:rFonts w:cs="Times New Roman"/>
          <w:szCs w:val="24"/>
        </w:rPr>
        <w:t>.</w:t>
      </w:r>
      <w:r w:rsidR="00267CAC" w:rsidRPr="00014471">
        <w:rPr>
          <w:rFonts w:cs="Times New Roman"/>
          <w:szCs w:val="24"/>
        </w:rPr>
        <w:t xml:space="preserve"> </w:t>
      </w:r>
      <w:r w:rsidR="00D86DB9" w:rsidRPr="00014471">
        <w:rPr>
          <w:lang w:val="en"/>
        </w:rPr>
        <w:t>T</w:t>
      </w:r>
      <w:r w:rsidR="005A235B" w:rsidRPr="00014471">
        <w:rPr>
          <w:lang w:val="en"/>
        </w:rPr>
        <w:t>h</w:t>
      </w:r>
      <w:r w:rsidR="00ED4D24" w:rsidRPr="00014471">
        <w:rPr>
          <w:lang w:val="en"/>
        </w:rPr>
        <w:t>is</w:t>
      </w:r>
      <w:r w:rsidR="005A235B" w:rsidRPr="00014471">
        <w:rPr>
          <w:lang w:val="en"/>
        </w:rPr>
        <w:t xml:space="preserve"> </w:t>
      </w:r>
      <w:r w:rsidRPr="00014471">
        <w:t>may</w:t>
      </w:r>
      <w:r w:rsidR="00BB5EC8" w:rsidRPr="00014471">
        <w:t xml:space="preserve"> also</w:t>
      </w:r>
      <w:r w:rsidR="0020043F" w:rsidRPr="00014471">
        <w:t xml:space="preserve"> explain why heifers with </w:t>
      </w:r>
      <w:r w:rsidR="0088183B" w:rsidRPr="00014471">
        <w:t xml:space="preserve">high </w:t>
      </w:r>
      <w:r w:rsidR="00D776AE" w:rsidRPr="00014471">
        <w:t xml:space="preserve">levels of antibodies </w:t>
      </w:r>
      <w:r w:rsidR="0073497D" w:rsidRPr="00014471">
        <w:t xml:space="preserve">against GIN </w:t>
      </w:r>
      <w:r w:rsidR="0088183B" w:rsidRPr="00014471">
        <w:t>were</w:t>
      </w:r>
      <w:r w:rsidR="00AF0183" w:rsidRPr="00014471">
        <w:t xml:space="preserve"> </w:t>
      </w:r>
      <w:r w:rsidR="0020043F" w:rsidRPr="00014471">
        <w:t xml:space="preserve">more likely to </w:t>
      </w:r>
      <w:r w:rsidR="00737DE9" w:rsidRPr="00014471">
        <w:t>lose</w:t>
      </w:r>
      <w:r w:rsidR="0020043F" w:rsidRPr="00014471">
        <w:t xml:space="preserve"> their calf at first calving </w:t>
      </w:r>
      <w:r w:rsidR="00BB5EC8" w:rsidRPr="00014471">
        <w:t xml:space="preserve">and to present a delay in their second calving </w:t>
      </w:r>
      <w:r w:rsidR="0020043F" w:rsidRPr="00014471">
        <w:fldChar w:fldCharType="begin">
          <w:fldData xml:space="preserve">PEVuZE5vdGU+PENpdGU+PEF1dGhvcj5Mb3lhY2FubzwvQXV0aG9yPjxZZWFyPjIwMDI8L1llYXI+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</w:fldData>
        </w:fldChar>
      </w:r>
      <w:r w:rsidR="00737DE9" w:rsidRPr="00014471">
        <w:instrText xml:space="preserve"> ADDIN EN.CITE </w:instrText>
      </w:r>
      <w:r w:rsidR="00737DE9" w:rsidRPr="00014471">
        <w:fldChar w:fldCharType="begin">
          <w:fldData xml:space="preserve">PEVuZE5vdGU+PENpdGU+PEF1dGhvcj5Mb3lhY2FubzwvQXV0aG9yPjxZZWFyPjIwMDI8L1llYXI+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</w:fldData>
        </w:fldChar>
      </w:r>
      <w:r w:rsidR="00737DE9" w:rsidRPr="00014471">
        <w:instrText xml:space="preserve"> ADDIN EN.CITE.DATA </w:instrText>
      </w:r>
      <w:r w:rsidR="00737DE9" w:rsidRPr="00014471">
        <w:fldChar w:fldCharType="end"/>
      </w:r>
      <w:r w:rsidR="0020043F" w:rsidRPr="00014471">
        <w:fldChar w:fldCharType="separate"/>
      </w:r>
      <w:r w:rsidR="00737DE9" w:rsidRPr="00014471">
        <w:rPr>
          <w:noProof/>
        </w:rPr>
        <w:t>(Mejia et al., 1999; Loyacano et al., 2002; Greer, 2008)</w:t>
      </w:r>
      <w:r w:rsidR="0020043F" w:rsidRPr="00014471">
        <w:fldChar w:fldCharType="end"/>
      </w:r>
      <w:r w:rsidR="0020043F" w:rsidRPr="00014471">
        <w:t xml:space="preserve">. </w:t>
      </w:r>
      <w:r w:rsidR="00171A99" w:rsidRPr="00014471">
        <w:t>Such</w:t>
      </w:r>
      <w:r w:rsidR="00A563AD" w:rsidRPr="00014471">
        <w:t xml:space="preserve"> persistence </w:t>
      </w:r>
      <w:r w:rsidR="0088183B" w:rsidRPr="00014471">
        <w:t xml:space="preserve">of </w:t>
      </w:r>
      <w:r w:rsidR="00FE1B4B" w:rsidRPr="00014471">
        <w:t xml:space="preserve">the effect of </w:t>
      </w:r>
      <w:r w:rsidR="00301031" w:rsidRPr="00014471">
        <w:t>GIN infections</w:t>
      </w:r>
      <w:r w:rsidR="0088183B" w:rsidRPr="00014471">
        <w:t xml:space="preserve"> </w:t>
      </w:r>
      <w:r w:rsidR="00FE1B4B" w:rsidRPr="00014471">
        <w:t>on performances</w:t>
      </w:r>
      <w:r w:rsidR="00171A99" w:rsidRPr="00014471">
        <w:t xml:space="preserve"> </w:t>
      </w:r>
      <w:r w:rsidR="00301031" w:rsidRPr="00014471">
        <w:t xml:space="preserve">over time </w:t>
      </w:r>
      <w:r w:rsidR="00A563AD" w:rsidRPr="00014471">
        <w:t xml:space="preserve">has </w:t>
      </w:r>
      <w:r w:rsidR="0088183B" w:rsidRPr="00014471">
        <w:t>been reported</w:t>
      </w:r>
      <w:r w:rsidR="00171A99" w:rsidRPr="00014471">
        <w:t xml:space="preserve"> in young cal</w:t>
      </w:r>
      <w:r w:rsidR="00D1004C" w:rsidRPr="00014471">
        <w:t xml:space="preserve">ves </w:t>
      </w:r>
      <w:r w:rsidR="00A563AD" w:rsidRPr="00014471">
        <w:fldChar w:fldCharType="begin"/>
      </w:r>
      <w:r w:rsidR="00A563AD" w:rsidRPr="00014471">
        <w:instrText xml:space="preserve"> ADDIN EN.CITE &lt;EndNote&gt;&lt;Cite&gt;&lt;Author&gt;Ploeger&lt;/Author&gt;&lt;Year&gt;1990&lt;/Year&gt;&lt;RecNum&gt;119&lt;/RecNum&gt;&lt;DisplayText&gt;(Ploeger et al., 1990)&lt;/DisplayText&gt;&lt;record&gt;&lt;rec-number&gt;119&lt;/rec-number&gt;&lt;foreign-keys&gt;&lt;key app="EN" db-id="fpw9prvw99d9ere92tmx0eso0efz0xe2xptt" timestamp="1466743253"&gt;119&lt;/key&gt;&lt;/foreign-keys&gt;&lt;ref-type name="Journal Article"&gt;17&lt;/ref-type&gt;&lt;contributors&gt;&lt;authors&gt;&lt;author&gt;Ploeger, H. W.&lt;/author&gt;&lt;author&gt;Kloosterman, A.&lt;/author&gt;&lt;author&gt;Borgsteede, F. H.&lt;/author&gt;&lt;author&gt;Eysker, M.&lt;/author&gt;&lt;/authors&gt;&lt;/contributors&gt;&lt;auth-address&gt;Department of Animal Husbandry, Agricultural University, Wageningen, The Netherlands.&lt;/auth-address&gt;&lt;titles&gt;&lt;title&gt;Effect of naturally occurring nematode infections in the first and second grazing season on the growth performance of second-year cattle&lt;/title&gt;&lt;secondary-title&gt;Vet Parasitol&lt;/secondary-title&gt;&lt;alt-title&gt;Veterinary parasitology&lt;/alt-title&gt;&lt;/titles&gt;&lt;periodical&gt;&lt;full-title&gt;Vet Parasitol&lt;/full-title&gt;&lt;abbr-1&gt;Veterinary parasitology&lt;/abbr-1&gt;&lt;/periodical&gt;&lt;alt-periodical&gt;&lt;full-title&gt;Vet Parasitol&lt;/full-title&gt;&lt;abbr-1&gt;Veterinary parasitology&lt;/abbr-1&gt;&lt;/alt-periodical&gt;&lt;pages&gt;57-70&lt;/pages&gt;&lt;volume&gt;36&lt;/volume&gt;&lt;number&gt;1-2&lt;/number&gt;&lt;keywords&gt;&lt;keyword&gt;Age Factors&lt;/keyword&gt;&lt;keyword&gt;Animals&lt;/keyword&gt;&lt;keyword&gt;Antibodies, Helminth/analysis&lt;/keyword&gt;&lt;keyword&gt;Cattle&lt;/keyword&gt;&lt;keyword&gt;Cattle Diseases/*physiopathology&lt;/keyword&gt;&lt;keyword&gt;Feces/parasitology&lt;/keyword&gt;&lt;keyword&gt;Nematoda/immunology/isolation &amp;amp; purification&lt;/keyword&gt;&lt;keyword&gt;Nematode Infections/physiopathology/*veterinary&lt;/keyword&gt;&lt;keyword&gt;Pepsinogens/analysis&lt;/keyword&gt;&lt;keyword&gt;Regression Analysis&lt;/keyword&gt;&lt;keyword&gt;Seasons&lt;/keyword&gt;&lt;keyword&gt;*Weight Gain&lt;/keyword&gt;&lt;/keywords&gt;&lt;dates&gt;&lt;year&gt;1990&lt;/year&gt;&lt;pub-dates&gt;&lt;date&gt;May&lt;/date&gt;&lt;/pub-dates&gt;&lt;/dates&gt;&lt;isbn&gt;0304-4017 (Print)&amp;#xD;0304-4017 (Linking)&lt;/isbn&gt;&lt;accession-num&gt;2382390&lt;/accession-num&gt;&lt;urls&gt;&lt;related-urls&gt;&lt;url&gt;http://www.ncbi.nlm.nih.gov/pubmed/2382390&lt;/url&gt;&lt;/related-urls&gt;&lt;/urls&gt;&lt;/record&gt;&lt;/Cite&gt;&lt;/EndNote&gt;</w:instrText>
      </w:r>
      <w:r w:rsidR="00A563AD" w:rsidRPr="00014471">
        <w:fldChar w:fldCharType="separate"/>
      </w:r>
      <w:r w:rsidR="00A563AD" w:rsidRPr="00014471">
        <w:rPr>
          <w:noProof/>
        </w:rPr>
        <w:t>(Ploeger et al., 1990)</w:t>
      </w:r>
      <w:r w:rsidR="00A563AD" w:rsidRPr="00014471">
        <w:fldChar w:fldCharType="end"/>
      </w:r>
      <w:r w:rsidR="0088183B" w:rsidRPr="00014471">
        <w:rPr>
          <w:lang w:val="en"/>
        </w:rPr>
        <w:t>.</w:t>
      </w:r>
      <w:r w:rsidR="0093066F" w:rsidRPr="00014471">
        <w:rPr>
          <w:lang w:val="en"/>
        </w:rPr>
        <w:t xml:space="preserve"> </w:t>
      </w:r>
    </w:p>
    <w:p w14:paraId="1F89485A" w14:textId="14C6CCDA" w:rsidR="000911BF" w:rsidRPr="00014471" w:rsidRDefault="00F02FC3" w:rsidP="00DB7453">
      <w:pPr>
        <w:spacing w:before="0" w:after="0" w:line="480" w:lineRule="auto"/>
        <w:ind w:firstLine="709"/>
        <w:rPr>
          <w:lang w:val="en"/>
        </w:rPr>
      </w:pPr>
      <w:r w:rsidRPr="00014471">
        <w:t xml:space="preserve">Many laboratory experiments suggest that </w:t>
      </w:r>
      <w:r w:rsidRPr="00014471">
        <w:rPr>
          <w:i/>
        </w:rPr>
        <w:t>O. ostertagi</w:t>
      </w:r>
      <w:r w:rsidRPr="00014471">
        <w:t xml:space="preserve"> induces an important immunosuppression in cattle, which </w:t>
      </w:r>
      <w:r w:rsidR="0046006F" w:rsidRPr="00014471">
        <w:t xml:space="preserve">can </w:t>
      </w:r>
      <w:r w:rsidR="00755479" w:rsidRPr="00014471">
        <w:t xml:space="preserve">have an </w:t>
      </w:r>
      <w:r w:rsidRPr="00014471">
        <w:t>impact on cattle susceptibility to other diseases and, ultimately, on cattle health</w:t>
      </w:r>
      <w:r w:rsidR="0046006F" w:rsidRPr="00014471">
        <w:t xml:space="preserve"> </w:t>
      </w:r>
      <w:r w:rsidR="0046006F" w:rsidRPr="00014471">
        <w:fldChar w:fldCharType="begin"/>
      </w:r>
      <w:r w:rsidR="0046006F" w:rsidRPr="00014471">
        <w:instrText xml:space="preserve"> ADDIN EN.CITE &lt;EndNote&gt;&lt;Cite&gt;&lt;Author&gt;Gasbarre&lt;/Author&gt;&lt;Year&gt;1997&lt;/Year&gt;&lt;RecNum&gt;228&lt;/RecNum&gt;&lt;DisplayText&gt;(Gasbarre, 1997)&lt;/DisplayText&gt;&lt;record&gt;&lt;rec-number&gt;228&lt;/rec-number&gt;&lt;foreign-keys&gt;&lt;key app="EN" db-id="fpw9prvw99d9ere92tmx0eso0efz0xe2xptt" timestamp="1472747581"&gt;228&lt;/key&gt;&lt;/foreign-keys&gt;&lt;ref-type name="Journal Article"&gt;17&lt;/ref-type&gt;&lt;contributors&gt;&lt;authors&gt;&lt;author&gt;Gasbarre, L. C.&lt;/author&gt;&lt;/authors&gt;&lt;/contributors&gt;&lt;auth-address&gt;Immunology and Disease Resistance Laboratory, LPSI, ARS, USDA, Beltsville, MD 20705-2350, USA. lgasbarr@ggpl.arsusda.gov&lt;/auth-address&gt;&lt;titles&gt;&lt;title&gt;Effects of gastrointestinal nematode infection on the ruminant immune system&lt;/title&gt;&lt;secondary-title&gt;Vet Parasitol&lt;/secondary-title&gt;&lt;alt-title&gt;Veterinary parasitology&lt;/alt-title&gt;&lt;/titles&gt;&lt;periodical&gt;&lt;full-title&gt;Vet Parasitol&lt;/full-title&gt;&lt;abbr-1&gt;Veterinary parasitology&lt;/abbr-1&gt;&lt;/periodical&gt;&lt;alt-periodical&gt;&lt;full-title&gt;Vet Parasitol&lt;/full-title&gt;&lt;abbr-1&gt;Veterinary parasitology&lt;/abbr-1&gt;&lt;/alt-periodical&gt;&lt;pages&gt;327-37; discussion 337-43&lt;/pages&gt;&lt;volume&gt;72&lt;/volume&gt;&lt;number&gt;3-4&lt;/number&gt;&lt;keywords&gt;&lt;keyword&gt;Animals&lt;/keyword&gt;&lt;keyword&gt;Cattle&lt;/keyword&gt;&lt;keyword&gt;*Cattle Diseases&lt;/keyword&gt;&lt;keyword&gt;Gastrointestinal Diseases/immunology/parasitology/*veterinary&lt;/keyword&gt;&lt;keyword&gt;Host-Parasite Interactions/immunology&lt;/keyword&gt;&lt;keyword&gt;*Immunity, Mucosal&lt;/keyword&gt;&lt;keyword&gt;Nematode Infections/immunology/*veterinary&lt;/keyword&gt;&lt;keyword&gt;Oesophagostomiasis/immunology/veterinary&lt;/keyword&gt;&lt;keyword&gt;Ostertagia/immunology&lt;/keyword&gt;&lt;keyword&gt;Ostertagiasis/immunology/veterinary&lt;/keyword&gt;&lt;keyword&gt;Ruminants&lt;/keyword&gt;&lt;/keywords&gt;&lt;dates&gt;&lt;year&gt;1997&lt;/year&gt;&lt;pub-dates&gt;&lt;date&gt;Nov&lt;/date&gt;&lt;/pub-dates&gt;&lt;/dates&gt;&lt;isbn&gt;0304-4017 (Print)&amp;#xD;0304-4017 (Linking)&lt;/isbn&gt;&lt;accession-num&gt;9460205&lt;/accession-num&gt;&lt;urls&gt;&lt;related-urls&gt;&lt;url&gt;http://www.ncbi.nlm.nih.gov/pubmed/9460205&lt;/url&gt;&lt;/related-urls&gt;&lt;/urls&gt;&lt;/record&gt;&lt;/Cite&gt;&lt;/EndNote&gt;</w:instrText>
      </w:r>
      <w:r w:rsidR="0046006F" w:rsidRPr="00014471">
        <w:fldChar w:fldCharType="separate"/>
      </w:r>
      <w:r w:rsidR="0046006F" w:rsidRPr="00014471">
        <w:rPr>
          <w:noProof/>
        </w:rPr>
        <w:t>(Gasbarre, 1997)</w:t>
      </w:r>
      <w:r w:rsidR="0046006F" w:rsidRPr="00014471">
        <w:fldChar w:fldCharType="end"/>
      </w:r>
      <w:r w:rsidR="0046006F" w:rsidRPr="00014471">
        <w:t>.</w:t>
      </w:r>
      <w:r w:rsidRPr="00014471">
        <w:t xml:space="preserve"> </w:t>
      </w:r>
      <w:r w:rsidR="00D63C79" w:rsidRPr="00014471">
        <w:t>However</w:t>
      </w:r>
      <w:r w:rsidR="0046006F" w:rsidRPr="00014471">
        <w:t xml:space="preserve">, </w:t>
      </w:r>
      <w:r w:rsidR="009132D7" w:rsidRPr="00014471">
        <w:t xml:space="preserve">there is </w:t>
      </w:r>
      <w:r w:rsidR="0046006F" w:rsidRPr="00014471">
        <w:t xml:space="preserve">very </w:t>
      </w:r>
      <w:r w:rsidR="009132D7" w:rsidRPr="00014471">
        <w:t xml:space="preserve">little </w:t>
      </w:r>
      <w:r w:rsidR="0046006F" w:rsidRPr="00014471">
        <w:t xml:space="preserve">field evidence </w:t>
      </w:r>
      <w:r w:rsidR="009132D7" w:rsidRPr="00014471">
        <w:t xml:space="preserve">on this subject </w:t>
      </w:r>
      <w:r w:rsidRPr="00014471">
        <w:fldChar w:fldCharType="begin">
          <w:fldData xml:space="preserve">PEVuZE5vdGU+PENpdGU+PEF1dGhvcj5HYXNiYXJyZTwvQXV0aG9yPjxZZWFyPjE5OTc8L1llYXI+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</w:fldData>
        </w:fldChar>
      </w:r>
      <w:r w:rsidRPr="00014471">
        <w:instrText xml:space="preserve"> ADDIN EN.CITE </w:instrText>
      </w:r>
      <w:r w:rsidRPr="00014471">
        <w:fldChar w:fldCharType="begin">
          <w:fldData xml:space="preserve">PEVuZE5vdGU+PENpdGU+PEF1dGhvcj5HYXNiYXJyZTwvQXV0aG9yPjxZZWFyPjE5OTc8L1llYXI+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</w:fldData>
        </w:fldChar>
      </w:r>
      <w:r w:rsidRPr="00014471">
        <w:instrText xml:space="preserve"> ADDIN EN.CITE.DATA </w:instrText>
      </w:r>
      <w:r w:rsidRPr="00014471">
        <w:fldChar w:fldCharType="end"/>
      </w:r>
      <w:r w:rsidRPr="00014471">
        <w:fldChar w:fldCharType="separate"/>
      </w:r>
      <w:r w:rsidRPr="00014471">
        <w:rPr>
          <w:noProof/>
        </w:rPr>
        <w:t>(Kloosterman et al., 1989; Gasbarre, 1997)</w:t>
      </w:r>
      <w:r w:rsidRPr="00014471">
        <w:fldChar w:fldCharType="end"/>
      </w:r>
      <w:r w:rsidRPr="00014471">
        <w:t>.</w:t>
      </w:r>
      <w:r w:rsidRPr="00014471">
        <w:rPr>
          <w:i/>
        </w:rPr>
        <w:t xml:space="preserve"> </w:t>
      </w:r>
      <w:r w:rsidR="009D70D1" w:rsidRPr="00014471">
        <w:t>On the other hand, t</w:t>
      </w:r>
      <w:r w:rsidR="00DC1C2D" w:rsidRPr="00014471">
        <w:t>he</w:t>
      </w:r>
      <w:r w:rsidRPr="00014471">
        <w:t xml:space="preserve"> capacity to exert a bystander effect on concurrent bacterial infections in the host </w:t>
      </w:r>
      <w:r w:rsidR="00D63C79" w:rsidRPr="00014471">
        <w:t>h</w:t>
      </w:r>
      <w:r w:rsidR="00BB706C" w:rsidRPr="00014471">
        <w:t>as</w:t>
      </w:r>
      <w:r w:rsidRPr="00014471">
        <w:t xml:space="preserve"> </w:t>
      </w:r>
      <w:r w:rsidR="00D63C79" w:rsidRPr="00014471">
        <w:t xml:space="preserve">been </w:t>
      </w:r>
      <w:r w:rsidRPr="00014471">
        <w:t>reported in the field</w:t>
      </w:r>
      <w:r w:rsidR="00AC5A3E" w:rsidRPr="00014471">
        <w:t xml:space="preserve"> </w:t>
      </w:r>
      <w:r w:rsidR="00DC1C2D" w:rsidRPr="00014471">
        <w:t xml:space="preserve">for other cattle helminths </w:t>
      </w:r>
      <w:r w:rsidR="00AC5A3E" w:rsidRPr="00014471">
        <w:fldChar w:fldCharType="begin">
          <w:fldData xml:space="preserve">PEVuZE5vdGU+PENpdGU+PEF1dGhvcj5BaXRrZW48L0F1dGhvcj48WWVhcj4xOTc4PC9ZZWFyPjxS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</w:fldData>
        </w:fldChar>
      </w:r>
      <w:r w:rsidR="00AC5A3E" w:rsidRPr="00014471">
        <w:instrText xml:space="preserve"> ADDIN EN.CITE </w:instrText>
      </w:r>
      <w:r w:rsidR="00AC5A3E" w:rsidRPr="00014471">
        <w:fldChar w:fldCharType="begin">
          <w:fldData xml:space="preserve">PEVuZE5vdGU+PENpdGU+PEF1dGhvcj5BaXRrZW48L0F1dGhvcj48WWVhcj4xOTc4PC9ZZWFyPjxS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</w:fldData>
        </w:fldChar>
      </w:r>
      <w:r w:rsidR="00AC5A3E" w:rsidRPr="00014471">
        <w:instrText xml:space="preserve"> ADDIN EN.CITE.DATA </w:instrText>
      </w:r>
      <w:r w:rsidR="00AC5A3E" w:rsidRPr="00014471">
        <w:fldChar w:fldCharType="end"/>
      </w:r>
      <w:r w:rsidR="00AC5A3E" w:rsidRPr="00014471">
        <w:fldChar w:fldCharType="separate"/>
      </w:r>
      <w:r w:rsidR="00AC5A3E" w:rsidRPr="00014471">
        <w:rPr>
          <w:noProof/>
        </w:rPr>
        <w:t>(Aitken et al., 1978; Claridge et al., 2012; Gorsich et al., 2014)</w:t>
      </w:r>
      <w:r w:rsidR="00AC5A3E" w:rsidRPr="00014471">
        <w:fldChar w:fldCharType="end"/>
      </w:r>
      <w:r w:rsidR="00AC5A3E" w:rsidRPr="00014471">
        <w:t>,</w:t>
      </w:r>
      <w:r w:rsidRPr="00014471">
        <w:t xml:space="preserve"> </w:t>
      </w:r>
      <w:r w:rsidR="000E5A7C" w:rsidRPr="00014471">
        <w:t>especially in the case of infection</w:t>
      </w:r>
      <w:r w:rsidR="009D70D1" w:rsidRPr="00014471">
        <w:t>s</w:t>
      </w:r>
      <w:r w:rsidR="000E5A7C" w:rsidRPr="00014471">
        <w:t xml:space="preserve"> due to </w:t>
      </w:r>
      <w:r w:rsidRPr="00014471">
        <w:rPr>
          <w:i/>
          <w:iCs/>
        </w:rPr>
        <w:t>M</w:t>
      </w:r>
      <w:r w:rsidR="000B5018" w:rsidRPr="00014471">
        <w:rPr>
          <w:i/>
          <w:iCs/>
        </w:rPr>
        <w:t>.</w:t>
      </w:r>
      <w:r w:rsidRPr="00014471">
        <w:rPr>
          <w:i/>
          <w:iCs/>
        </w:rPr>
        <w:t xml:space="preserve"> avium </w:t>
      </w:r>
      <w:r w:rsidRPr="00014471">
        <w:t xml:space="preserve">subsp. </w:t>
      </w:r>
      <w:r w:rsidR="00C6056E" w:rsidRPr="00014471">
        <w:rPr>
          <w:i/>
          <w:iCs/>
        </w:rPr>
        <w:t>paratuberculosis</w:t>
      </w:r>
      <w:r w:rsidR="00C6056E" w:rsidRPr="00014471">
        <w:rPr>
          <w:iCs/>
        </w:rPr>
        <w:t xml:space="preserve"> </w:t>
      </w:r>
      <w:r w:rsidRPr="00014471">
        <w:fldChar w:fldCharType="begin"/>
      </w:r>
      <w:r w:rsidRPr="00014471">
        <w:instrText xml:space="preserve"> ADDIN EN.CITE &lt;EndNote&gt;&lt;Cite&gt;&lt;Author&gt;Lucena&lt;/Author&gt;&lt;Year&gt;2017&lt;/Year&gt;&lt;RecNum&gt;3990&lt;/RecNum&gt;&lt;DisplayText&gt;(Lucena et al., 2017)&lt;/DisplayText&gt;&lt;record&gt;&lt;rec-number&gt;3990&lt;/rec-number&gt;&lt;foreign-keys&gt;&lt;key app="EN" db-id="fpw9prvw99d9ere92tmx0eso0efz0xe2xptt" timestamp="1491558899"&gt;3990&lt;/key&gt;&lt;/foreign-keys&gt;&lt;ref-type name="Journal Article"&gt;17&lt;/ref-type&gt;&lt;contributors&gt;&lt;authors&gt;&lt;author&gt;Lucena, A.M.&lt;/author&gt;&lt;author&gt;Garza Cuartero, L. &lt;/author&gt;&lt;author&gt;Mulcahy, G. &lt;/author&gt;&lt;author&gt;Zintl, A.&lt;/author&gt;&lt;/authors&gt;&lt;/contributors&gt;&lt;titles&gt;&lt;title&gt;The immunoregulatory effects of co-infection with Fasciola hepatica: from bovine tuberculosis to Johne’s disease&lt;/title&gt;&lt;secondary-title&gt;Vet. J.&lt;/secondary-title&gt;&lt;/titles&gt;&lt;periodical&gt;&lt;full-title&gt;Vet. J.&lt;/full-title&gt;&lt;/periodical&gt;&lt;pages&gt;9-16&lt;/pages&gt;&lt;volume&gt;222&lt;/volume&gt;&lt;dates&gt;&lt;year&gt;2017&lt;/year&gt;&lt;/dates&gt;&lt;urls&gt;&lt;/urls&gt;&lt;/record&gt;&lt;/Cite&gt;&lt;/EndNote&gt;</w:instrText>
      </w:r>
      <w:r w:rsidRPr="00014471">
        <w:fldChar w:fldCharType="separate"/>
      </w:r>
      <w:r w:rsidRPr="00014471">
        <w:rPr>
          <w:noProof/>
        </w:rPr>
        <w:t>(Lucena et al., 2017)</w:t>
      </w:r>
      <w:r w:rsidRPr="00014471">
        <w:fldChar w:fldCharType="end"/>
      </w:r>
      <w:r w:rsidRPr="00014471">
        <w:t xml:space="preserve">. </w:t>
      </w:r>
      <w:r w:rsidR="00C77AA4" w:rsidRPr="00014471">
        <w:t>In this study, w</w:t>
      </w:r>
      <w:r w:rsidR="00A15B9D" w:rsidRPr="00014471">
        <w:rPr>
          <w:rFonts w:cs="Times New Roman"/>
          <w:szCs w:val="24"/>
        </w:rPr>
        <w:t>e observed a signific</w:t>
      </w:r>
      <w:r w:rsidR="00EB4F8B" w:rsidRPr="00014471">
        <w:rPr>
          <w:rFonts w:cs="Times New Roman"/>
          <w:szCs w:val="24"/>
        </w:rPr>
        <w:t xml:space="preserve">ant association between </w:t>
      </w:r>
      <w:r w:rsidR="00EB0DB1" w:rsidRPr="00014471">
        <w:rPr>
          <w:rFonts w:cs="Times New Roman"/>
          <w:szCs w:val="24"/>
        </w:rPr>
        <w:t>individual levels of</w:t>
      </w:r>
      <w:r w:rsidR="00A15B9D" w:rsidRPr="00014471">
        <w:rPr>
          <w:rFonts w:cs="Times New Roman"/>
          <w:szCs w:val="24"/>
        </w:rPr>
        <w:t xml:space="preserve"> </w:t>
      </w:r>
      <w:r w:rsidR="00EB0DB1" w:rsidRPr="00014471">
        <w:rPr>
          <w:rFonts w:cs="Times New Roman"/>
          <w:szCs w:val="24"/>
        </w:rPr>
        <w:t xml:space="preserve">milk </w:t>
      </w:r>
      <w:r w:rsidR="00A15B9D" w:rsidRPr="00014471">
        <w:rPr>
          <w:rFonts w:cs="Times New Roman"/>
          <w:szCs w:val="24"/>
        </w:rPr>
        <w:t xml:space="preserve">antibody against </w:t>
      </w:r>
      <w:r w:rsidR="00FF557C" w:rsidRPr="00014471">
        <w:rPr>
          <w:rFonts w:cs="Times New Roman"/>
          <w:szCs w:val="24"/>
        </w:rPr>
        <w:t>GIN</w:t>
      </w:r>
      <w:r w:rsidR="00A15B9D" w:rsidRPr="00014471">
        <w:rPr>
          <w:rFonts w:cs="Times New Roman"/>
          <w:szCs w:val="24"/>
        </w:rPr>
        <w:t xml:space="preserve"> </w:t>
      </w:r>
      <w:r w:rsidR="00EB2A73" w:rsidRPr="00014471">
        <w:rPr>
          <w:rFonts w:cs="Times New Roman"/>
          <w:szCs w:val="24"/>
        </w:rPr>
        <w:t xml:space="preserve">and </w:t>
      </w:r>
      <w:r w:rsidR="00EB2A73" w:rsidRPr="00014471">
        <w:rPr>
          <w:i/>
        </w:rPr>
        <w:t>M. paratuberculosis</w:t>
      </w:r>
      <w:r w:rsidR="00A15B9D" w:rsidRPr="00014471">
        <w:rPr>
          <w:rFonts w:cs="Times New Roman"/>
          <w:szCs w:val="24"/>
        </w:rPr>
        <w:t xml:space="preserve">. </w:t>
      </w:r>
      <w:r w:rsidR="007A39AC" w:rsidRPr="00014471">
        <w:rPr>
          <w:rFonts w:cs="Times New Roman"/>
          <w:szCs w:val="24"/>
        </w:rPr>
        <w:t>Since</w:t>
      </w:r>
      <w:r w:rsidR="007A39AC" w:rsidRPr="00014471">
        <w:rPr>
          <w:rFonts w:cs="Times New Roman"/>
          <w:szCs w:val="24"/>
          <w:lang w:val="en"/>
        </w:rPr>
        <w:t xml:space="preserve"> there is no temporality associated with this observation, the conclusions remain difficult.</w:t>
      </w:r>
      <w:r w:rsidR="007A39AC" w:rsidRPr="00014471">
        <w:rPr>
          <w:rFonts w:cs="Times New Roman"/>
          <w:szCs w:val="24"/>
        </w:rPr>
        <w:t xml:space="preserve"> </w:t>
      </w:r>
      <w:r w:rsidR="007A39AC" w:rsidRPr="00014471">
        <w:t xml:space="preserve">However, taking into account the increasing number of Johne’s cases in </w:t>
      </w:r>
      <w:r w:rsidR="00381ECE" w:rsidRPr="00014471">
        <w:t>England</w:t>
      </w:r>
      <w:r w:rsidR="007A39AC" w:rsidRPr="00014471">
        <w:t xml:space="preserve"> </w:t>
      </w:r>
      <w:r w:rsidR="007A39AC" w:rsidRPr="00014471">
        <w:fldChar w:fldCharType="begin"/>
      </w:r>
      <w:r w:rsidR="007A39AC" w:rsidRPr="00014471">
        <w:instrText xml:space="preserve"> ADDIN EN.CITE &lt;EndNote&gt;&lt;Cite&gt;&lt;Author&gt;SAC&lt;/Author&gt;&lt;Year&gt;2003&lt;/Year&gt;&lt;RecNum&gt;3998&lt;/RecNum&gt;&lt;DisplayText&gt;(SAC, 2003)&lt;/DisplayText&gt;&lt;record&gt;&lt;rec-number&gt;3998&lt;/rec-number&gt;&lt;foreign-keys&gt;&lt;key app="EN" db-id="fpw9prvw99d9ere92tmx0eso0efz0xe2xptt" timestamp="1515582199"&gt;3998&lt;/key&gt;&lt;/foreign-keys&gt;&lt;ref-type name="Journal Article"&gt;17&lt;/ref-type&gt;&lt;contributors&gt;&lt;authors&gt;&lt;author&gt;SAC&lt;/author&gt;&lt;/authors&gt;&lt;/contributors&gt;&lt;titles&gt;&lt;title&gt;Johne&amp;apos;s disease in cattle. &lt;/title&gt;&lt;secondary-title&gt;SAC Technical note.&lt;/secondary-title&gt;&lt;/titles&gt;&lt;periodical&gt;&lt;full-title&gt;SAC Technical note.&lt;/full-title&gt;&lt;/periodical&gt;&lt;pages&gt;4pp.&lt;/pages&gt;&lt;dates&gt;&lt;year&gt;2003&lt;/year&gt;&lt;/dates&gt;&lt;urls&gt;&lt;/urls&gt;&lt;/record&gt;&lt;/Cite&gt;&lt;/EndNote&gt;</w:instrText>
      </w:r>
      <w:r w:rsidR="007A39AC" w:rsidRPr="00014471">
        <w:fldChar w:fldCharType="separate"/>
      </w:r>
      <w:r w:rsidR="007A39AC" w:rsidRPr="00014471">
        <w:rPr>
          <w:noProof/>
        </w:rPr>
        <w:t>(SAC, 2003)</w:t>
      </w:r>
      <w:r w:rsidR="007A39AC" w:rsidRPr="00014471">
        <w:fldChar w:fldCharType="end"/>
      </w:r>
      <w:r w:rsidR="007A39AC" w:rsidRPr="00014471">
        <w:t xml:space="preserve">, </w:t>
      </w:r>
      <w:r w:rsidR="00381ECE" w:rsidRPr="00014471">
        <w:t xml:space="preserve">such an observation should not be ignored. Other experiments should in fact be conducted to see </w:t>
      </w:r>
      <w:r w:rsidR="00EB0DB1" w:rsidRPr="00014471">
        <w:t>whether</w:t>
      </w:r>
      <w:r w:rsidR="00381ECE" w:rsidRPr="00014471">
        <w:t xml:space="preserve"> </w:t>
      </w:r>
      <w:r w:rsidR="00E053F5" w:rsidRPr="00014471">
        <w:t>GIN</w:t>
      </w:r>
      <w:r w:rsidR="00381ECE" w:rsidRPr="00014471">
        <w:t xml:space="preserve"> infections increase the s</w:t>
      </w:r>
      <w:r w:rsidR="003868A2" w:rsidRPr="00014471">
        <w:t>usceptibility</w:t>
      </w:r>
      <w:r w:rsidR="00381ECE" w:rsidRPr="00014471">
        <w:t xml:space="preserve"> of cattle to </w:t>
      </w:r>
      <w:r w:rsidR="00381ECE" w:rsidRPr="00014471">
        <w:rPr>
          <w:i/>
        </w:rPr>
        <w:t>M. paratuberculosis</w:t>
      </w:r>
      <w:r w:rsidR="00381ECE" w:rsidRPr="00014471">
        <w:t xml:space="preserve"> </w:t>
      </w:r>
      <w:r w:rsidR="003868A2" w:rsidRPr="00014471">
        <w:t xml:space="preserve">infections </w:t>
      </w:r>
      <w:r w:rsidR="00381ECE" w:rsidRPr="00014471">
        <w:t>or</w:t>
      </w:r>
      <w:r w:rsidR="00EB0DB1" w:rsidRPr="00014471">
        <w:t xml:space="preserve"> whether</w:t>
      </w:r>
      <w:r w:rsidR="00381ECE" w:rsidRPr="00014471">
        <w:t xml:space="preserve"> </w:t>
      </w:r>
      <w:r w:rsidR="006C6FAF" w:rsidRPr="00014471">
        <w:t xml:space="preserve">our </w:t>
      </w:r>
      <w:r w:rsidR="006C6FAF" w:rsidRPr="00014471">
        <w:lastRenderedPageBreak/>
        <w:t>observation</w:t>
      </w:r>
      <w:r w:rsidR="00381ECE" w:rsidRPr="00014471">
        <w:t xml:space="preserve"> is</w:t>
      </w:r>
      <w:r w:rsidR="007537AD" w:rsidRPr="00014471">
        <w:t xml:space="preserve"> </w:t>
      </w:r>
      <w:r w:rsidR="005D1D55" w:rsidRPr="00014471">
        <w:t>due</w:t>
      </w:r>
      <w:r w:rsidR="00381ECE" w:rsidRPr="00014471">
        <w:t xml:space="preserve"> to</w:t>
      </w:r>
      <w:r w:rsidR="007537AD" w:rsidRPr="00014471">
        <w:t xml:space="preserve"> </w:t>
      </w:r>
      <w:r w:rsidR="005D1D55" w:rsidRPr="00014471">
        <w:t xml:space="preserve">different </w:t>
      </w:r>
      <w:r w:rsidR="00381ECE" w:rsidRPr="00014471">
        <w:t>immunocompetence</w:t>
      </w:r>
      <w:r w:rsidR="00B655E7" w:rsidRPr="00014471">
        <w:t xml:space="preserve"> and immunoresponsiveness</w:t>
      </w:r>
      <w:r w:rsidR="007537AD" w:rsidRPr="00014471">
        <w:t xml:space="preserve"> of </w:t>
      </w:r>
      <w:r w:rsidR="00E053F5" w:rsidRPr="00014471">
        <w:t>the host</w:t>
      </w:r>
      <w:r w:rsidR="00CE39A8" w:rsidRPr="00014471">
        <w:t xml:space="preserve"> </w:t>
      </w:r>
      <w:r w:rsidR="00CE39A8" w:rsidRPr="00014471">
        <w:fldChar w:fldCharType="begin"/>
      </w:r>
      <w:r w:rsidR="00CE39A8" w:rsidRPr="00014471">
        <w:instrText xml:space="preserve"> ADDIN EN.CITE &lt;EndNote&gt;&lt;Cite&gt;&lt;Author&gt;Greer&lt;/Author&gt;&lt;Year&gt;2008&lt;/Year&gt;&lt;RecNum&gt;94&lt;/RecNum&gt;&lt;DisplayText&gt;(Greer, 2008)&lt;/DisplayText&gt;&lt;record&gt;&lt;rec-number&gt;94&lt;/rec-number&gt;&lt;foreign-keys&gt;&lt;key app="EN" db-id="fpw9prvw99d9ere92tmx0eso0efz0xe2xptt" timestamp="1465887888"&gt;94&lt;/key&gt;&lt;/foreign-keys&gt;&lt;ref-type name="Journal Article"&gt;17&lt;/ref-type&gt;&lt;contributors&gt;&lt;authors&gt;&lt;author&gt;Greer, A. W.&lt;/author&gt;&lt;/authors&gt;&lt;/contributors&gt;&lt;auth-address&gt;Parasitology Division, Moredun Research Institute, Pentlands Science Park, Bush Loan, Scotland, UK. Greera1@Lincoln.ac.nz&lt;/auth-address&gt;&lt;titles&gt;&lt;title&gt;Trade-offs and benefits: implications of promoting a strong immunity to gastrointestinal parasites in sheep&lt;/title&gt;&lt;secondary-title&gt;Parasite Immunol&lt;/secondary-title&gt;&lt;alt-title&gt;Parasite immunology&lt;/alt-title&gt;&lt;/titles&gt;&lt;periodical&gt;&lt;full-title&gt;Parasite Immunol&lt;/full-title&gt;&lt;abbr-1&gt;Parasite immunology&lt;/abbr-1&gt;&lt;/periodical&gt;&lt;alt-periodical&gt;&lt;full-title&gt;Parasite Immunol&lt;/full-title&gt;&lt;abbr-1&gt;Parasite immunology&lt;/abbr-1&gt;&lt;/alt-periodical&gt;&lt;pages&gt;123-32&lt;/pages&gt;&lt;volume&gt;30&lt;/volume&gt;&lt;number&gt;2&lt;/number&gt;&lt;keywords&gt;&lt;keyword&gt;*Animal Nutritional Physiological Phenomena&lt;/keyword&gt;&lt;keyword&gt;Animals&lt;/keyword&gt;&lt;keyword&gt;Host-Parasite Interactions/immunology&lt;/keyword&gt;&lt;keyword&gt;Intestinal Diseases, Parasitic/immunology/parasitology/prevention &amp;amp;&lt;/keyword&gt;&lt;keyword&gt;control/*veterinary&lt;/keyword&gt;&lt;keyword&gt;Nematode Infections/immunology/parasitology/prevention &amp;amp; control/*veterinary&lt;/keyword&gt;&lt;keyword&gt;Sheep&lt;/keyword&gt;&lt;keyword&gt;Sheep Diseases/*immunology/parasitology/prevention &amp;amp; control&lt;/keyword&gt;&lt;/keywords&gt;&lt;dates&gt;&lt;year&gt;2008&lt;/year&gt;&lt;pub-dates&gt;&lt;date&gt;Feb&lt;/date&gt;&lt;/pub-dates&gt;&lt;/dates&gt;&lt;isbn&gt;0141-9838 (Print)&amp;#xD;0141-9838 (Linking)&lt;/isbn&gt;&lt;accession-num&gt;18186772&lt;/accession-num&gt;&lt;urls&gt;&lt;related-urls&gt;&lt;url&gt;http://www.ncbi.nlm.nih.gov/pubmed/18186772&lt;/url&gt;&lt;/related-urls&gt;&lt;/urls&gt;&lt;electronic-resource-num&gt;10.1111/j.1365-3024.2008.00998.x&lt;/electronic-resource-num&gt;&lt;/record&gt;&lt;/Cite&gt;&lt;/EndNote&gt;</w:instrText>
      </w:r>
      <w:r w:rsidR="00CE39A8" w:rsidRPr="00014471">
        <w:fldChar w:fldCharType="separate"/>
      </w:r>
      <w:r w:rsidR="00CE39A8" w:rsidRPr="00014471">
        <w:rPr>
          <w:noProof/>
        </w:rPr>
        <w:t>(Greer, 2008)</w:t>
      </w:r>
      <w:r w:rsidR="00CE39A8" w:rsidRPr="00014471">
        <w:fldChar w:fldCharType="end"/>
      </w:r>
      <w:r w:rsidR="009E02EC" w:rsidRPr="00014471">
        <w:rPr>
          <w:lang w:val="en"/>
        </w:rPr>
        <w:t>.</w:t>
      </w:r>
      <w:r w:rsidR="007537AD" w:rsidRPr="00014471">
        <w:rPr>
          <w:lang w:val="en"/>
        </w:rPr>
        <w:t xml:space="preserve"> </w:t>
      </w:r>
    </w:p>
    <w:p w14:paraId="372C4A6A" w14:textId="5894FB40" w:rsidR="004336E0" w:rsidRPr="00014471" w:rsidRDefault="002522A8" w:rsidP="00364133">
      <w:pPr>
        <w:spacing w:before="0" w:after="0" w:line="480" w:lineRule="auto"/>
        <w:ind w:firstLine="709"/>
        <w:rPr>
          <w:lang w:val="en"/>
        </w:rPr>
      </w:pPr>
      <w:r w:rsidRPr="00014471">
        <w:rPr>
          <w:lang w:val="en"/>
        </w:rPr>
        <w:t>It is not clear</w:t>
      </w:r>
      <w:r w:rsidR="00522161" w:rsidRPr="00014471">
        <w:rPr>
          <w:lang w:val="en"/>
        </w:rPr>
        <w:t xml:space="preserve"> </w:t>
      </w:r>
      <w:r w:rsidR="00E70613" w:rsidRPr="00014471">
        <w:rPr>
          <w:lang w:val="en"/>
        </w:rPr>
        <w:t>whether th</w:t>
      </w:r>
      <w:r w:rsidR="00901B40" w:rsidRPr="00014471">
        <w:rPr>
          <w:lang w:val="en"/>
        </w:rPr>
        <w:t xml:space="preserve">e </w:t>
      </w:r>
      <w:r w:rsidR="00364133" w:rsidRPr="00014471">
        <w:rPr>
          <w:lang w:val="en"/>
        </w:rPr>
        <w:t>negative association</w:t>
      </w:r>
      <w:r w:rsidR="00D07377" w:rsidRPr="00014471">
        <w:rPr>
          <w:lang w:val="en"/>
        </w:rPr>
        <w:t xml:space="preserve"> </w:t>
      </w:r>
      <w:r w:rsidR="00C933F3" w:rsidRPr="00014471">
        <w:rPr>
          <w:lang w:val="en"/>
        </w:rPr>
        <w:t>between</w:t>
      </w:r>
      <w:r w:rsidR="00E20B34" w:rsidRPr="00014471">
        <w:rPr>
          <w:lang w:val="en"/>
        </w:rPr>
        <w:t xml:space="preserve"> IM</w:t>
      </w:r>
      <w:r w:rsidR="00D07377" w:rsidRPr="00014471">
        <w:rPr>
          <w:lang w:val="en"/>
        </w:rPr>
        <w:t xml:space="preserve"> </w:t>
      </w:r>
      <w:r w:rsidR="00E70613" w:rsidRPr="00014471">
        <w:rPr>
          <w:lang w:val="en"/>
        </w:rPr>
        <w:t xml:space="preserve">ODR and </w:t>
      </w:r>
      <w:r w:rsidR="00D07377" w:rsidRPr="00014471">
        <w:rPr>
          <w:lang w:val="en"/>
        </w:rPr>
        <w:t>heifer</w:t>
      </w:r>
      <w:r w:rsidR="00481043" w:rsidRPr="00014471">
        <w:rPr>
          <w:lang w:val="en"/>
        </w:rPr>
        <w:t>s’</w:t>
      </w:r>
      <w:r w:rsidR="00D07377" w:rsidRPr="00014471">
        <w:rPr>
          <w:lang w:val="en"/>
        </w:rPr>
        <w:t xml:space="preserve"> </w:t>
      </w:r>
      <w:r w:rsidR="00E70613" w:rsidRPr="00014471">
        <w:rPr>
          <w:lang w:val="en"/>
        </w:rPr>
        <w:t xml:space="preserve">milk yield </w:t>
      </w:r>
      <w:r w:rsidR="00C933F3" w:rsidRPr="00014471">
        <w:rPr>
          <w:lang w:val="en"/>
        </w:rPr>
        <w:t>wa</w:t>
      </w:r>
      <w:r w:rsidR="003E707C" w:rsidRPr="00014471">
        <w:rPr>
          <w:lang w:val="en"/>
        </w:rPr>
        <w:t>s due to</w:t>
      </w:r>
      <w:r w:rsidR="00D07377" w:rsidRPr="00014471">
        <w:rPr>
          <w:lang w:val="en"/>
        </w:rPr>
        <w:t xml:space="preserve"> a</w:t>
      </w:r>
      <w:r w:rsidR="00E70613" w:rsidRPr="00014471">
        <w:rPr>
          <w:lang w:val="en"/>
        </w:rPr>
        <w:t xml:space="preserve"> negative effect of </w:t>
      </w:r>
      <w:r w:rsidR="00481043" w:rsidRPr="00014471">
        <w:rPr>
          <w:lang w:val="en"/>
        </w:rPr>
        <w:t xml:space="preserve">GIN infections </w:t>
      </w:r>
      <w:r w:rsidR="00E70613" w:rsidRPr="00014471">
        <w:rPr>
          <w:lang w:val="en"/>
        </w:rPr>
        <w:t xml:space="preserve">on </w:t>
      </w:r>
      <w:r w:rsidR="00CE39A8" w:rsidRPr="00014471">
        <w:rPr>
          <w:lang w:val="en"/>
        </w:rPr>
        <w:t xml:space="preserve">milk production </w:t>
      </w:r>
      <w:r w:rsidR="00A8027A" w:rsidRPr="00014471">
        <w:rPr>
          <w:lang w:val="en"/>
        </w:rPr>
        <w:t>or</w:t>
      </w:r>
      <w:r w:rsidR="00D07377" w:rsidRPr="00014471">
        <w:rPr>
          <w:lang w:val="en"/>
        </w:rPr>
        <w:t xml:space="preserve"> a dilution effect, </w:t>
      </w:r>
      <w:r w:rsidR="00E70613" w:rsidRPr="00014471">
        <w:rPr>
          <w:lang w:val="en"/>
        </w:rPr>
        <w:t>as</w:t>
      </w:r>
      <w:r w:rsidR="00D07377" w:rsidRPr="00014471">
        <w:rPr>
          <w:lang w:val="en"/>
        </w:rPr>
        <w:t xml:space="preserve"> the one </w:t>
      </w:r>
      <w:r w:rsidR="00BB4359" w:rsidRPr="00014471">
        <w:rPr>
          <w:lang w:val="en"/>
        </w:rPr>
        <w:t xml:space="preserve">we </w:t>
      </w:r>
      <w:r w:rsidR="00D07377" w:rsidRPr="00014471">
        <w:rPr>
          <w:lang w:val="en"/>
        </w:rPr>
        <w:t>observed for fat</w:t>
      </w:r>
      <w:r w:rsidR="00E70613" w:rsidRPr="00014471">
        <w:rPr>
          <w:lang w:val="en"/>
        </w:rPr>
        <w:t xml:space="preserve"> and protein yields</w:t>
      </w:r>
      <w:r w:rsidR="00E70613" w:rsidRPr="00014471">
        <w:t xml:space="preserve"> </w:t>
      </w:r>
      <w:r w:rsidR="00CD76B5" w:rsidRPr="00014471">
        <w:fldChar w:fldCharType="begin">
          <w:fldData xml:space="preserve">PEVuZE5vdGU+PENpdGU+PEF1dGhvcj5TYW5jaGV6PC9BdXRob3I+PFllYXI+MjAwNDwvWWVhcj48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</w:fldData>
        </w:fldChar>
      </w:r>
      <w:r w:rsidR="00CD76B5" w:rsidRPr="00014471">
        <w:instrText xml:space="preserve"> ADDIN EN.CITE </w:instrText>
      </w:r>
      <w:r w:rsidR="00CD76B5" w:rsidRPr="00014471">
        <w:fldChar w:fldCharType="begin">
          <w:fldData xml:space="preserve">PEVuZE5vdGU+PENpdGU+PEF1dGhvcj5TYW5jaGV6PC9BdXRob3I+PFllYXI+MjAwNDwvWWVhcj48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</w:fldData>
        </w:fldChar>
      </w:r>
      <w:r w:rsidR="00CD76B5" w:rsidRPr="00014471">
        <w:instrText xml:space="preserve"> ADDIN EN.CITE.DATA </w:instrText>
      </w:r>
      <w:r w:rsidR="00CD76B5" w:rsidRPr="00014471">
        <w:fldChar w:fldCharType="end"/>
      </w:r>
      <w:r w:rsidR="00CD76B5" w:rsidRPr="00014471">
        <w:fldChar w:fldCharType="separate"/>
      </w:r>
      <w:r w:rsidR="00CD76B5" w:rsidRPr="00014471">
        <w:rPr>
          <w:noProof/>
        </w:rPr>
        <w:t>(Kloosterman et al., 1993; Sanchez et al., 2004b)</w:t>
      </w:r>
      <w:r w:rsidR="00CD76B5" w:rsidRPr="00014471">
        <w:fldChar w:fldCharType="end"/>
      </w:r>
      <w:r w:rsidR="0089591F" w:rsidRPr="00014471">
        <w:t xml:space="preserve">. </w:t>
      </w:r>
      <w:r w:rsidR="00352600" w:rsidRPr="00014471">
        <w:t>Moreover</w:t>
      </w:r>
      <w:r w:rsidR="00364133" w:rsidRPr="00014471">
        <w:t>, o</w:t>
      </w:r>
      <w:r w:rsidR="00B60EC9" w:rsidRPr="00014471">
        <w:t xml:space="preserve">ne </w:t>
      </w:r>
      <w:r w:rsidR="00DF1470" w:rsidRPr="00014471">
        <w:t xml:space="preserve">of the main </w:t>
      </w:r>
      <w:r w:rsidR="00331F24" w:rsidRPr="00014471">
        <w:t>objective</w:t>
      </w:r>
      <w:r w:rsidR="00DF1470" w:rsidRPr="00014471">
        <w:t>s</w:t>
      </w:r>
      <w:r w:rsidR="00331F24" w:rsidRPr="00014471">
        <w:t xml:space="preserve"> of the current study was </w:t>
      </w:r>
      <w:r w:rsidR="003B5A5E" w:rsidRPr="00014471">
        <w:t>t</w:t>
      </w:r>
      <w:r w:rsidR="00331F24" w:rsidRPr="00014471">
        <w:t xml:space="preserve">o explore if </w:t>
      </w:r>
      <w:r w:rsidR="00481043" w:rsidRPr="00014471">
        <w:t>GIN</w:t>
      </w:r>
      <w:r w:rsidR="00CD65F8" w:rsidRPr="00014471">
        <w:t xml:space="preserve"> effects on</w:t>
      </w:r>
      <w:r w:rsidR="00F3214E" w:rsidRPr="00014471">
        <w:t xml:space="preserve"> heifers’</w:t>
      </w:r>
      <w:r w:rsidR="00CD65F8" w:rsidRPr="00014471">
        <w:t xml:space="preserve"> milk yield persisted over time</w:t>
      </w:r>
      <w:r w:rsidR="00123A52" w:rsidRPr="00014471">
        <w:t>, i.e. at least until day 305 of</w:t>
      </w:r>
      <w:r w:rsidR="00364133" w:rsidRPr="00014471">
        <w:t xml:space="preserve"> heifer</w:t>
      </w:r>
      <w:r w:rsidR="00123A52" w:rsidRPr="00014471">
        <w:t xml:space="preserve"> lactation</w:t>
      </w:r>
      <w:r w:rsidR="00331F24" w:rsidRPr="00014471">
        <w:t xml:space="preserve">. </w:t>
      </w:r>
      <w:r w:rsidR="00D74CB6" w:rsidRPr="00014471">
        <w:t xml:space="preserve">Our results suggest that it </w:t>
      </w:r>
      <w:r w:rsidR="00702111" w:rsidRPr="00014471">
        <w:t>d</w:t>
      </w:r>
      <w:r w:rsidR="008E4728" w:rsidRPr="00014471">
        <w:t>id</w:t>
      </w:r>
      <w:r w:rsidR="00702111" w:rsidRPr="00014471">
        <w:t xml:space="preserve"> not</w:t>
      </w:r>
      <w:r w:rsidR="00D74CB6" w:rsidRPr="00014471">
        <w:t xml:space="preserve">. </w:t>
      </w:r>
      <w:r w:rsidR="00820AF1" w:rsidRPr="00014471">
        <w:t xml:space="preserve">However, </w:t>
      </w:r>
      <w:r w:rsidR="00D74CB6" w:rsidRPr="00014471">
        <w:t>it is worth noting that 31</w:t>
      </w:r>
      <w:r w:rsidR="008A7D57" w:rsidRPr="00014471">
        <w:t xml:space="preserve"> </w:t>
      </w:r>
      <w:r w:rsidR="00702111" w:rsidRPr="00014471">
        <w:t>% of the heifers (N=449) withdre</w:t>
      </w:r>
      <w:r w:rsidR="00D74CB6" w:rsidRPr="00014471">
        <w:t xml:space="preserve">w </w:t>
      </w:r>
      <w:r w:rsidR="00702111" w:rsidRPr="00014471">
        <w:t>from this</w:t>
      </w:r>
      <w:r w:rsidR="00D74CB6" w:rsidRPr="00014471">
        <w:t xml:space="preserve"> analysis.</w:t>
      </w:r>
      <w:r w:rsidR="00C547B9" w:rsidRPr="00014471">
        <w:t xml:space="preserve"> </w:t>
      </w:r>
      <w:r w:rsidR="00131C0C" w:rsidRPr="00014471">
        <w:t>I</w:t>
      </w:r>
      <w:r w:rsidR="00312A02" w:rsidRPr="00014471">
        <w:t xml:space="preserve">n addition, </w:t>
      </w:r>
      <w:r w:rsidR="00312A02" w:rsidRPr="00014471">
        <w:rPr>
          <w:lang w:val="en"/>
        </w:rPr>
        <w:t>considering</w:t>
      </w:r>
      <w:r w:rsidR="00820AF1" w:rsidRPr="00014471">
        <w:t xml:space="preserve"> that heifer</w:t>
      </w:r>
      <w:r w:rsidR="00481043" w:rsidRPr="00014471">
        <w:t>s’</w:t>
      </w:r>
      <w:r w:rsidR="00820AF1" w:rsidRPr="00014471">
        <w:t xml:space="preserve"> milk yield at day 305 was significantly associated with</w:t>
      </w:r>
      <w:r w:rsidR="0084786D" w:rsidRPr="00014471">
        <w:t xml:space="preserve"> BTM ODR, </w:t>
      </w:r>
      <w:r w:rsidR="00820AF1" w:rsidRPr="00014471">
        <w:t>i.e. a pool of milk samples from all lactating animals including heifers at day 305</w:t>
      </w:r>
      <w:r w:rsidR="00636857" w:rsidRPr="00014471">
        <w:t xml:space="preserve"> of the lactation period</w:t>
      </w:r>
      <w:r w:rsidR="00820AF1" w:rsidRPr="00014471">
        <w:t xml:space="preserve">, </w:t>
      </w:r>
      <w:bookmarkEnd w:id="8"/>
      <w:r w:rsidR="00C933F3" w:rsidRPr="00014471">
        <w:t>it is questionable whether</w:t>
      </w:r>
      <w:r w:rsidR="00131C0C" w:rsidRPr="00014471">
        <w:t xml:space="preserve"> </w:t>
      </w:r>
      <w:r w:rsidR="000B5312" w:rsidRPr="00014471">
        <w:t>the</w:t>
      </w:r>
      <w:r w:rsidR="0050099A" w:rsidRPr="00014471">
        <w:t xml:space="preserve"> </w:t>
      </w:r>
      <w:r w:rsidR="00437937" w:rsidRPr="00014471">
        <w:t>different points made</w:t>
      </w:r>
      <w:r w:rsidR="00C933F3" w:rsidRPr="00014471">
        <w:t xml:space="preserve"> </w:t>
      </w:r>
      <w:r w:rsidR="00B9590F" w:rsidRPr="00014471">
        <w:t>can be</w:t>
      </w:r>
      <w:r w:rsidR="00DF1470" w:rsidRPr="00014471">
        <w:t xml:space="preserve"> </w:t>
      </w:r>
      <w:r w:rsidR="00131C0C" w:rsidRPr="00014471">
        <w:t xml:space="preserve">related </w:t>
      </w:r>
      <w:r w:rsidR="00DF1470" w:rsidRPr="00014471">
        <w:t xml:space="preserve">to </w:t>
      </w:r>
      <w:r w:rsidR="00C933F3" w:rsidRPr="00014471">
        <w:t xml:space="preserve">the choice of our indicator </w:t>
      </w:r>
      <w:r w:rsidR="0001381B" w:rsidRPr="00014471">
        <w:t>(i.e. the serological marker)</w:t>
      </w:r>
      <w:r w:rsidR="00252AB0" w:rsidRPr="00014471">
        <w:t>.</w:t>
      </w:r>
      <w:r w:rsidR="0001381B" w:rsidRPr="00014471">
        <w:t xml:space="preserve"> </w:t>
      </w:r>
      <w:r w:rsidR="00252AB0" w:rsidRPr="00014471">
        <w:t>In any case, it is important to note that</w:t>
      </w:r>
      <w:r w:rsidR="005C1261" w:rsidRPr="00014471">
        <w:rPr>
          <w:lang w:val="en"/>
        </w:rPr>
        <w:t xml:space="preserve"> the</w:t>
      </w:r>
      <w:r w:rsidR="00252AB0" w:rsidRPr="00014471">
        <w:rPr>
          <w:lang w:val="en"/>
        </w:rPr>
        <w:t>re are a</w:t>
      </w:r>
      <w:r w:rsidR="005C1261" w:rsidRPr="00014471">
        <w:rPr>
          <w:lang w:val="en"/>
        </w:rPr>
        <w:t xml:space="preserve"> </w:t>
      </w:r>
      <w:r w:rsidR="00805E17" w:rsidRPr="00014471">
        <w:rPr>
          <w:lang w:val="en"/>
        </w:rPr>
        <w:t>limited number of accurate</w:t>
      </w:r>
      <w:r w:rsidR="006F5820" w:rsidRPr="00014471">
        <w:rPr>
          <w:lang w:val="en"/>
        </w:rPr>
        <w:t xml:space="preserve"> and </w:t>
      </w:r>
      <w:r w:rsidR="00753AB9" w:rsidRPr="00014471">
        <w:rPr>
          <w:lang w:val="en"/>
        </w:rPr>
        <w:t>feasible</w:t>
      </w:r>
      <w:r w:rsidR="00805E17" w:rsidRPr="00014471">
        <w:rPr>
          <w:lang w:val="en"/>
        </w:rPr>
        <w:t xml:space="preserve"> </w:t>
      </w:r>
      <w:r w:rsidR="005C1261" w:rsidRPr="00014471">
        <w:rPr>
          <w:lang w:val="en"/>
        </w:rPr>
        <w:t xml:space="preserve">methods that exist for </w:t>
      </w:r>
      <w:r w:rsidR="00A076A7" w:rsidRPr="00014471">
        <w:rPr>
          <w:lang w:val="en"/>
        </w:rPr>
        <w:t>the diagnos</w:t>
      </w:r>
      <w:r w:rsidR="00E461C4" w:rsidRPr="00014471">
        <w:rPr>
          <w:lang w:val="en"/>
        </w:rPr>
        <w:t>tic</w:t>
      </w:r>
      <w:r w:rsidR="00A076A7" w:rsidRPr="00014471">
        <w:rPr>
          <w:lang w:val="en"/>
        </w:rPr>
        <w:t xml:space="preserve"> of </w:t>
      </w:r>
      <w:r w:rsidR="00544F38" w:rsidRPr="00014471">
        <w:rPr>
          <w:lang w:val="en"/>
        </w:rPr>
        <w:t>GIN infections in cattle</w:t>
      </w:r>
      <w:r w:rsidR="005C1261" w:rsidRPr="00014471">
        <w:rPr>
          <w:lang w:val="en"/>
        </w:rPr>
        <w:t xml:space="preserve"> </w:t>
      </w:r>
      <w:r w:rsidR="004336E0" w:rsidRPr="00014471">
        <w:rPr>
          <w:lang w:val="en"/>
        </w:rPr>
        <w:fldChar w:fldCharType="begin"/>
      </w:r>
      <w:r w:rsidR="004336E0" w:rsidRPr="00014471">
        <w:rPr>
          <w:lang w:val="en"/>
        </w:rPr>
        <w:instrText xml:space="preserve"> ADDIN EN.CITE &lt;EndNote&gt;&lt;Cite&gt;&lt;Author&gt;Roeber&lt;/Author&gt;&lt;Year&gt;2013&lt;/Year&gt;&lt;RecNum&gt;250&lt;/RecNum&gt;&lt;DisplayText&gt;(Roeber et al., 2013)&lt;/DisplayText&gt;&lt;record&gt;&lt;rec-number&gt;250&lt;/rec-number&gt;&lt;foreign-keys&gt;&lt;key app="EN" db-id="fpw9prvw99d9ere92tmx0eso0efz0xe2xptt" timestamp="1472848293"&gt;250&lt;/key&gt;&lt;/foreign-keys&gt;&lt;ref-type name="Journal Article"&gt;17&lt;/ref-type&gt;&lt;contributors&gt;&lt;authors&gt;&lt;author&gt;Roeber, F.&lt;/author&gt;&lt;author&gt;Jex, A. R.&lt;/author&gt;&lt;author&gt;Gasser, R. B.&lt;/author&gt;&lt;/authors&gt;&lt;/contributors&gt;&lt;auth-address&gt;Faculty of Veterinary Science, The University of Melbourne, Victoria 3010, Australia.&lt;/auth-address&gt;&lt;titles&gt;&lt;title&gt;Advances in the diagnosis of key gastrointestinal nematode infections of livestock, with an emphasis on small ruminants&lt;/title&gt;&lt;secondary-title&gt;Biotechnol Adv&lt;/secondary-title&gt;&lt;alt-title&gt;Biotechnology advances&lt;/alt-title&gt;&lt;/titles&gt;&lt;periodical&gt;&lt;full-title&gt;Biotechnol Adv&lt;/full-title&gt;&lt;abbr-1&gt;Biotechnology advances&lt;/abbr-1&gt;&lt;/periodical&gt;&lt;alt-periodical&gt;&lt;full-title&gt;Biotechnol Adv&lt;/full-title&gt;&lt;abbr-1&gt;Biotechnology advances&lt;/abbr-1&gt;&lt;/alt-periodical&gt;&lt;pages&gt;1135-52&lt;/pages&gt;&lt;volume&gt;31&lt;/volume&gt;&lt;number&gt;8&lt;/number&gt;&lt;keywords&gt;&lt;keyword&gt;Animals&lt;/keyword&gt;&lt;keyword&gt;Biotechnology/methods/trends&lt;/keyword&gt;&lt;keyword&gt;Cattle/parasitology&lt;/keyword&gt;&lt;keyword&gt;*Gastrointestinal Diseases/diagnosis/parasitology/veterinary&lt;/keyword&gt;&lt;keyword&gt;Livestock/*parasitology&lt;/keyword&gt;&lt;keyword&gt;*Nematode Infections/diagnosis/parasitology/veterinary&lt;/keyword&gt;&lt;keyword&gt;*Parasitology/methods/trends&lt;/keyword&gt;&lt;keyword&gt;Sheep/parasitology&lt;/keyword&gt;&lt;/keywords&gt;&lt;dates&gt;&lt;year&gt;2013&lt;/year&gt;&lt;pub-dates&gt;&lt;date&gt;Dec&lt;/date&gt;&lt;/pub-dates&gt;&lt;/dates&gt;&lt;isbn&gt;1873-1899 (Electronic)&amp;#xD;0734-9750 (Linking)&lt;/isbn&gt;&lt;accession-num&gt;23376340&lt;/accession-num&gt;&lt;urls&gt;&lt;related-urls&gt;&lt;url&gt;http://www.ncbi.nlm.nih.gov/pubmed/23376340&lt;/url&gt;&lt;/related-urls&gt;&lt;/urls&gt;&lt;electronic-resource-num&gt;10.1016/j.biotechadv.2013.01.008&lt;/electronic-resource-num&gt;&lt;/record&gt;&lt;/Cite&gt;&lt;/EndNote&gt;</w:instrText>
      </w:r>
      <w:r w:rsidR="004336E0" w:rsidRPr="00014471">
        <w:rPr>
          <w:lang w:val="en"/>
        </w:rPr>
        <w:fldChar w:fldCharType="separate"/>
      </w:r>
      <w:r w:rsidR="004336E0" w:rsidRPr="00014471">
        <w:rPr>
          <w:noProof/>
          <w:lang w:val="en"/>
        </w:rPr>
        <w:t>(Roeber et al., 2013)</w:t>
      </w:r>
      <w:r w:rsidR="004336E0" w:rsidRPr="00014471">
        <w:rPr>
          <w:lang w:val="en"/>
        </w:rPr>
        <w:fldChar w:fldCharType="end"/>
      </w:r>
      <w:r w:rsidR="00252AB0" w:rsidRPr="00014471">
        <w:rPr>
          <w:lang w:val="en"/>
        </w:rPr>
        <w:t>.</w:t>
      </w:r>
    </w:p>
    <w:p w14:paraId="630DA3C8" w14:textId="4D638C32" w:rsidR="00C04C25" w:rsidRPr="00014471" w:rsidRDefault="007D0275" w:rsidP="00DB7453">
      <w:pPr>
        <w:spacing w:before="0" w:after="0" w:line="480" w:lineRule="auto"/>
        <w:ind w:firstLine="709"/>
        <w:rPr>
          <w:rFonts w:cs="Times New Roman"/>
          <w:szCs w:val="24"/>
        </w:rPr>
      </w:pPr>
      <w:r w:rsidRPr="00014471">
        <w:rPr>
          <w:rFonts w:cs="Times New Roman"/>
          <w:szCs w:val="24"/>
        </w:rPr>
        <w:t xml:space="preserve">It is widely accepted that helminths </w:t>
      </w:r>
      <w:r w:rsidRPr="00014471">
        <w:rPr>
          <w:szCs w:val="24"/>
        </w:rPr>
        <w:t>have a negative impact on production and productivity in cattle system</w:t>
      </w:r>
      <w:r w:rsidR="00B27BCB" w:rsidRPr="00014471">
        <w:rPr>
          <w:szCs w:val="24"/>
        </w:rPr>
        <w:t>s</w:t>
      </w:r>
      <w:r w:rsidRPr="00014471">
        <w:rPr>
          <w:szCs w:val="24"/>
        </w:rPr>
        <w:t xml:space="preserve"> </w:t>
      </w:r>
      <w:r w:rsidRPr="00014471">
        <w:rPr>
          <w:szCs w:val="24"/>
        </w:rPr>
        <w:fldChar w:fldCharType="begin"/>
      </w:r>
      <w:r w:rsidRPr="00014471">
        <w:rPr>
          <w:szCs w:val="24"/>
        </w:rPr>
        <w:instrText xml:space="preserve"> ADDIN EN.CITE &lt;EndNote&gt;&lt;Cite&gt;&lt;Author&gt;Charlier&lt;/Author&gt;&lt;Year&gt;2014&lt;/Year&gt;&lt;RecNum&gt;74&lt;/RecNum&gt;&lt;DisplayText&gt;(Charlier et al., 2014)&lt;/DisplayText&gt;&lt;record&gt;&lt;rec-number&gt;74&lt;/rec-number&gt;&lt;foreign-keys&gt;&lt;key app="EN" db-id="fpw9prvw99d9ere92tmx0eso0efz0xe2xptt" timestamp="1464894978"&gt;74&lt;/key&gt;&lt;/foreign-keys&gt;&lt;ref-type name="Journal Article"&gt;17&lt;/ref-type&gt;&lt;contributors&gt;&lt;authors&gt;&lt;author&gt;Charlier, J.&lt;/author&gt;&lt;author&gt;Van der Voort, M.&lt;/author&gt;&lt;author&gt;Kenyon, F.&lt;/author&gt;&lt;author&gt;Skuce, P. J.&lt;/author&gt;&lt;author&gt;Vercruysse, J.&lt;/author&gt;&lt;/authors&gt;&lt;/contributors&gt;&lt;titles&gt;&lt;title&gt;Chasing helminths and their economic impact on farmed ruminants&lt;/title&gt;&lt;secondary-title&gt;Trends Parasitol.&lt;/secondary-title&gt;&lt;/titles&gt;&lt;periodical&gt;&lt;full-title&gt;Trends Parasitol.&lt;/full-title&gt;&lt;/periodical&gt;&lt;pages&gt;361-367&lt;/pages&gt;&lt;volume&gt;30&lt;/volume&gt;&lt;number&gt;7&lt;/number&gt;&lt;dates&gt;&lt;year&gt;2014&lt;/year&gt;&lt;/dates&gt;&lt;urls&gt;&lt;/urls&gt;&lt;/record&gt;&lt;/Cite&gt;&lt;/EndNote&gt;</w:instrText>
      </w:r>
      <w:r w:rsidRPr="00014471">
        <w:rPr>
          <w:szCs w:val="24"/>
        </w:rPr>
        <w:fldChar w:fldCharType="separate"/>
      </w:r>
      <w:r w:rsidRPr="00014471">
        <w:rPr>
          <w:noProof/>
          <w:szCs w:val="24"/>
        </w:rPr>
        <w:t>(Charlier et al., 2014)</w:t>
      </w:r>
      <w:r w:rsidRPr="00014471">
        <w:rPr>
          <w:szCs w:val="24"/>
        </w:rPr>
        <w:fldChar w:fldCharType="end"/>
      </w:r>
      <w:r w:rsidRPr="00014471">
        <w:rPr>
          <w:szCs w:val="24"/>
        </w:rPr>
        <w:t>.</w:t>
      </w:r>
      <w:r w:rsidRPr="00014471">
        <w:rPr>
          <w:rFonts w:cs="Times New Roman"/>
          <w:szCs w:val="24"/>
        </w:rPr>
        <w:t xml:space="preserve"> However, there is</w:t>
      </w:r>
      <w:r w:rsidR="001E46CB" w:rsidRPr="00014471">
        <w:rPr>
          <w:rFonts w:cs="Times New Roman"/>
          <w:szCs w:val="24"/>
        </w:rPr>
        <w:t xml:space="preserve"> </w:t>
      </w:r>
      <w:r w:rsidRPr="00014471">
        <w:rPr>
          <w:rFonts w:cs="Times New Roman"/>
          <w:szCs w:val="24"/>
        </w:rPr>
        <w:t>insufficient evidence to</w:t>
      </w:r>
      <w:r w:rsidR="001E46CB" w:rsidRPr="00014471">
        <w:rPr>
          <w:rFonts w:cs="Times New Roman"/>
          <w:szCs w:val="24"/>
        </w:rPr>
        <w:t xml:space="preserve"> allow for robust</w:t>
      </w:r>
      <w:r w:rsidRPr="00014471">
        <w:rPr>
          <w:rFonts w:cs="Times New Roman"/>
          <w:szCs w:val="24"/>
        </w:rPr>
        <w:t xml:space="preserve"> </w:t>
      </w:r>
      <w:r w:rsidR="003E456F" w:rsidRPr="00014471">
        <w:rPr>
          <w:rFonts w:cs="Times New Roman"/>
          <w:szCs w:val="24"/>
        </w:rPr>
        <w:t>assessments</w:t>
      </w:r>
      <w:r w:rsidR="001E46CB" w:rsidRPr="00014471">
        <w:rPr>
          <w:rFonts w:cs="Times New Roman"/>
          <w:szCs w:val="24"/>
        </w:rPr>
        <w:t xml:space="preserve"> of the</w:t>
      </w:r>
      <w:r w:rsidR="00264B5A" w:rsidRPr="00014471">
        <w:rPr>
          <w:rFonts w:cs="Times New Roman"/>
          <w:szCs w:val="24"/>
        </w:rPr>
        <w:t xml:space="preserve"> </w:t>
      </w:r>
      <w:r w:rsidRPr="00014471">
        <w:rPr>
          <w:rFonts w:cs="Times New Roman"/>
          <w:szCs w:val="24"/>
        </w:rPr>
        <w:t>impact</w:t>
      </w:r>
      <w:r w:rsidR="00527A03" w:rsidRPr="00014471">
        <w:rPr>
          <w:rFonts w:cs="Times New Roman"/>
          <w:szCs w:val="24"/>
        </w:rPr>
        <w:t>s of helminths</w:t>
      </w:r>
      <w:r w:rsidR="00DB7453" w:rsidRPr="00014471">
        <w:rPr>
          <w:rFonts w:cs="Times New Roman"/>
          <w:szCs w:val="24"/>
        </w:rPr>
        <w:t xml:space="preserve"> </w:t>
      </w:r>
      <w:r w:rsidR="001E46CB" w:rsidRPr="00014471">
        <w:rPr>
          <w:rFonts w:cs="Times New Roman"/>
          <w:szCs w:val="24"/>
        </w:rPr>
        <w:t xml:space="preserve">on </w:t>
      </w:r>
      <w:r w:rsidR="00DB7453" w:rsidRPr="00014471">
        <w:rPr>
          <w:rFonts w:cs="Times New Roman"/>
          <w:szCs w:val="24"/>
        </w:rPr>
        <w:t>the cattle industry</w:t>
      </w:r>
      <w:r w:rsidRPr="00014471">
        <w:rPr>
          <w:rFonts w:cs="Times New Roman"/>
          <w:szCs w:val="24"/>
        </w:rPr>
        <w:t>.</w:t>
      </w:r>
      <w:r w:rsidR="00466099" w:rsidRPr="00014471">
        <w:rPr>
          <w:rFonts w:cs="Times New Roman"/>
          <w:szCs w:val="24"/>
        </w:rPr>
        <w:t xml:space="preserve"> </w:t>
      </w:r>
      <w:r w:rsidR="00522161" w:rsidRPr="00014471">
        <w:rPr>
          <w:lang w:val="en"/>
        </w:rPr>
        <w:t>In this study, we</w:t>
      </w:r>
      <w:r w:rsidR="00264B5A" w:rsidRPr="00014471">
        <w:rPr>
          <w:lang w:val="en"/>
        </w:rPr>
        <w:t xml:space="preserve"> </w:t>
      </w:r>
      <w:r w:rsidR="00522161" w:rsidRPr="00014471">
        <w:rPr>
          <w:lang w:val="en"/>
        </w:rPr>
        <w:t xml:space="preserve">observed how difficult it is to decipher the complexity of infectious processes based on the </w:t>
      </w:r>
      <w:r w:rsidR="00CD4682" w:rsidRPr="00014471">
        <w:rPr>
          <w:lang w:val="en"/>
        </w:rPr>
        <w:t>mere observation of association</w:t>
      </w:r>
      <w:r w:rsidR="00522161" w:rsidRPr="00014471">
        <w:rPr>
          <w:lang w:val="en"/>
        </w:rPr>
        <w:t xml:space="preserve"> between predictors and outcomes and how the production of scientific knowledge can be </w:t>
      </w:r>
      <w:r w:rsidR="00264B5A" w:rsidRPr="00014471">
        <w:rPr>
          <w:lang w:val="en"/>
        </w:rPr>
        <w:t xml:space="preserve">therefore </w:t>
      </w:r>
      <w:r w:rsidR="00522161" w:rsidRPr="00014471">
        <w:rPr>
          <w:lang w:val="en"/>
        </w:rPr>
        <w:t xml:space="preserve">limited by the use of a single </w:t>
      </w:r>
      <w:r w:rsidR="004E59F4" w:rsidRPr="00014471">
        <w:rPr>
          <w:lang w:val="en"/>
        </w:rPr>
        <w:t xml:space="preserve">scientific </w:t>
      </w:r>
      <w:r w:rsidR="00522161" w:rsidRPr="00014471">
        <w:rPr>
          <w:lang w:val="en"/>
        </w:rPr>
        <w:t xml:space="preserve">approach, regardless of its quality. </w:t>
      </w:r>
      <w:r w:rsidR="0059054B" w:rsidRPr="00014471">
        <w:rPr>
          <w:rFonts w:cs="Times New Roman"/>
          <w:szCs w:val="24"/>
        </w:rPr>
        <w:t>Therefore,</w:t>
      </w:r>
      <w:r w:rsidR="004E59F4" w:rsidRPr="00014471">
        <w:rPr>
          <w:rFonts w:cs="Times New Roman"/>
          <w:szCs w:val="24"/>
        </w:rPr>
        <w:t xml:space="preserve"> framework</w:t>
      </w:r>
      <w:r w:rsidR="0059054B" w:rsidRPr="00014471">
        <w:rPr>
          <w:rFonts w:cs="Times New Roman"/>
          <w:szCs w:val="24"/>
        </w:rPr>
        <w:t>s</w:t>
      </w:r>
      <w:r w:rsidR="00522161" w:rsidRPr="00014471">
        <w:rPr>
          <w:rFonts w:cs="Times New Roman"/>
          <w:szCs w:val="24"/>
        </w:rPr>
        <w:t xml:space="preserve"> that look at both </w:t>
      </w:r>
      <w:r w:rsidR="00264B5A" w:rsidRPr="00014471">
        <w:rPr>
          <w:rFonts w:cs="Times New Roman"/>
          <w:szCs w:val="24"/>
        </w:rPr>
        <w:t xml:space="preserve">direct losses attributable to the </w:t>
      </w:r>
      <w:r w:rsidR="004E59F4" w:rsidRPr="00014471">
        <w:rPr>
          <w:rFonts w:cs="Times New Roman"/>
          <w:szCs w:val="24"/>
        </w:rPr>
        <w:t xml:space="preserve">parasites </w:t>
      </w:r>
      <w:r w:rsidR="00264B5A" w:rsidRPr="00014471">
        <w:rPr>
          <w:rFonts w:cs="Times New Roman"/>
          <w:szCs w:val="24"/>
        </w:rPr>
        <w:t>and our response</w:t>
      </w:r>
      <w:r w:rsidR="004E59F4" w:rsidRPr="00014471">
        <w:rPr>
          <w:rFonts w:cs="Times New Roman"/>
          <w:szCs w:val="24"/>
        </w:rPr>
        <w:t>s</w:t>
      </w:r>
      <w:r w:rsidR="00264B5A" w:rsidRPr="00014471">
        <w:rPr>
          <w:rFonts w:cs="Times New Roman"/>
          <w:szCs w:val="24"/>
        </w:rPr>
        <w:t xml:space="preserve"> to the presence or threat of</w:t>
      </w:r>
      <w:r w:rsidR="004E59F4" w:rsidRPr="00014471">
        <w:rPr>
          <w:rFonts w:cs="Times New Roman"/>
          <w:szCs w:val="24"/>
        </w:rPr>
        <w:t xml:space="preserve"> these parasites</w:t>
      </w:r>
      <w:r w:rsidR="00264B5A" w:rsidRPr="00014471">
        <w:rPr>
          <w:rFonts w:cs="Times New Roman"/>
          <w:szCs w:val="24"/>
        </w:rPr>
        <w:t xml:space="preserve"> are required </w:t>
      </w:r>
      <w:r w:rsidR="00522161" w:rsidRPr="00014471">
        <w:rPr>
          <w:rFonts w:cs="Times New Roman"/>
          <w:szCs w:val="24"/>
        </w:rPr>
        <w:fldChar w:fldCharType="begin"/>
      </w:r>
      <w:r w:rsidR="00522161" w:rsidRPr="00014471">
        <w:rPr>
          <w:rFonts w:cs="Times New Roman"/>
          <w:szCs w:val="24"/>
        </w:rPr>
        <w:instrText xml:space="preserve"> ADDIN EN.CITE &lt;EndNote&gt;&lt;Cite&gt;&lt;Author&gt;Rushton&lt;/Author&gt;&lt;Year&gt;2016&lt;/Year&gt;&lt;RecNum&gt;348&lt;/RecNum&gt;&lt;DisplayText&gt;(Rushton and Bruce, 2016)&lt;/DisplayText&gt;&lt;record&gt;&lt;rec-number&gt;348&lt;/rec-number&gt;&lt;foreign-keys&gt;&lt;key app="EN" db-id="fpw9prvw99d9ere92tmx0eso0efz0xe2xptt" timestamp="1477233300"&gt;348&lt;/key&gt;&lt;/foreign-keys&gt;&lt;ref-type name="Journal Article"&gt;17&lt;/ref-type&gt;&lt;contributors&gt;&lt;authors&gt;&lt;author&gt;Rushton, J.&lt;/author&gt;&lt;author&gt;Bruce, M.&lt;/author&gt;&lt;/authors&gt;&lt;/contributors&gt;&lt;titles&gt;&lt;title&gt;Using a One Health approach to assess the impact of parasitic disease in livestock: how does it add value?&lt;/title&gt;&lt;secondary-title&gt;Parasitol.&lt;/secondary-title&gt;&lt;/titles&gt;&lt;periodical&gt;&lt;full-title&gt;Parasitol.&lt;/full-title&gt;&lt;/periodical&gt;&lt;pages&gt;1-11&lt;/pages&gt;&lt;volume&gt;4&lt;/volume&gt;&lt;dates&gt;&lt;year&gt;2016&lt;/year&gt;&lt;/dates&gt;&lt;urls&gt;&lt;/urls&gt;&lt;/record&gt;&lt;/Cite&gt;&lt;/EndNote&gt;</w:instrText>
      </w:r>
      <w:r w:rsidR="00522161" w:rsidRPr="00014471">
        <w:rPr>
          <w:rFonts w:cs="Times New Roman"/>
          <w:szCs w:val="24"/>
        </w:rPr>
        <w:fldChar w:fldCharType="separate"/>
      </w:r>
      <w:r w:rsidR="00522161" w:rsidRPr="00014471">
        <w:rPr>
          <w:rFonts w:cs="Times New Roman"/>
          <w:noProof/>
          <w:szCs w:val="24"/>
        </w:rPr>
        <w:t>(Rushton and Bruce, 2016)</w:t>
      </w:r>
      <w:r w:rsidR="00522161" w:rsidRPr="00014471">
        <w:rPr>
          <w:rFonts w:cs="Times New Roman"/>
          <w:szCs w:val="24"/>
        </w:rPr>
        <w:fldChar w:fldCharType="end"/>
      </w:r>
      <w:r w:rsidR="00522161" w:rsidRPr="00014471">
        <w:rPr>
          <w:rFonts w:cs="Times New Roman"/>
          <w:szCs w:val="24"/>
        </w:rPr>
        <w:t>.</w:t>
      </w:r>
      <w:r w:rsidR="00264B5A" w:rsidRPr="00014471">
        <w:rPr>
          <w:rFonts w:cs="Times New Roman"/>
          <w:szCs w:val="24"/>
        </w:rPr>
        <w:t xml:space="preserve"> </w:t>
      </w:r>
      <w:r w:rsidR="00830A10" w:rsidRPr="00014471">
        <w:rPr>
          <w:rFonts w:cs="Times New Roman"/>
          <w:szCs w:val="24"/>
          <w:lang w:val="en"/>
        </w:rPr>
        <w:t>Of particular value are</w:t>
      </w:r>
      <w:r w:rsidR="00264B5A" w:rsidRPr="00014471">
        <w:rPr>
          <w:rFonts w:cs="Times New Roman"/>
          <w:szCs w:val="24"/>
          <w:lang w:val="en"/>
        </w:rPr>
        <w:t xml:space="preserve"> interdisciplinary and integrative approaches that </w:t>
      </w:r>
      <w:r w:rsidR="00830A10" w:rsidRPr="00014471">
        <w:rPr>
          <w:rFonts w:cs="Times New Roman"/>
          <w:szCs w:val="24"/>
          <w:lang w:val="en"/>
        </w:rPr>
        <w:t xml:space="preserve">consider the </w:t>
      </w:r>
      <w:r w:rsidR="00264B5A" w:rsidRPr="00014471">
        <w:rPr>
          <w:rFonts w:cs="Times New Roman"/>
          <w:szCs w:val="24"/>
          <w:lang w:val="en"/>
        </w:rPr>
        <w:t xml:space="preserve">human, animal and environmental dimensions together. </w:t>
      </w:r>
      <w:r w:rsidR="00904E87" w:rsidRPr="00014471">
        <w:rPr>
          <w:rFonts w:cs="Times New Roman"/>
          <w:szCs w:val="24"/>
        </w:rPr>
        <w:t xml:space="preserve">Without </w:t>
      </w:r>
      <w:r w:rsidR="009F78F0" w:rsidRPr="00014471">
        <w:rPr>
          <w:rFonts w:cs="Times New Roman"/>
          <w:szCs w:val="24"/>
        </w:rPr>
        <w:t xml:space="preserve">more </w:t>
      </w:r>
      <w:r w:rsidR="00A16420" w:rsidRPr="00014471">
        <w:rPr>
          <w:rFonts w:cs="Times New Roman"/>
          <w:szCs w:val="24"/>
        </w:rPr>
        <w:t>comprehensive and integrated assessments</w:t>
      </w:r>
      <w:r w:rsidR="007B3D4B" w:rsidRPr="00014471">
        <w:rPr>
          <w:rFonts w:cs="Times New Roman"/>
          <w:szCs w:val="24"/>
        </w:rPr>
        <w:t xml:space="preserve"> of c</w:t>
      </w:r>
      <w:r w:rsidR="00DB7453" w:rsidRPr="00014471">
        <w:rPr>
          <w:rFonts w:cs="Times New Roman"/>
          <w:szCs w:val="24"/>
        </w:rPr>
        <w:t>attle helminth infections</w:t>
      </w:r>
      <w:r w:rsidR="00904E87" w:rsidRPr="00014471">
        <w:rPr>
          <w:rFonts w:cs="Times New Roman"/>
          <w:szCs w:val="24"/>
        </w:rPr>
        <w:t>, prioritization</w:t>
      </w:r>
      <w:r w:rsidR="00A16420" w:rsidRPr="00014471">
        <w:rPr>
          <w:rFonts w:cs="Times New Roman"/>
          <w:szCs w:val="24"/>
        </w:rPr>
        <w:t xml:space="preserve"> </w:t>
      </w:r>
      <w:r w:rsidR="00A16420" w:rsidRPr="00014471">
        <w:rPr>
          <w:rFonts w:cs="Times New Roman"/>
          <w:szCs w:val="24"/>
        </w:rPr>
        <w:lastRenderedPageBreak/>
        <w:t>exercises in disease management will continue to rely on judgement calls by</w:t>
      </w:r>
      <w:r w:rsidR="00DB7453" w:rsidRPr="00014471">
        <w:rPr>
          <w:rFonts w:cs="Times New Roman"/>
          <w:szCs w:val="24"/>
        </w:rPr>
        <w:t xml:space="preserve"> </w:t>
      </w:r>
      <w:r w:rsidR="00A16420" w:rsidRPr="00014471">
        <w:rPr>
          <w:rFonts w:cs="Times New Roman"/>
          <w:szCs w:val="24"/>
        </w:rPr>
        <w:t xml:space="preserve">the various </w:t>
      </w:r>
      <w:r w:rsidR="00777D05" w:rsidRPr="00014471">
        <w:rPr>
          <w:rFonts w:cs="Times New Roman"/>
          <w:szCs w:val="24"/>
        </w:rPr>
        <w:t>stakeholder</w:t>
      </w:r>
      <w:r w:rsidR="00DB7453" w:rsidRPr="00014471">
        <w:rPr>
          <w:rFonts w:cs="Times New Roman"/>
          <w:szCs w:val="24"/>
        </w:rPr>
        <w:t>s</w:t>
      </w:r>
      <w:r w:rsidR="00A16420" w:rsidRPr="00014471">
        <w:rPr>
          <w:rFonts w:cs="Times New Roman"/>
          <w:szCs w:val="24"/>
        </w:rPr>
        <w:t xml:space="preserve"> involved in the dairy sector.</w:t>
      </w:r>
      <w:r w:rsidR="004E59F4" w:rsidRPr="00014471">
        <w:rPr>
          <w:rFonts w:cs="Times New Roman"/>
          <w:szCs w:val="24"/>
        </w:rPr>
        <w:t xml:space="preserve"> </w:t>
      </w:r>
    </w:p>
    <w:p w14:paraId="2A571B4D" w14:textId="77777777" w:rsidR="008D70AD" w:rsidRPr="00014471" w:rsidRDefault="008D70AD" w:rsidP="00AC2435">
      <w:pPr>
        <w:spacing w:before="0" w:after="0" w:line="480" w:lineRule="auto"/>
      </w:pPr>
    </w:p>
    <w:p w14:paraId="6ABF2626" w14:textId="77777777" w:rsidR="008E1773" w:rsidRPr="00014471" w:rsidRDefault="008E1773" w:rsidP="00AC2435">
      <w:pPr>
        <w:spacing w:before="0" w:after="0" w:line="480" w:lineRule="auto"/>
        <w:rPr>
          <w:b/>
        </w:rPr>
      </w:pPr>
      <w:r w:rsidRPr="00014471">
        <w:rPr>
          <w:b/>
        </w:rPr>
        <w:t>Acknowledgements</w:t>
      </w:r>
    </w:p>
    <w:p w14:paraId="42275D17" w14:textId="5DB67DF0" w:rsidR="00F859D0" w:rsidRPr="00014471" w:rsidRDefault="000155C9" w:rsidP="00C5651E">
      <w:pPr>
        <w:spacing w:before="0" w:after="0" w:line="480" w:lineRule="auto"/>
        <w:sectPr w:rsidR="00F859D0" w:rsidRPr="00014471" w:rsidSect="00A713AF">
          <w:pgSz w:w="11906" w:h="16838"/>
          <w:pgMar w:top="1440" w:right="1440" w:bottom="1440" w:left="1440" w:header="708" w:footer="708" w:gutter="0"/>
          <w:lnNumType w:countBy="1" w:restart="continuous"/>
          <w:cols w:space="708"/>
          <w:docGrid w:linePitch="360"/>
        </w:sectPr>
      </w:pPr>
      <w:r w:rsidRPr="00014471">
        <w:rPr>
          <w:rFonts w:cs="Times New Roman"/>
          <w:bCs/>
          <w:color w:val="000000" w:themeColor="text1"/>
          <w:szCs w:val="24"/>
        </w:rPr>
        <w:t xml:space="preserve">This research has received support from the Agriculture and Horticulture Development Board Dairy (AHDB Dairy, Warwickshire, UK) and from </w:t>
      </w:r>
      <w:r w:rsidR="00213DBA" w:rsidRPr="00014471">
        <w:rPr>
          <w:rFonts w:cs="Times New Roman"/>
          <w:bCs/>
          <w:color w:val="000000" w:themeColor="text1"/>
          <w:szCs w:val="24"/>
        </w:rPr>
        <w:t xml:space="preserve">the EU Vice Chancellor Scholarship for Research Excellence, University of Nottingham. </w:t>
      </w:r>
      <w:r w:rsidR="00F859D0" w:rsidRPr="00014471">
        <w:rPr>
          <w:rFonts w:cs="Times New Roman"/>
          <w:bCs/>
          <w:color w:val="000000" w:themeColor="text1"/>
          <w:szCs w:val="24"/>
        </w:rPr>
        <w:t xml:space="preserve">The authors would like to thank all the dairy </w:t>
      </w:r>
      <w:r w:rsidR="00213DBA" w:rsidRPr="00014471">
        <w:rPr>
          <w:rFonts w:cs="Times New Roman"/>
          <w:bCs/>
          <w:color w:val="000000" w:themeColor="text1"/>
          <w:szCs w:val="24"/>
        </w:rPr>
        <w:t>farmers for their collaboration;</w:t>
      </w:r>
      <w:r w:rsidR="00F859D0" w:rsidRPr="00014471">
        <w:rPr>
          <w:rFonts w:cs="Times New Roman"/>
          <w:bCs/>
          <w:color w:val="000000" w:themeColor="text1"/>
          <w:szCs w:val="24"/>
        </w:rPr>
        <w:t xml:space="preserve"> all the technicians from QMMS and SUM-IT Computer Systems for their help</w:t>
      </w:r>
      <w:r w:rsidR="00C5651E" w:rsidRPr="00014471">
        <w:rPr>
          <w:rFonts w:cs="Times New Roman"/>
          <w:bCs/>
          <w:color w:val="000000" w:themeColor="text1"/>
          <w:szCs w:val="24"/>
        </w:rPr>
        <w:t xml:space="preserve">; </w:t>
      </w:r>
      <w:r w:rsidR="00650824" w:rsidRPr="00014471">
        <w:rPr>
          <w:rFonts w:cs="Times New Roman"/>
          <w:bCs/>
          <w:color w:val="000000" w:themeColor="text1"/>
          <w:szCs w:val="24"/>
        </w:rPr>
        <w:t xml:space="preserve">and </w:t>
      </w:r>
      <w:r w:rsidR="00C5651E" w:rsidRPr="00014471">
        <w:rPr>
          <w:rFonts w:cs="Times New Roman"/>
          <w:bCs/>
          <w:color w:val="000000" w:themeColor="text1"/>
          <w:szCs w:val="24"/>
        </w:rPr>
        <w:t>the valuable suggestions of three anonymous reviewers who have significantly contributed to improve th</w:t>
      </w:r>
      <w:r w:rsidR="00650824" w:rsidRPr="00014471">
        <w:rPr>
          <w:rFonts w:cs="Times New Roman"/>
          <w:bCs/>
          <w:color w:val="000000" w:themeColor="text1"/>
          <w:szCs w:val="24"/>
        </w:rPr>
        <w:t xml:space="preserve">e </w:t>
      </w:r>
      <w:r w:rsidR="00C5651E" w:rsidRPr="00014471">
        <w:rPr>
          <w:rFonts w:cs="Times New Roman"/>
          <w:bCs/>
          <w:color w:val="000000" w:themeColor="text1"/>
          <w:szCs w:val="24"/>
        </w:rPr>
        <w:t>text.</w:t>
      </w:r>
    </w:p>
    <w:p w14:paraId="7B2B1AA9" w14:textId="77777777" w:rsidR="00137170" w:rsidRPr="00014471" w:rsidRDefault="00A32377" w:rsidP="00AC2435">
      <w:pPr>
        <w:spacing w:before="0" w:after="0" w:line="480" w:lineRule="auto"/>
        <w:rPr>
          <w:b/>
        </w:rPr>
      </w:pPr>
      <w:r w:rsidRPr="00014471">
        <w:rPr>
          <w:b/>
        </w:rPr>
        <w:lastRenderedPageBreak/>
        <w:t>References</w:t>
      </w:r>
    </w:p>
    <w:p w14:paraId="7E983CCB" w14:textId="09A4C260" w:rsidR="00B754C2" w:rsidRPr="00014471" w:rsidRDefault="00137170" w:rsidP="00803347">
      <w:pPr>
        <w:pStyle w:val="EndNoteBibliography"/>
        <w:spacing w:after="0" w:line="480" w:lineRule="auto"/>
        <w:ind w:left="720" w:hanging="720"/>
      </w:pPr>
      <w:r w:rsidRPr="00014471">
        <w:fldChar w:fldCharType="begin"/>
      </w:r>
      <w:r w:rsidRPr="00014471">
        <w:instrText xml:space="preserve"> ADDIN EN.REFLIST </w:instrText>
      </w:r>
      <w:r w:rsidRPr="00014471">
        <w:fldChar w:fldCharType="separate"/>
      </w:r>
      <w:r w:rsidR="00B754C2" w:rsidRPr="00014471">
        <w:t xml:space="preserve">Aitken, M.M., Jones, P.W., Hall, G.A., Hughes, D.L., Collis, K.A., 1978. Effects of experimental Salmonella dublin infection in cattle given </w:t>
      </w:r>
      <w:r w:rsidR="00B754C2" w:rsidRPr="00014471">
        <w:rPr>
          <w:i/>
        </w:rPr>
        <w:t>Fasciola hepatica</w:t>
      </w:r>
      <w:r w:rsidR="00B754C2" w:rsidRPr="00014471">
        <w:t xml:space="preserve"> thirteen weeks previously. J</w:t>
      </w:r>
      <w:r w:rsidR="00803347" w:rsidRPr="00014471">
        <w:t>. C</w:t>
      </w:r>
      <w:r w:rsidR="00B754C2" w:rsidRPr="00014471">
        <w:t>omp</w:t>
      </w:r>
      <w:r w:rsidR="00803347" w:rsidRPr="00014471">
        <w:t>. P</w:t>
      </w:r>
      <w:r w:rsidR="00B754C2" w:rsidRPr="00014471">
        <w:t>athol</w:t>
      </w:r>
      <w:r w:rsidR="00803347" w:rsidRPr="00014471">
        <w:t>.</w:t>
      </w:r>
      <w:r w:rsidR="00B754C2" w:rsidRPr="00014471">
        <w:rPr>
          <w:i/>
        </w:rPr>
        <w:t xml:space="preserve"> </w:t>
      </w:r>
      <w:r w:rsidR="00B754C2" w:rsidRPr="00014471">
        <w:t>88, 75-84.</w:t>
      </w:r>
    </w:p>
    <w:p w14:paraId="30077A2C" w14:textId="0B62E943" w:rsidR="00B754C2" w:rsidRPr="00014471" w:rsidRDefault="00B754C2" w:rsidP="00803347">
      <w:pPr>
        <w:pStyle w:val="EndNoteBibliography"/>
        <w:spacing w:after="0" w:line="480" w:lineRule="auto"/>
        <w:ind w:left="720" w:hanging="720"/>
      </w:pPr>
      <w:r w:rsidRPr="00014471">
        <w:t>Bellet, C., Green, M.J.</w:t>
      </w:r>
      <w:r w:rsidR="00473796" w:rsidRPr="00014471">
        <w:t>, Bradley, A.J., Kaler, J., 2018</w:t>
      </w:r>
      <w:r w:rsidRPr="00014471">
        <w:t xml:space="preserve">. A longitudinal study of gastrointestinal parasites in English dairy farms. Practices and factors associated with first lactation heifer exposure to </w:t>
      </w:r>
      <w:r w:rsidRPr="00014471">
        <w:rPr>
          <w:i/>
        </w:rPr>
        <w:t xml:space="preserve">Ostertagia ostertagi </w:t>
      </w:r>
      <w:r w:rsidRPr="00014471">
        <w:t>on pasture. J. Dairy Sc.</w:t>
      </w:r>
      <w:r w:rsidR="002870AF" w:rsidRPr="00014471">
        <w:t xml:space="preserve"> </w:t>
      </w:r>
      <w:r w:rsidR="002870AF" w:rsidRPr="00014471">
        <w:rPr>
          <w:lang w:val="en-GB"/>
        </w:rPr>
        <w:t>101(1), 537-546</w:t>
      </w:r>
      <w:r w:rsidRPr="00014471">
        <w:t>.</w:t>
      </w:r>
    </w:p>
    <w:p w14:paraId="1401244B" w14:textId="77777777" w:rsidR="00B754C2" w:rsidRPr="00014471" w:rsidRDefault="00B754C2" w:rsidP="00803347">
      <w:pPr>
        <w:pStyle w:val="EndNoteBibliography"/>
        <w:spacing w:after="0" w:line="480" w:lineRule="auto"/>
        <w:ind w:left="720" w:hanging="720"/>
      </w:pPr>
      <w:r w:rsidRPr="00014471">
        <w:t xml:space="preserve">Bennema, S., Vercruysse, J., Claerebout, E., Schnieder, T., Strube, C., Ducheyne, E., Hendrickx, G., Charlier, J., 2009. The use of bulk-tank milk ELISAs to assess the spatial distribution of </w:t>
      </w:r>
      <w:r w:rsidRPr="00014471">
        <w:rPr>
          <w:i/>
        </w:rPr>
        <w:t>Fasciola hepatica</w:t>
      </w:r>
      <w:r w:rsidRPr="00014471">
        <w:t xml:space="preserve">, </w:t>
      </w:r>
      <w:r w:rsidRPr="00014471">
        <w:rPr>
          <w:i/>
        </w:rPr>
        <w:t>Ostertagia ostertagi</w:t>
      </w:r>
      <w:r w:rsidRPr="00014471">
        <w:t xml:space="preserve"> and </w:t>
      </w:r>
      <w:r w:rsidRPr="00014471">
        <w:rPr>
          <w:i/>
        </w:rPr>
        <w:t>Dictyocaulus viviparus</w:t>
      </w:r>
      <w:r w:rsidRPr="00014471">
        <w:t xml:space="preserve"> in dairy cattle in Flanders (Belgium). Vet. Parasitol.</w:t>
      </w:r>
      <w:r w:rsidRPr="00014471">
        <w:rPr>
          <w:i/>
        </w:rPr>
        <w:t xml:space="preserve"> </w:t>
      </w:r>
      <w:r w:rsidRPr="00014471">
        <w:t>165, 51-57.</w:t>
      </w:r>
    </w:p>
    <w:p w14:paraId="676D1077" w14:textId="6C21CE8A" w:rsidR="00B754C2" w:rsidRPr="00014471" w:rsidRDefault="00B754C2" w:rsidP="00803347">
      <w:pPr>
        <w:pStyle w:val="EndNoteBibliography"/>
        <w:spacing w:after="0" w:line="480" w:lineRule="auto"/>
        <w:ind w:left="720" w:hanging="720"/>
      </w:pPr>
      <w:r w:rsidRPr="00014471">
        <w:t xml:space="preserve">Blanco-Penedo, I., Hoglund, J., Fall, N., Emanuelson, U., 2012. Exposure to pasture borne nematodes affects individual milk yield in Swedish dairy herds. </w:t>
      </w:r>
      <w:r w:rsidR="00803347" w:rsidRPr="00014471">
        <w:t>Vet. Parasitol.</w:t>
      </w:r>
      <w:r w:rsidRPr="00014471">
        <w:rPr>
          <w:i/>
        </w:rPr>
        <w:t xml:space="preserve"> </w:t>
      </w:r>
      <w:r w:rsidRPr="00014471">
        <w:t>188, 93-98.</w:t>
      </w:r>
    </w:p>
    <w:p w14:paraId="7A662E8C" w14:textId="77777777" w:rsidR="00B754C2" w:rsidRPr="00014471" w:rsidRDefault="00B754C2" w:rsidP="00803347">
      <w:pPr>
        <w:pStyle w:val="EndNoteBibliography"/>
        <w:spacing w:after="0" w:line="480" w:lineRule="auto"/>
        <w:ind w:left="720" w:hanging="720"/>
      </w:pPr>
      <w:r w:rsidRPr="00014471">
        <w:t>Browne, W.J., 2015. MCMC estimation in MLwiN version 2.32. Centre for Multilevel Modelling. University of Bristol, 441pp.</w:t>
      </w:r>
    </w:p>
    <w:p w14:paraId="227989C8" w14:textId="435DB781" w:rsidR="00B754C2" w:rsidRPr="00014471" w:rsidRDefault="00B754C2" w:rsidP="00803347">
      <w:pPr>
        <w:pStyle w:val="EndNoteBibliography"/>
        <w:spacing w:after="0" w:line="480" w:lineRule="auto"/>
        <w:ind w:left="720" w:hanging="720"/>
        <w:rPr>
          <w:lang w:val="fr-FR"/>
        </w:rPr>
      </w:pPr>
      <w:r w:rsidRPr="00014471">
        <w:t>Charlier, J., Camuset, P., Claerebout, E., Courtay, B., Vercruysse, J., 2007a. A longitudinal survey of anti-</w:t>
      </w:r>
      <w:r w:rsidRPr="00014471">
        <w:rPr>
          <w:i/>
        </w:rPr>
        <w:t>Ostertagia ostertagi</w:t>
      </w:r>
      <w:r w:rsidRPr="00014471">
        <w:t xml:space="preserve"> antibody levels in individual and bulk tank milk in two dairy herds in Normandy. </w:t>
      </w:r>
      <w:r w:rsidRPr="00014471">
        <w:rPr>
          <w:lang w:val="fr-FR"/>
        </w:rPr>
        <w:t>Res</w:t>
      </w:r>
      <w:r w:rsidR="00803347" w:rsidRPr="00014471">
        <w:rPr>
          <w:lang w:val="fr-FR"/>
        </w:rPr>
        <w:t>. V</w:t>
      </w:r>
      <w:r w:rsidRPr="00014471">
        <w:rPr>
          <w:lang w:val="fr-FR"/>
        </w:rPr>
        <w:t>et</w:t>
      </w:r>
      <w:r w:rsidR="00803347" w:rsidRPr="00014471">
        <w:rPr>
          <w:lang w:val="fr-FR"/>
        </w:rPr>
        <w:t>. S</w:t>
      </w:r>
      <w:r w:rsidRPr="00014471">
        <w:rPr>
          <w:lang w:val="fr-FR"/>
        </w:rPr>
        <w:t>ci</w:t>
      </w:r>
      <w:r w:rsidR="00803347" w:rsidRPr="00014471">
        <w:rPr>
          <w:lang w:val="fr-FR"/>
        </w:rPr>
        <w:t>.</w:t>
      </w:r>
      <w:r w:rsidRPr="00014471">
        <w:rPr>
          <w:i/>
          <w:lang w:val="fr-FR"/>
        </w:rPr>
        <w:t xml:space="preserve"> </w:t>
      </w:r>
      <w:r w:rsidRPr="00014471">
        <w:rPr>
          <w:lang w:val="fr-FR"/>
        </w:rPr>
        <w:t>83, 194-197.</w:t>
      </w:r>
    </w:p>
    <w:p w14:paraId="095D3B9F" w14:textId="77777777" w:rsidR="00B754C2" w:rsidRPr="00014471" w:rsidRDefault="00B754C2" w:rsidP="00803347">
      <w:pPr>
        <w:pStyle w:val="EndNoteBibliography"/>
        <w:spacing w:after="0" w:line="480" w:lineRule="auto"/>
        <w:ind w:left="720" w:hanging="720"/>
        <w:rPr>
          <w:lang w:val="fr-FR"/>
        </w:rPr>
      </w:pPr>
      <w:r w:rsidRPr="00014471">
        <w:rPr>
          <w:lang w:val="fr-FR"/>
        </w:rPr>
        <w:t xml:space="preserve">Charlier, J., Claerebout, E., Duchateau, L., Vercruysse, J., 2005. </w:t>
      </w:r>
      <w:r w:rsidRPr="00014471">
        <w:t xml:space="preserve">A survey to determine relationships between bulk tank milk antibodies against </w:t>
      </w:r>
      <w:r w:rsidRPr="00014471">
        <w:rPr>
          <w:i/>
        </w:rPr>
        <w:t>Ostertagia ostertagi</w:t>
      </w:r>
      <w:r w:rsidRPr="00014471">
        <w:t xml:space="preserve"> and milk production parameters. </w:t>
      </w:r>
      <w:r w:rsidRPr="00014471">
        <w:rPr>
          <w:lang w:val="fr-FR"/>
        </w:rPr>
        <w:t>Vet. Parasitol.</w:t>
      </w:r>
      <w:r w:rsidRPr="00014471">
        <w:rPr>
          <w:i/>
          <w:lang w:val="fr-FR"/>
        </w:rPr>
        <w:t xml:space="preserve"> </w:t>
      </w:r>
      <w:r w:rsidRPr="00014471">
        <w:rPr>
          <w:lang w:val="fr-FR"/>
        </w:rPr>
        <w:t>129, 67-75.</w:t>
      </w:r>
    </w:p>
    <w:p w14:paraId="0FB673E3" w14:textId="382CA938" w:rsidR="00B754C2" w:rsidRPr="00014471" w:rsidRDefault="00B754C2" w:rsidP="00803347">
      <w:pPr>
        <w:pStyle w:val="EndNoteBibliography"/>
        <w:spacing w:after="0" w:line="480" w:lineRule="auto"/>
        <w:ind w:left="720" w:hanging="720"/>
      </w:pPr>
      <w:r w:rsidRPr="00014471">
        <w:rPr>
          <w:lang w:val="fr-FR"/>
        </w:rPr>
        <w:lastRenderedPageBreak/>
        <w:t xml:space="preserve">Charlier, J., Duchateau, L., Claerebout, E., Vercruysse, J., 2007b. </w:t>
      </w:r>
      <w:r w:rsidRPr="00014471">
        <w:t xml:space="preserve">Predicting milk-production responses after an autumn treatment of pastured dairy herds with eprinomectin. </w:t>
      </w:r>
      <w:r w:rsidR="00714EF8" w:rsidRPr="00014471">
        <w:t>Vet. Parasitol.</w:t>
      </w:r>
      <w:r w:rsidRPr="00014471">
        <w:rPr>
          <w:i/>
        </w:rPr>
        <w:t xml:space="preserve"> </w:t>
      </w:r>
      <w:r w:rsidRPr="00014471">
        <w:t>143, 322-328.</w:t>
      </w:r>
    </w:p>
    <w:p w14:paraId="401EB95D" w14:textId="77777777" w:rsidR="00B754C2" w:rsidRPr="00014471" w:rsidRDefault="00B754C2" w:rsidP="00803347">
      <w:pPr>
        <w:pStyle w:val="EndNoteBibliography"/>
        <w:spacing w:after="0" w:line="480" w:lineRule="auto"/>
        <w:ind w:left="720" w:hanging="720"/>
      </w:pPr>
      <w:r w:rsidRPr="00014471">
        <w:t>Charlier, J., Van der Voort, M., Kenyon, F., Skuce, P.J., Vercruysse, J., 2014. Chasing helminths and their economic impact on farmed ruminants. Trends Parasitol.</w:t>
      </w:r>
      <w:r w:rsidRPr="00014471">
        <w:rPr>
          <w:i/>
        </w:rPr>
        <w:t xml:space="preserve"> </w:t>
      </w:r>
      <w:r w:rsidRPr="00014471">
        <w:t>30, 361-367.</w:t>
      </w:r>
    </w:p>
    <w:p w14:paraId="0A5BFCA6" w14:textId="77777777" w:rsidR="00B754C2" w:rsidRPr="00014471" w:rsidRDefault="00B754C2" w:rsidP="00803347">
      <w:pPr>
        <w:pStyle w:val="EndNoteBibliography"/>
        <w:spacing w:after="0" w:line="480" w:lineRule="auto"/>
        <w:ind w:left="720" w:hanging="720"/>
      </w:pPr>
      <w:r w:rsidRPr="00014471">
        <w:t xml:space="preserve">Claridge, J., Diggle, P., McCann, C.M., Mulcahy, G., Flynn, R., McNair, J., Strain, S., Welsh, M., Baylis, M., Williams, D.J.L., 2012. </w:t>
      </w:r>
      <w:r w:rsidRPr="00014471">
        <w:rPr>
          <w:i/>
        </w:rPr>
        <w:t>Fasciola hepatica</w:t>
      </w:r>
      <w:r w:rsidRPr="00014471">
        <w:t xml:space="preserve"> is associated with the failure to detect bovine tuberculosis in dairy cattle. Nature</w:t>
      </w:r>
      <w:r w:rsidRPr="00014471">
        <w:rPr>
          <w:i/>
        </w:rPr>
        <w:t xml:space="preserve"> </w:t>
      </w:r>
      <w:r w:rsidRPr="00014471">
        <w:t>3.</w:t>
      </w:r>
    </w:p>
    <w:p w14:paraId="6B1FC286" w14:textId="77777777" w:rsidR="00B754C2" w:rsidRPr="00014471" w:rsidRDefault="00B754C2" w:rsidP="00803347">
      <w:pPr>
        <w:pStyle w:val="EndNoteBibliography"/>
        <w:spacing w:after="0" w:line="480" w:lineRule="auto"/>
        <w:ind w:left="720" w:hanging="720"/>
      </w:pPr>
      <w:r w:rsidRPr="00014471">
        <w:t>Delafosse, A., 2013. The association between</w:t>
      </w:r>
      <w:r w:rsidRPr="00014471">
        <w:rPr>
          <w:i/>
        </w:rPr>
        <w:t xml:space="preserve"> Ostertagia ostertagi</w:t>
      </w:r>
      <w:r w:rsidRPr="00014471">
        <w:t xml:space="preserve"> antibodies in bulk tank milk samples and parameters linked to cattle reproduction and mortality. Vet. Parasitol.</w:t>
      </w:r>
      <w:r w:rsidRPr="00014471">
        <w:rPr>
          <w:i/>
        </w:rPr>
        <w:t xml:space="preserve"> </w:t>
      </w:r>
      <w:r w:rsidRPr="00014471">
        <w:t>197, 212-220.</w:t>
      </w:r>
    </w:p>
    <w:p w14:paraId="2A65B082" w14:textId="77777777" w:rsidR="00B754C2" w:rsidRPr="00014471" w:rsidRDefault="00B754C2" w:rsidP="00803347">
      <w:pPr>
        <w:pStyle w:val="EndNoteBibliography"/>
        <w:spacing w:after="0" w:line="480" w:lineRule="auto"/>
        <w:ind w:left="720" w:hanging="720"/>
      </w:pPr>
      <w:r w:rsidRPr="00014471">
        <w:t>Dohoo, I., Martin, W., Stryhn, H., 2009. Veterinary Epidemiologic Research. 2nd Edition. VER Inc. Canada, 865 pp.</w:t>
      </w:r>
    </w:p>
    <w:p w14:paraId="07B60F95" w14:textId="77777777" w:rsidR="00B754C2" w:rsidRPr="00014471" w:rsidRDefault="00B754C2" w:rsidP="00803347">
      <w:pPr>
        <w:pStyle w:val="EndNoteBibliography"/>
        <w:spacing w:after="0" w:line="480" w:lineRule="auto"/>
        <w:ind w:left="720" w:hanging="720"/>
      </w:pPr>
      <w:r w:rsidRPr="00014471">
        <w:t>FAO, 2009. How to feed the world in 2050. 35 pp.</w:t>
      </w:r>
    </w:p>
    <w:p w14:paraId="532E4F7F" w14:textId="085C255E" w:rsidR="00B754C2" w:rsidRPr="00014471" w:rsidRDefault="00B754C2" w:rsidP="00803347">
      <w:pPr>
        <w:pStyle w:val="EndNoteBibliography"/>
        <w:spacing w:after="0" w:line="480" w:lineRule="auto"/>
        <w:ind w:left="720" w:hanging="720"/>
      </w:pPr>
      <w:r w:rsidRPr="00014471">
        <w:t xml:space="preserve">Gasbarre, L.C., 1997. Effects of gastrointestinal nematode infection on the ruminant immune system. </w:t>
      </w:r>
      <w:r w:rsidR="00714EF8" w:rsidRPr="00014471">
        <w:t>Vet. Parasitol.</w:t>
      </w:r>
      <w:r w:rsidRPr="00014471">
        <w:rPr>
          <w:i/>
        </w:rPr>
        <w:t xml:space="preserve"> </w:t>
      </w:r>
      <w:r w:rsidRPr="00014471">
        <w:t>72, 327-337; discussion 337-343.</w:t>
      </w:r>
    </w:p>
    <w:p w14:paraId="7457D159" w14:textId="77777777" w:rsidR="00B754C2" w:rsidRPr="00014471" w:rsidRDefault="00B754C2" w:rsidP="00803347">
      <w:pPr>
        <w:pStyle w:val="EndNoteBibliography"/>
        <w:spacing w:after="0" w:line="480" w:lineRule="auto"/>
        <w:ind w:left="720" w:hanging="720"/>
      </w:pPr>
      <w:r w:rsidRPr="00014471">
        <w:t>Goldstein, H., Lynn, P., Muniz-Terrera, G., Hardy, R., O'Muicheartaigh, C., Skinner, C., Lehtonen, R., 2015. Population sampling in longitudinal survey. Longit. Life Course Stud.</w:t>
      </w:r>
      <w:r w:rsidRPr="00014471">
        <w:rPr>
          <w:i/>
        </w:rPr>
        <w:t xml:space="preserve"> </w:t>
      </w:r>
      <w:r w:rsidRPr="00014471">
        <w:t>6, 447-475.</w:t>
      </w:r>
    </w:p>
    <w:p w14:paraId="18783E53" w14:textId="787E0487" w:rsidR="00B754C2" w:rsidRPr="00014471" w:rsidRDefault="00B754C2" w:rsidP="00803347">
      <w:pPr>
        <w:pStyle w:val="EndNoteBibliography"/>
        <w:spacing w:after="0" w:line="480" w:lineRule="auto"/>
        <w:ind w:left="720" w:hanging="720"/>
      </w:pPr>
      <w:r w:rsidRPr="00014471">
        <w:lastRenderedPageBreak/>
        <w:t xml:space="preserve">Gorsich, E.E., Ezenwa, V.O., Jolles, A.E., 2014. Nematode-coccidia parasite co-infections in African buffalo: Epidemiology and associations with host condition and pregnancy. International journal for parasitology. Parasites </w:t>
      </w:r>
      <w:r w:rsidR="00714EF8" w:rsidRPr="00014471">
        <w:t>Wildl.</w:t>
      </w:r>
      <w:r w:rsidRPr="00014471">
        <w:rPr>
          <w:i/>
        </w:rPr>
        <w:t xml:space="preserve"> </w:t>
      </w:r>
      <w:r w:rsidRPr="00014471">
        <w:t>3, 124-134.</w:t>
      </w:r>
    </w:p>
    <w:p w14:paraId="707C4579" w14:textId="2A0EB1F9" w:rsidR="00B754C2" w:rsidRPr="00014471" w:rsidRDefault="00B754C2" w:rsidP="00803347">
      <w:pPr>
        <w:pStyle w:val="EndNoteBibliography"/>
        <w:spacing w:after="0" w:line="480" w:lineRule="auto"/>
        <w:ind w:left="720" w:hanging="720"/>
      </w:pPr>
      <w:r w:rsidRPr="00014471">
        <w:t>Greer, A.W., 2008. Trade-offs and benefits: implications of promoting a strong immunity to gastrointestina</w:t>
      </w:r>
      <w:r w:rsidR="00714EF8" w:rsidRPr="00014471">
        <w:t>l parasites in sheep. Parasite I</w:t>
      </w:r>
      <w:r w:rsidRPr="00014471">
        <w:t>mmunol</w:t>
      </w:r>
      <w:r w:rsidR="00714EF8" w:rsidRPr="00014471">
        <w:t>.</w:t>
      </w:r>
      <w:r w:rsidRPr="00014471">
        <w:rPr>
          <w:i/>
        </w:rPr>
        <w:t xml:space="preserve"> </w:t>
      </w:r>
      <w:r w:rsidRPr="00014471">
        <w:t>30, 123-132.</w:t>
      </w:r>
    </w:p>
    <w:p w14:paraId="1E874DF0" w14:textId="3E262228" w:rsidR="00B754C2" w:rsidRPr="00014471" w:rsidRDefault="00B754C2" w:rsidP="00803347">
      <w:pPr>
        <w:pStyle w:val="EndNoteBibliography"/>
        <w:spacing w:after="0" w:line="480" w:lineRule="auto"/>
        <w:ind w:left="720" w:hanging="720"/>
      </w:pPr>
      <w:r w:rsidRPr="00014471">
        <w:t>Hamra, G., MacLehose, R., Richardson, D., 2013. Markov chain Monte Carlo: an introduction for epidemiologists. Int</w:t>
      </w:r>
      <w:r w:rsidR="00714EF8" w:rsidRPr="00014471">
        <w:t>.</w:t>
      </w:r>
      <w:r w:rsidRPr="00014471">
        <w:t xml:space="preserve"> </w:t>
      </w:r>
      <w:r w:rsidR="00714EF8" w:rsidRPr="00014471">
        <w:t>J. E</w:t>
      </w:r>
      <w:r w:rsidRPr="00014471">
        <w:t>pidemiol</w:t>
      </w:r>
      <w:r w:rsidR="00714EF8" w:rsidRPr="00014471">
        <w:t>.</w:t>
      </w:r>
      <w:r w:rsidRPr="00014471">
        <w:rPr>
          <w:i/>
        </w:rPr>
        <w:t xml:space="preserve"> </w:t>
      </w:r>
      <w:r w:rsidRPr="00014471">
        <w:t>42, 627-634.</w:t>
      </w:r>
    </w:p>
    <w:p w14:paraId="08F7E1E2" w14:textId="05464404" w:rsidR="00B754C2" w:rsidRPr="00014471" w:rsidRDefault="00B754C2" w:rsidP="00803347">
      <w:pPr>
        <w:pStyle w:val="EndNoteBibliography"/>
        <w:spacing w:after="0" w:line="480" w:lineRule="auto"/>
        <w:ind w:left="720" w:hanging="720"/>
      </w:pPr>
      <w:r w:rsidRPr="00014471">
        <w:t>Hawkins, J.A., 1993. Economic benefits of parasite control in cattle. Vet</w:t>
      </w:r>
      <w:r w:rsidR="00714EF8" w:rsidRPr="00014471">
        <w:t>. P</w:t>
      </w:r>
      <w:r w:rsidRPr="00014471">
        <w:t>arasitol</w:t>
      </w:r>
      <w:r w:rsidR="00714EF8" w:rsidRPr="00014471">
        <w:t>.</w:t>
      </w:r>
      <w:r w:rsidRPr="00014471">
        <w:rPr>
          <w:i/>
        </w:rPr>
        <w:t xml:space="preserve"> </w:t>
      </w:r>
      <w:r w:rsidRPr="00014471">
        <w:t>46, 159-173.</w:t>
      </w:r>
    </w:p>
    <w:p w14:paraId="509806B2" w14:textId="77777777" w:rsidR="00B754C2" w:rsidRPr="00014471" w:rsidRDefault="00B754C2" w:rsidP="00803347">
      <w:pPr>
        <w:pStyle w:val="EndNoteBibliography"/>
        <w:spacing w:after="0" w:line="480" w:lineRule="auto"/>
        <w:ind w:left="720" w:hanging="720"/>
      </w:pPr>
      <w:r w:rsidRPr="00014471">
        <w:t>ICAR, 2016. International Agreement of Recording Practices. International Committee for Animal Recording ed., Interlaken, Switzerland. 675pp.</w:t>
      </w:r>
    </w:p>
    <w:p w14:paraId="22C2E9BE" w14:textId="77777777" w:rsidR="00B754C2" w:rsidRPr="00014471" w:rsidRDefault="00B754C2" w:rsidP="00803347">
      <w:pPr>
        <w:pStyle w:val="EndNoteBibliography"/>
        <w:spacing w:after="0" w:line="480" w:lineRule="auto"/>
        <w:ind w:left="720" w:hanging="720"/>
      </w:pPr>
      <w:r w:rsidRPr="00014471">
        <w:t xml:space="preserve">Keus, A., Kloosterman, A., Van den Brink, R., 1981. Detection of antibodies to </w:t>
      </w:r>
      <w:r w:rsidRPr="00014471">
        <w:rPr>
          <w:i/>
        </w:rPr>
        <w:t>Cooperia spp.</w:t>
      </w:r>
      <w:r w:rsidRPr="00014471">
        <w:t xml:space="preserve"> and </w:t>
      </w:r>
      <w:r w:rsidRPr="00014471">
        <w:rPr>
          <w:i/>
        </w:rPr>
        <w:t>Ostertagia spp.</w:t>
      </w:r>
      <w:r w:rsidRPr="00014471">
        <w:t xml:space="preserve"> in calves with the enzyme-linked immunosorbent assay (ELISA). Vet. Parasitol.</w:t>
      </w:r>
      <w:r w:rsidRPr="00014471">
        <w:rPr>
          <w:i/>
        </w:rPr>
        <w:t xml:space="preserve"> </w:t>
      </w:r>
      <w:r w:rsidRPr="00014471">
        <w:t>8, 229-236.</w:t>
      </w:r>
    </w:p>
    <w:p w14:paraId="221A5A17" w14:textId="45405EAA" w:rsidR="00B754C2" w:rsidRPr="00014471" w:rsidRDefault="00B754C2" w:rsidP="00803347">
      <w:pPr>
        <w:pStyle w:val="EndNoteBibliography"/>
        <w:spacing w:after="0" w:line="480" w:lineRule="auto"/>
        <w:ind w:left="720" w:hanging="720"/>
      </w:pPr>
      <w:r w:rsidRPr="00014471">
        <w:t xml:space="preserve">Klesius, P.H., 1993. Regulation of immunity to </w:t>
      </w:r>
      <w:r w:rsidRPr="00014471">
        <w:rPr>
          <w:i/>
        </w:rPr>
        <w:t>Ostertagia ostertagi</w:t>
      </w:r>
      <w:r w:rsidRPr="00014471">
        <w:t xml:space="preserve">. </w:t>
      </w:r>
      <w:r w:rsidR="00714EF8" w:rsidRPr="00014471">
        <w:t>Vet. Parasitol.</w:t>
      </w:r>
      <w:r w:rsidRPr="00014471">
        <w:rPr>
          <w:i/>
        </w:rPr>
        <w:t xml:space="preserve"> </w:t>
      </w:r>
      <w:r w:rsidRPr="00014471">
        <w:t>46, 63-79.</w:t>
      </w:r>
    </w:p>
    <w:p w14:paraId="179326F4" w14:textId="09797D8C" w:rsidR="00B754C2" w:rsidRPr="00014471" w:rsidRDefault="00B754C2" w:rsidP="00803347">
      <w:pPr>
        <w:pStyle w:val="EndNoteBibliography"/>
        <w:spacing w:after="0" w:line="480" w:lineRule="auto"/>
        <w:ind w:left="720" w:hanging="720"/>
      </w:pPr>
      <w:r w:rsidRPr="00014471">
        <w:t>Kloosterman, A., Frankena, K., Ploeger, H.W., 1989. Increased establishment of lungworms (</w:t>
      </w:r>
      <w:r w:rsidRPr="00014471">
        <w:rPr>
          <w:i/>
        </w:rPr>
        <w:t>Dictyocaulus viviparus</w:t>
      </w:r>
      <w:r w:rsidRPr="00014471">
        <w:t>) in calves after previous infections with gastrointestinal nematodes (</w:t>
      </w:r>
      <w:r w:rsidRPr="00014471">
        <w:rPr>
          <w:i/>
        </w:rPr>
        <w:t>Ostertagia ostertagi</w:t>
      </w:r>
      <w:r w:rsidRPr="00014471">
        <w:t xml:space="preserve"> and </w:t>
      </w:r>
      <w:r w:rsidRPr="00014471">
        <w:rPr>
          <w:i/>
        </w:rPr>
        <w:t>Cooperia oncophora</w:t>
      </w:r>
      <w:r w:rsidRPr="00014471">
        <w:t xml:space="preserve">). </w:t>
      </w:r>
      <w:r w:rsidR="00635BBE" w:rsidRPr="00014471">
        <w:t>Vet. Parasitol.</w:t>
      </w:r>
      <w:r w:rsidRPr="00014471">
        <w:rPr>
          <w:i/>
        </w:rPr>
        <w:t xml:space="preserve"> </w:t>
      </w:r>
      <w:r w:rsidRPr="00014471">
        <w:t>33, 155-163.</w:t>
      </w:r>
    </w:p>
    <w:p w14:paraId="2C68AD89" w14:textId="59BF3C75" w:rsidR="00B754C2" w:rsidRPr="00014471" w:rsidRDefault="00B754C2" w:rsidP="00803347">
      <w:pPr>
        <w:pStyle w:val="EndNoteBibliography"/>
        <w:spacing w:after="0" w:line="480" w:lineRule="auto"/>
        <w:ind w:left="720" w:hanging="720"/>
      </w:pPr>
      <w:r w:rsidRPr="00014471">
        <w:t xml:space="preserve">Kloosterman, A., Verhoeff, J., Ploeger, H.W., Lam, T.J., 1993. Antibodies against nematodes in serum, milk and bulk milk samples as possible estimators of infection in dairy cows. </w:t>
      </w:r>
      <w:r w:rsidR="00635BBE" w:rsidRPr="00014471">
        <w:t>Vet. Parasitol.</w:t>
      </w:r>
      <w:r w:rsidRPr="00014471">
        <w:rPr>
          <w:i/>
        </w:rPr>
        <w:t xml:space="preserve"> </w:t>
      </w:r>
      <w:r w:rsidRPr="00014471">
        <w:t>47, 267-278.</w:t>
      </w:r>
    </w:p>
    <w:p w14:paraId="0D560A33" w14:textId="3540F79D" w:rsidR="00B754C2" w:rsidRPr="00014471" w:rsidRDefault="00B754C2" w:rsidP="00803347">
      <w:pPr>
        <w:pStyle w:val="EndNoteBibliography"/>
        <w:spacing w:after="0" w:line="480" w:lineRule="auto"/>
        <w:ind w:left="720" w:hanging="720"/>
      </w:pPr>
      <w:r w:rsidRPr="00014471">
        <w:lastRenderedPageBreak/>
        <w:t>Knight-Jones, T.J.D., McLaws, M., Rushton, J., 2016. Foot-and-Mouth Disease Impact on Smallholders - What Do We Know, What Don't We Know and How Can We Find Out More? Transbound</w:t>
      </w:r>
      <w:r w:rsidR="00635BBE" w:rsidRPr="00014471">
        <w:t>.</w:t>
      </w:r>
      <w:r w:rsidRPr="00014471">
        <w:t xml:space="preserve"> Emerg</w:t>
      </w:r>
      <w:r w:rsidR="00635BBE" w:rsidRPr="00014471">
        <w:t>.</w:t>
      </w:r>
      <w:r w:rsidRPr="00014471">
        <w:t xml:space="preserve"> Dis</w:t>
      </w:r>
      <w:r w:rsidR="00635BBE" w:rsidRPr="00014471">
        <w:t>.</w:t>
      </w:r>
      <w:r w:rsidRPr="00014471">
        <w:rPr>
          <w:i/>
        </w:rPr>
        <w:t xml:space="preserve"> </w:t>
      </w:r>
      <w:r w:rsidRPr="00014471">
        <w:t>64, 1079-1094.</w:t>
      </w:r>
    </w:p>
    <w:p w14:paraId="293E87D6" w14:textId="77777777" w:rsidR="00B754C2" w:rsidRPr="00014471" w:rsidRDefault="00B754C2" w:rsidP="00803347">
      <w:pPr>
        <w:pStyle w:val="EndNoteBibliography"/>
        <w:spacing w:after="0" w:line="480" w:lineRule="auto"/>
        <w:ind w:left="720" w:hanging="720"/>
      </w:pPr>
      <w:r w:rsidRPr="00014471">
        <w:t>Liedtke, K., Szteyn, J., Bialobrzewski, I., Wiszniewska-Laszczych, A., Bednarko-Mlynarczyk, E., 2013. Quality of milk of cows in the first lactation vs. presence of anti-</w:t>
      </w:r>
      <w:r w:rsidRPr="00014471">
        <w:rPr>
          <w:i/>
        </w:rPr>
        <w:t>Ostertagia</w:t>
      </w:r>
      <w:r w:rsidRPr="00014471">
        <w:t xml:space="preserve"> antibodies in their milk. Pol. J. Vet. Sci.</w:t>
      </w:r>
      <w:r w:rsidRPr="00014471">
        <w:rPr>
          <w:i/>
        </w:rPr>
        <w:t xml:space="preserve"> </w:t>
      </w:r>
      <w:r w:rsidRPr="00014471">
        <w:t>16, 249-253.</w:t>
      </w:r>
    </w:p>
    <w:p w14:paraId="589303AB" w14:textId="6CF3D2B1" w:rsidR="00B754C2" w:rsidRPr="00014471" w:rsidRDefault="00B754C2" w:rsidP="00803347">
      <w:pPr>
        <w:pStyle w:val="EndNoteBibliography"/>
        <w:spacing w:after="0" w:line="480" w:lineRule="auto"/>
        <w:ind w:left="720" w:hanging="720"/>
        <w:rPr>
          <w:lang w:val="pt-BR"/>
        </w:rPr>
      </w:pPr>
      <w:r w:rsidRPr="00014471">
        <w:t xml:space="preserve">Loyacano, A.F., Williams, J.C., Gurie, J., DeRosa, A.A., 2002. Effect of gastrointestinal nematode and liver fluke infections on weight gain and reproductive performance of beef heifers. </w:t>
      </w:r>
      <w:r w:rsidR="00635BBE" w:rsidRPr="00014471">
        <w:rPr>
          <w:lang w:val="pt-BR"/>
        </w:rPr>
        <w:t>Vet. Parasitol.</w:t>
      </w:r>
      <w:r w:rsidRPr="00014471">
        <w:rPr>
          <w:i/>
          <w:lang w:val="pt-BR"/>
        </w:rPr>
        <w:t xml:space="preserve"> </w:t>
      </w:r>
      <w:r w:rsidRPr="00014471">
        <w:rPr>
          <w:lang w:val="pt-BR"/>
        </w:rPr>
        <w:t>107, 227-234.</w:t>
      </w:r>
    </w:p>
    <w:p w14:paraId="4A4FB50A" w14:textId="77777777" w:rsidR="00B754C2" w:rsidRPr="00014471" w:rsidRDefault="00B754C2" w:rsidP="00803347">
      <w:pPr>
        <w:pStyle w:val="EndNoteBibliography"/>
        <w:spacing w:after="0" w:line="480" w:lineRule="auto"/>
        <w:ind w:left="720" w:hanging="720"/>
        <w:rPr>
          <w:lang w:val="pt-BR"/>
        </w:rPr>
      </w:pPr>
      <w:r w:rsidRPr="00014471">
        <w:rPr>
          <w:lang w:val="pt-BR"/>
        </w:rPr>
        <w:t xml:space="preserve">Lucena, A.M., Garza Cuartero, L., Mulcahy, G., Zintl, A., 2017. </w:t>
      </w:r>
      <w:r w:rsidRPr="00014471">
        <w:t xml:space="preserve">The immunoregulatory effects of co-infection with </w:t>
      </w:r>
      <w:r w:rsidRPr="00014471">
        <w:rPr>
          <w:i/>
        </w:rPr>
        <w:t>Fasciola hepatica</w:t>
      </w:r>
      <w:r w:rsidRPr="00014471">
        <w:t xml:space="preserve">: from bovine tuberculosis to Johne’s disease. </w:t>
      </w:r>
      <w:r w:rsidRPr="00014471">
        <w:rPr>
          <w:lang w:val="pt-BR"/>
        </w:rPr>
        <w:t>Vet. J.</w:t>
      </w:r>
      <w:r w:rsidRPr="00014471">
        <w:rPr>
          <w:i/>
          <w:lang w:val="pt-BR"/>
        </w:rPr>
        <w:t xml:space="preserve"> </w:t>
      </w:r>
      <w:r w:rsidRPr="00014471">
        <w:rPr>
          <w:lang w:val="pt-BR"/>
        </w:rPr>
        <w:t>222, 9-16.</w:t>
      </w:r>
    </w:p>
    <w:p w14:paraId="2CAFFED6" w14:textId="4F1402A5" w:rsidR="00B754C2" w:rsidRPr="00014471" w:rsidRDefault="00B754C2" w:rsidP="00803347">
      <w:pPr>
        <w:pStyle w:val="EndNoteBibliography"/>
        <w:spacing w:after="0" w:line="480" w:lineRule="auto"/>
        <w:ind w:left="720" w:hanging="720"/>
      </w:pPr>
      <w:r w:rsidRPr="00014471">
        <w:rPr>
          <w:lang w:val="pt-BR"/>
        </w:rPr>
        <w:t xml:space="preserve">Mejia, M., Gonzalez-Iglesias, A., Diaz-Torga, G.S., Villafane, P., Formia, N., Libertun, C., Becu-Villalobos, D., Lacau-Mengido, I.M., 1999. </w:t>
      </w:r>
      <w:r w:rsidRPr="00014471">
        <w:t>Effects of continuous ivermectin treatment from birth to puberty on growth and reproduction in dairy heifers. J</w:t>
      </w:r>
      <w:r w:rsidR="00635BBE" w:rsidRPr="00014471">
        <w:t>.</w:t>
      </w:r>
      <w:r w:rsidRPr="00014471">
        <w:t xml:space="preserve"> </w:t>
      </w:r>
      <w:r w:rsidR="00635BBE" w:rsidRPr="00014471">
        <w:t>Anim.</w:t>
      </w:r>
      <w:r w:rsidRPr="00014471">
        <w:t xml:space="preserve"> </w:t>
      </w:r>
      <w:r w:rsidR="00635BBE" w:rsidRPr="00014471">
        <w:t>Sci.</w:t>
      </w:r>
      <w:r w:rsidRPr="00014471">
        <w:rPr>
          <w:i/>
        </w:rPr>
        <w:t xml:space="preserve"> </w:t>
      </w:r>
      <w:r w:rsidRPr="00014471">
        <w:t>77, 1329-1334.</w:t>
      </w:r>
    </w:p>
    <w:p w14:paraId="05E4B99D" w14:textId="66C43876" w:rsidR="00B754C2" w:rsidRPr="00014471" w:rsidRDefault="00B754C2" w:rsidP="00803347">
      <w:pPr>
        <w:pStyle w:val="EndNoteBibliography"/>
        <w:spacing w:after="0" w:line="480" w:lineRule="auto"/>
        <w:ind w:left="720" w:hanging="720"/>
      </w:pPr>
      <w:r w:rsidRPr="00014471">
        <w:t xml:space="preserve">Ploeger, H.W., Kloosterman, A., Borgsteede, F.H., Eysker, M., 1990. Effect of naturally occurring nematode infections in the first and second grazing season on the growth performance of second-year cattle. </w:t>
      </w:r>
      <w:r w:rsidR="00635BBE" w:rsidRPr="00014471">
        <w:t>Vet. Parasitol.</w:t>
      </w:r>
      <w:r w:rsidRPr="00014471">
        <w:rPr>
          <w:i/>
        </w:rPr>
        <w:t xml:space="preserve"> </w:t>
      </w:r>
      <w:r w:rsidRPr="00014471">
        <w:t>36, 57-70.</w:t>
      </w:r>
    </w:p>
    <w:p w14:paraId="5B88AC57" w14:textId="75283172" w:rsidR="00B754C2" w:rsidRPr="00014471" w:rsidRDefault="00B754C2" w:rsidP="00803347">
      <w:pPr>
        <w:pStyle w:val="EndNoteBibliography"/>
        <w:spacing w:after="0" w:line="480" w:lineRule="auto"/>
        <w:ind w:left="720" w:hanging="720"/>
      </w:pPr>
      <w:r w:rsidRPr="00014471">
        <w:t>Pritchard, G.C., Forbes, A.B., Williams, D.J.L., Salimi-Bejestani, M.R., Daniel, R.G., 2005. Emergence of fasciolosis in cattle in East Anglia. Vet. Rec.</w:t>
      </w:r>
      <w:r w:rsidRPr="00014471">
        <w:rPr>
          <w:i/>
        </w:rPr>
        <w:t xml:space="preserve"> </w:t>
      </w:r>
      <w:r w:rsidRPr="00014471">
        <w:t>157, 578–582.</w:t>
      </w:r>
    </w:p>
    <w:p w14:paraId="21FDC971" w14:textId="2EEF704D" w:rsidR="0008616B" w:rsidRPr="00014471" w:rsidRDefault="0008616B" w:rsidP="00803347">
      <w:pPr>
        <w:pStyle w:val="EndNoteBibliography"/>
        <w:spacing w:after="0" w:line="480" w:lineRule="auto"/>
        <w:ind w:left="720" w:hanging="720"/>
      </w:pPr>
      <w:r w:rsidRPr="00014471">
        <w:lastRenderedPageBreak/>
        <w:t>Purvis, H.T., Whittier J.C., 1996. Effects of ionophore feeding and anthelmintic administration on age and weight at puberty in spring-born beef heifers. J. Anim. Sci. 74(4): 736-744.</w:t>
      </w:r>
    </w:p>
    <w:p w14:paraId="2966834E" w14:textId="77777777" w:rsidR="00B754C2" w:rsidRPr="00014471" w:rsidRDefault="00B754C2" w:rsidP="00803347">
      <w:pPr>
        <w:pStyle w:val="EndNoteBibliography"/>
        <w:spacing w:after="0" w:line="480" w:lineRule="auto"/>
        <w:ind w:left="720" w:hanging="720"/>
      </w:pPr>
      <w:r w:rsidRPr="00014471">
        <w:t>Rasbash, J., Steele, F., Browne, W.J., Goldstein, H., 2012. A user's guide to MLwiN version 2.26. Centre for Multilevel Modelling, University of Bristol, 306pp.</w:t>
      </w:r>
    </w:p>
    <w:p w14:paraId="388700C4" w14:textId="1490CB98" w:rsidR="00B754C2" w:rsidRPr="00014471" w:rsidRDefault="00B754C2" w:rsidP="00803347">
      <w:pPr>
        <w:pStyle w:val="EndNoteBibliography"/>
        <w:spacing w:after="0" w:line="480" w:lineRule="auto"/>
        <w:ind w:left="720" w:hanging="720"/>
      </w:pPr>
      <w:r w:rsidRPr="00014471">
        <w:t>Roeber, F., Jex, A.R., Gasser, R.B., 2013. Advances in the diagnosis of key gastrointestinal nematode infections of livestock, with an emphasis on small ruminants. Biotechnol</w:t>
      </w:r>
      <w:r w:rsidR="00635BBE" w:rsidRPr="00014471">
        <w:t>. A</w:t>
      </w:r>
      <w:r w:rsidRPr="00014471">
        <w:t>dv</w:t>
      </w:r>
      <w:r w:rsidR="00635BBE" w:rsidRPr="00014471">
        <w:t>.</w:t>
      </w:r>
      <w:r w:rsidRPr="00014471">
        <w:rPr>
          <w:i/>
        </w:rPr>
        <w:t xml:space="preserve"> </w:t>
      </w:r>
      <w:r w:rsidRPr="00014471">
        <w:t>31, 1135-1152.</w:t>
      </w:r>
    </w:p>
    <w:p w14:paraId="3C9E0947" w14:textId="77777777" w:rsidR="00B754C2" w:rsidRPr="00014471" w:rsidRDefault="00B754C2" w:rsidP="00803347">
      <w:pPr>
        <w:pStyle w:val="EndNoteBibliography"/>
        <w:spacing w:after="0" w:line="480" w:lineRule="auto"/>
        <w:ind w:left="720" w:hanging="720"/>
      </w:pPr>
      <w:r w:rsidRPr="00014471">
        <w:t>Rushton, J., Bruce, M., 2016. Using a One Health approach to assess the impact of parasitic disease in livestock: how does it add value? Parasitol.</w:t>
      </w:r>
      <w:r w:rsidRPr="00014471">
        <w:rPr>
          <w:i/>
        </w:rPr>
        <w:t xml:space="preserve"> </w:t>
      </w:r>
      <w:r w:rsidRPr="00014471">
        <w:t>4, 1-11.</w:t>
      </w:r>
    </w:p>
    <w:p w14:paraId="6C6B41B5" w14:textId="79D2970F" w:rsidR="00B754C2" w:rsidRPr="00014471" w:rsidRDefault="00B754C2" w:rsidP="00803347">
      <w:pPr>
        <w:pStyle w:val="EndNoteBibliography"/>
        <w:spacing w:after="0" w:line="480" w:lineRule="auto"/>
        <w:ind w:left="720" w:hanging="720"/>
      </w:pPr>
      <w:r w:rsidRPr="00014471">
        <w:t>SAC, 20</w:t>
      </w:r>
      <w:r w:rsidR="00C17A9C" w:rsidRPr="00014471">
        <w:t>03. Johne's disease in cattle.</w:t>
      </w:r>
      <w:r w:rsidRPr="00014471">
        <w:t xml:space="preserve"> SAC Technical note., 4pp.</w:t>
      </w:r>
    </w:p>
    <w:p w14:paraId="3BB45333" w14:textId="77777777" w:rsidR="00B754C2" w:rsidRPr="00014471" w:rsidRDefault="00B754C2" w:rsidP="00803347">
      <w:pPr>
        <w:pStyle w:val="EndNoteBibliography"/>
        <w:spacing w:after="0" w:line="480" w:lineRule="auto"/>
        <w:ind w:left="720" w:hanging="720"/>
      </w:pPr>
      <w:r w:rsidRPr="00014471">
        <w:rPr>
          <w:lang w:val="fr-FR"/>
        </w:rPr>
        <w:t xml:space="preserve">Sanchez, J., A., N., I., D., L., D., 2002a. </w:t>
      </w:r>
      <w:r w:rsidRPr="00014471">
        <w:t>The effect of eprinomectin treatment at calving on reproduction parameters in adult dairy cows in Canada. Prev. Vet. Med.</w:t>
      </w:r>
      <w:r w:rsidRPr="00014471">
        <w:rPr>
          <w:i/>
        </w:rPr>
        <w:t xml:space="preserve"> </w:t>
      </w:r>
      <w:r w:rsidRPr="00014471">
        <w:t>56, 165-177.</w:t>
      </w:r>
    </w:p>
    <w:p w14:paraId="5234CA11" w14:textId="13A88200" w:rsidR="00B754C2" w:rsidRPr="00014471" w:rsidRDefault="00B754C2" w:rsidP="00803347">
      <w:pPr>
        <w:pStyle w:val="EndNoteBibliography"/>
        <w:spacing w:after="0" w:line="480" w:lineRule="auto"/>
        <w:ind w:left="720" w:hanging="720"/>
        <w:rPr>
          <w:lang w:val="en-GB"/>
        </w:rPr>
      </w:pPr>
      <w:r w:rsidRPr="00014471">
        <w:t xml:space="preserve">Sanchez, J., Dohoo, I., 2002. A bulk tank milk survey of </w:t>
      </w:r>
      <w:r w:rsidRPr="00014471">
        <w:rPr>
          <w:i/>
        </w:rPr>
        <w:t>Ostertagia ostertagi</w:t>
      </w:r>
      <w:r w:rsidRPr="00014471">
        <w:t xml:space="preserve"> antibodies in dairy herds in Prince Edward Island and their relationship with herd management factors and milk yield. </w:t>
      </w:r>
      <w:r w:rsidR="00635BBE" w:rsidRPr="00014471">
        <w:rPr>
          <w:lang w:val="en-GB"/>
        </w:rPr>
        <w:t>Can. Vet. J.</w:t>
      </w:r>
      <w:r w:rsidRPr="00014471">
        <w:rPr>
          <w:i/>
          <w:lang w:val="en-GB"/>
        </w:rPr>
        <w:t xml:space="preserve"> </w:t>
      </w:r>
      <w:r w:rsidRPr="00014471">
        <w:rPr>
          <w:lang w:val="en-GB"/>
        </w:rPr>
        <w:t>43, 454-459.</w:t>
      </w:r>
    </w:p>
    <w:p w14:paraId="74B423BB" w14:textId="52E3E96A" w:rsidR="00B754C2" w:rsidRPr="00014471" w:rsidRDefault="00B754C2" w:rsidP="00803347">
      <w:pPr>
        <w:pStyle w:val="EndNoteBibliography"/>
        <w:spacing w:after="0" w:line="480" w:lineRule="auto"/>
        <w:ind w:left="720" w:hanging="720"/>
      </w:pPr>
      <w:r w:rsidRPr="00014471">
        <w:rPr>
          <w:lang w:val="en-GB"/>
        </w:rPr>
        <w:t xml:space="preserve">Sanchez, J., Dohoo, I., Carrier, J., DesCoteaux, L., 2004a. </w:t>
      </w:r>
      <w:r w:rsidRPr="00014471">
        <w:t>A meta-analysis of the milk-production response after anthelmintic treatment in naturally infected adult dairy cows. Pre</w:t>
      </w:r>
      <w:r w:rsidR="00635BBE" w:rsidRPr="00014471">
        <w:t>v. Vet. Med.</w:t>
      </w:r>
      <w:r w:rsidRPr="00014471">
        <w:rPr>
          <w:i/>
        </w:rPr>
        <w:t xml:space="preserve"> </w:t>
      </w:r>
      <w:r w:rsidRPr="00014471">
        <w:t>63, 237-256.</w:t>
      </w:r>
    </w:p>
    <w:p w14:paraId="4C6D52E0" w14:textId="47A50065" w:rsidR="00B754C2" w:rsidRPr="00014471" w:rsidRDefault="00B754C2" w:rsidP="00803347">
      <w:pPr>
        <w:pStyle w:val="EndNoteBibliography"/>
        <w:spacing w:after="0" w:line="480" w:lineRule="auto"/>
        <w:ind w:left="720" w:hanging="720"/>
      </w:pPr>
      <w:r w:rsidRPr="00014471">
        <w:t xml:space="preserve">Sanchez, J., Dohoo, I.R., Markham, F., Leslie, K., Conboy, G., 2002b. Evaluation of the repeatability of a crude adult indirect </w:t>
      </w:r>
      <w:r w:rsidRPr="00014471">
        <w:rPr>
          <w:i/>
        </w:rPr>
        <w:t>Ostertagia ostertagi</w:t>
      </w:r>
      <w:r w:rsidRPr="00014471">
        <w:t xml:space="preserve"> ELISA and methods of expressing test results. Vet</w:t>
      </w:r>
      <w:r w:rsidR="00635BBE" w:rsidRPr="00014471">
        <w:t>. Parasitol.</w:t>
      </w:r>
      <w:r w:rsidRPr="00014471">
        <w:rPr>
          <w:i/>
        </w:rPr>
        <w:t xml:space="preserve"> </w:t>
      </w:r>
      <w:r w:rsidRPr="00014471">
        <w:t>109, 75-90.</w:t>
      </w:r>
    </w:p>
    <w:p w14:paraId="549B3395" w14:textId="5366D10E" w:rsidR="00B754C2" w:rsidRPr="00014471" w:rsidRDefault="00B754C2" w:rsidP="00803347">
      <w:pPr>
        <w:pStyle w:val="EndNoteBibliography"/>
        <w:spacing w:after="0" w:line="480" w:lineRule="auto"/>
        <w:ind w:left="720" w:hanging="720"/>
      </w:pPr>
      <w:r w:rsidRPr="00014471">
        <w:lastRenderedPageBreak/>
        <w:t xml:space="preserve">Sanchez, J., Markham, F., Dohoo, I., Sheppard, J., Keefe, G., Leslie, K., 2004b. Milk antibodies against </w:t>
      </w:r>
      <w:r w:rsidRPr="00014471">
        <w:rPr>
          <w:i/>
        </w:rPr>
        <w:t>Ostertagia ostertagi</w:t>
      </w:r>
      <w:r w:rsidRPr="00014471">
        <w:t xml:space="preserve">: relationships with milk IgG and production parameters in lactating dairy cattle. </w:t>
      </w:r>
      <w:r w:rsidR="00635BBE" w:rsidRPr="00014471">
        <w:t>Vet. Parasitol.</w:t>
      </w:r>
      <w:r w:rsidRPr="00014471">
        <w:rPr>
          <w:i/>
        </w:rPr>
        <w:t xml:space="preserve"> </w:t>
      </w:r>
      <w:r w:rsidRPr="00014471">
        <w:t>120, 319-330.</w:t>
      </w:r>
    </w:p>
    <w:p w14:paraId="2F078036" w14:textId="77777777" w:rsidR="00B754C2" w:rsidRPr="00014471" w:rsidRDefault="00B754C2" w:rsidP="00803347">
      <w:pPr>
        <w:pStyle w:val="EndNoteBibliography"/>
        <w:spacing w:after="0" w:line="480" w:lineRule="auto"/>
        <w:ind w:left="720" w:hanging="720"/>
      </w:pPr>
      <w:r w:rsidRPr="00014471">
        <w:t>Sargison, N.D., 2014. Sustainable helminth control practices in the United Kingdom. Small Rumin. Res.</w:t>
      </w:r>
      <w:r w:rsidRPr="00014471">
        <w:rPr>
          <w:i/>
        </w:rPr>
        <w:t xml:space="preserve"> </w:t>
      </w:r>
      <w:r w:rsidRPr="00014471">
        <w:t>118, 35-40.</w:t>
      </w:r>
    </w:p>
    <w:p w14:paraId="7F9398D5" w14:textId="30CE6266" w:rsidR="00B754C2" w:rsidRPr="00014471" w:rsidRDefault="00B754C2" w:rsidP="00803347">
      <w:pPr>
        <w:pStyle w:val="EndNoteBibliography"/>
        <w:spacing w:after="0" w:line="480" w:lineRule="auto"/>
        <w:ind w:left="720" w:hanging="720"/>
      </w:pPr>
      <w:r w:rsidRPr="00014471">
        <w:t xml:space="preserve">Sekiya, M., Zintl, A., Doherty, M.L., 2013. Bulk milk ELISA and the diagnosis of parasite infections in dairy herds: a review. Irish </w:t>
      </w:r>
      <w:r w:rsidR="00635BBE" w:rsidRPr="00014471">
        <w:t>Vet. J.</w:t>
      </w:r>
      <w:r w:rsidRPr="00014471">
        <w:rPr>
          <w:i/>
        </w:rPr>
        <w:t xml:space="preserve"> </w:t>
      </w:r>
      <w:r w:rsidRPr="00014471">
        <w:t>66, 14.</w:t>
      </w:r>
    </w:p>
    <w:p w14:paraId="2564D465" w14:textId="7F4AA106" w:rsidR="00B754C2" w:rsidRPr="00014471" w:rsidRDefault="00B754C2" w:rsidP="00803347">
      <w:pPr>
        <w:pStyle w:val="EndNoteBibliography"/>
        <w:spacing w:after="0" w:line="480" w:lineRule="auto"/>
        <w:ind w:left="720" w:hanging="720"/>
      </w:pPr>
      <w:r w:rsidRPr="00014471">
        <w:t>Skuce, P.J., Morgan, E.R., van Dijk, J., Mitchell, M., 2013. Animal health aspects of adaptation to climate change: beating the heat and parasites in a warming Europe. Animal</w:t>
      </w:r>
      <w:r w:rsidR="00635BBE" w:rsidRPr="00014471">
        <w:t xml:space="preserve">. </w:t>
      </w:r>
      <w:r w:rsidRPr="00014471">
        <w:t>7 Suppl 2, 333-345.</w:t>
      </w:r>
    </w:p>
    <w:p w14:paraId="57800BE6" w14:textId="381C8C98" w:rsidR="00B754C2" w:rsidRPr="00014471" w:rsidRDefault="00B754C2" w:rsidP="00803347">
      <w:pPr>
        <w:pStyle w:val="EndNoteBibliography"/>
        <w:spacing w:after="0" w:line="480" w:lineRule="auto"/>
        <w:ind w:left="720" w:hanging="720"/>
      </w:pPr>
      <w:r w:rsidRPr="00014471">
        <w:t xml:space="preserve">Stafford, K., Coles, G.C., 1999. Nematode control practices and anthelmintic resistance in dairy calves in the south west of England. </w:t>
      </w:r>
      <w:r w:rsidR="00635BBE" w:rsidRPr="00014471">
        <w:t>Vet. Rec.</w:t>
      </w:r>
      <w:r w:rsidRPr="00014471">
        <w:rPr>
          <w:i/>
        </w:rPr>
        <w:t xml:space="preserve"> </w:t>
      </w:r>
      <w:r w:rsidRPr="00014471">
        <w:t>144, 659-661.</w:t>
      </w:r>
    </w:p>
    <w:p w14:paraId="3A840D64" w14:textId="2A4E2681" w:rsidR="00B754C2" w:rsidRPr="00014471" w:rsidRDefault="00B754C2" w:rsidP="00803347">
      <w:pPr>
        <w:pStyle w:val="EndNoteBibliography"/>
        <w:spacing w:after="0" w:line="480" w:lineRule="auto"/>
        <w:ind w:left="720" w:hanging="720"/>
      </w:pPr>
      <w:r w:rsidRPr="00014471">
        <w:t xml:space="preserve">Stromberg, B.E., Vatthauer, R.J., Schlotthauer, J.C., Myers, G.H., Haggard, D.L., King, V.L., Hanke, H., 1997. Production responses following strategic parasite control in a beef cow/calf herd. </w:t>
      </w:r>
      <w:r w:rsidR="00635BBE" w:rsidRPr="00014471">
        <w:t>Vet. Parasitol.</w:t>
      </w:r>
      <w:r w:rsidRPr="00014471">
        <w:rPr>
          <w:i/>
        </w:rPr>
        <w:t xml:space="preserve"> </w:t>
      </w:r>
      <w:r w:rsidRPr="00014471">
        <w:t>68, 315-322.</w:t>
      </w:r>
    </w:p>
    <w:p w14:paraId="369D48EB" w14:textId="672D3B98" w:rsidR="00B754C2" w:rsidRPr="00014471" w:rsidRDefault="00B754C2" w:rsidP="00803347">
      <w:pPr>
        <w:pStyle w:val="EndNoteBibliography"/>
        <w:spacing w:after="0" w:line="480" w:lineRule="auto"/>
        <w:ind w:left="720" w:hanging="720"/>
      </w:pPr>
      <w:r w:rsidRPr="00014471">
        <w:t xml:space="preserve">Vallat, B., 2009. One World, One Health. </w:t>
      </w:r>
      <w:hyperlink r:id="rId8" w:history="1">
        <w:r w:rsidRPr="00014471">
          <w:rPr>
            <w:rStyle w:val="Hyperlink"/>
          </w:rPr>
          <w:t>http://www.oie.int/en/for-themedia/editorials/detail/article/one-world-one-health/</w:t>
        </w:r>
      </w:hyperlink>
      <w:r w:rsidRPr="00014471">
        <w:t>.</w:t>
      </w:r>
    </w:p>
    <w:p w14:paraId="75F92C72" w14:textId="447CE452" w:rsidR="00B754C2" w:rsidRPr="00014471" w:rsidRDefault="00B754C2" w:rsidP="00803347">
      <w:pPr>
        <w:pStyle w:val="EndNoteBibliography"/>
        <w:spacing w:after="0" w:line="480" w:lineRule="auto"/>
        <w:ind w:left="720" w:hanging="720"/>
      </w:pPr>
      <w:r w:rsidRPr="00014471">
        <w:t>Verschave, S.H., Vercruysse, J., Forbes, A., Opsomer, G., Hostens, M., Duchateau, L., Charlier, J., 2014. Non-invasive indicators associated with the milk yield response after anthelmintic treatment at calving in dairy cows. BMC Vet. Res.</w:t>
      </w:r>
      <w:r w:rsidRPr="00014471">
        <w:rPr>
          <w:i/>
        </w:rPr>
        <w:t xml:space="preserve"> </w:t>
      </w:r>
      <w:r w:rsidRPr="00014471">
        <w:t>10</w:t>
      </w:r>
      <w:r w:rsidR="008257EE" w:rsidRPr="00014471">
        <w:t>: 264.</w:t>
      </w:r>
    </w:p>
    <w:p w14:paraId="37CF71E5" w14:textId="4D81B0CF" w:rsidR="00B754C2" w:rsidRPr="00014471" w:rsidRDefault="00B754C2" w:rsidP="00803347">
      <w:pPr>
        <w:pStyle w:val="EndNoteBibliography"/>
        <w:spacing w:after="0" w:line="480" w:lineRule="auto"/>
        <w:ind w:left="720" w:hanging="720"/>
      </w:pPr>
      <w:r w:rsidRPr="00014471">
        <w:lastRenderedPageBreak/>
        <w:t>Walsh, A., Younis, P.J., Morton, J.M., 1995. The effect of ivermectin treatment of late pregnant dairy cows in south-west Victoria on subsequent milk production and reproductive performance. Aust</w:t>
      </w:r>
      <w:r w:rsidR="00635BBE" w:rsidRPr="00014471">
        <w:t>. Vet. J.</w:t>
      </w:r>
      <w:r w:rsidRPr="00014471">
        <w:rPr>
          <w:i/>
        </w:rPr>
        <w:t xml:space="preserve"> </w:t>
      </w:r>
      <w:r w:rsidRPr="00014471">
        <w:t>72, 201-207.</w:t>
      </w:r>
    </w:p>
    <w:p w14:paraId="0041DF64" w14:textId="427BBDC2" w:rsidR="00B754C2" w:rsidRPr="00014471" w:rsidRDefault="00B754C2" w:rsidP="00803347">
      <w:pPr>
        <w:pStyle w:val="EndNoteBibliography"/>
        <w:spacing w:after="0" w:line="480" w:lineRule="auto"/>
        <w:ind w:left="720" w:hanging="720"/>
      </w:pPr>
      <w:r w:rsidRPr="00014471">
        <w:t xml:space="preserve">Williams, R.B., 1999. A compartmentalised model for the estimation of the cost of coccidiosis to the world's chicken production industry. </w:t>
      </w:r>
      <w:r w:rsidR="00635BBE" w:rsidRPr="00014471">
        <w:t>Int. J. Parasitol.</w:t>
      </w:r>
      <w:r w:rsidRPr="00014471">
        <w:rPr>
          <w:i/>
        </w:rPr>
        <w:t xml:space="preserve"> </w:t>
      </w:r>
      <w:r w:rsidRPr="00014471">
        <w:t>29, 1209-1229.</w:t>
      </w:r>
    </w:p>
    <w:p w14:paraId="085DDD22" w14:textId="77777777" w:rsidR="00B754C2" w:rsidRPr="00014471" w:rsidRDefault="00B754C2" w:rsidP="00803347">
      <w:pPr>
        <w:pStyle w:val="EndNoteBibliography"/>
        <w:spacing w:line="480" w:lineRule="auto"/>
        <w:ind w:left="720" w:hanging="720"/>
      </w:pPr>
      <w:r w:rsidRPr="00014471">
        <w:t>Wilmink, J.B.M., 1987. Adjustment of test-day milk, fat, and protein yield for age, season, and stage of lactation. Livest. Prod. Sci.</w:t>
      </w:r>
      <w:r w:rsidRPr="00014471">
        <w:rPr>
          <w:i/>
        </w:rPr>
        <w:t xml:space="preserve"> </w:t>
      </w:r>
      <w:r w:rsidRPr="00014471">
        <w:t>16, 335-348.</w:t>
      </w:r>
    </w:p>
    <w:p w14:paraId="062BB9CC" w14:textId="475E5133" w:rsidR="00FB046A" w:rsidRDefault="00137170" w:rsidP="00803347">
      <w:pPr>
        <w:spacing w:before="0" w:after="0" w:line="480" w:lineRule="auto"/>
      </w:pPr>
      <w:r w:rsidRPr="00014471">
        <w:fldChar w:fldCharType="end"/>
      </w:r>
      <w:bookmarkStart w:id="9" w:name="_GoBack"/>
      <w:bookmarkEnd w:id="9"/>
    </w:p>
    <w:p w14:paraId="568376B0" w14:textId="77777777" w:rsidR="001A7E22" w:rsidRDefault="001A7E22" w:rsidP="00803347">
      <w:pPr>
        <w:spacing w:before="0" w:after="0" w:line="480" w:lineRule="auto"/>
      </w:pPr>
    </w:p>
    <w:p w14:paraId="0C6D24E4" w14:textId="1D72430C" w:rsidR="001A7E22" w:rsidRDefault="001A7E22" w:rsidP="00803347">
      <w:pPr>
        <w:spacing w:before="0" w:after="0" w:line="480" w:lineRule="auto"/>
        <w:jc w:val="left"/>
      </w:pPr>
    </w:p>
    <w:sectPr w:rsidR="001A7E22" w:rsidSect="00B33778">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970712A" w14:textId="77777777" w:rsidR="00AE6EC1" w:rsidRDefault="00AE6EC1" w:rsidP="00C2115D">
      <w:pPr>
        <w:spacing w:before="0" w:after="0" w:line="240" w:lineRule="auto"/>
      </w:pPr>
      <w:r>
        <w:separator/>
      </w:r>
    </w:p>
  </w:endnote>
  <w:endnote w:type="continuationSeparator" w:id="0">
    <w:p w14:paraId="7C81F399" w14:textId="77777777" w:rsidR="00AE6EC1" w:rsidRDefault="00AE6EC1" w:rsidP="00C2115D">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1C2DE4A" w14:textId="77777777" w:rsidR="00AE6EC1" w:rsidRDefault="00AE6EC1" w:rsidP="00C2115D">
      <w:pPr>
        <w:spacing w:before="0" w:after="0" w:line="240" w:lineRule="auto"/>
      </w:pPr>
      <w:r>
        <w:separator/>
      </w:r>
    </w:p>
  </w:footnote>
  <w:footnote w:type="continuationSeparator" w:id="0">
    <w:p w14:paraId="7E9B3454" w14:textId="77777777" w:rsidR="00AE6EC1" w:rsidRDefault="00AE6EC1" w:rsidP="00C2115D">
      <w:pPr>
        <w:spacing w:before="0" w:after="0" w:line="240" w:lineRule="auto"/>
      </w:pPr>
      <w:r>
        <w:continuationSeparator/>
      </w:r>
    </w:p>
  </w:footnote>
  <w:footnote w:id="1">
    <w:p w14:paraId="31E75A46" w14:textId="77777777" w:rsidR="0025424B" w:rsidRDefault="0025424B" w:rsidP="0028145D">
      <w:pPr>
        <w:spacing w:line="480" w:lineRule="auto"/>
        <w:rPr>
          <w:rFonts w:cs="Times New Roman"/>
          <w:color w:val="000000" w:themeColor="text1"/>
          <w:szCs w:val="24"/>
          <w:vertAlign w:val="superscript"/>
        </w:rPr>
      </w:pPr>
      <w:r w:rsidRPr="00A83E1D">
        <w:rPr>
          <w:rStyle w:val="FootnoteReference"/>
          <w:rFonts w:cs="Times New Roman"/>
        </w:rPr>
        <w:footnoteRef/>
      </w:r>
      <w:r w:rsidRPr="00A83E1D">
        <w:rPr>
          <w:rFonts w:cs="Times New Roman"/>
        </w:rPr>
        <w:t xml:space="preserve"> </w:t>
      </w:r>
      <w:r w:rsidRPr="00A83E1D">
        <w:rPr>
          <w:rFonts w:cs="Times New Roman"/>
          <w:bCs/>
        </w:rPr>
        <w:t>Corresponding author</w:t>
      </w:r>
      <w:r>
        <w:rPr>
          <w:rFonts w:cs="Times New Roman"/>
          <w:bCs/>
        </w:rPr>
        <w:t xml:space="preserve"> present address:</w:t>
      </w:r>
      <w:r w:rsidRPr="00A83E1D">
        <w:rPr>
          <w:rFonts w:cs="Times New Roman"/>
          <w:color w:val="000000" w:themeColor="text1"/>
          <w:szCs w:val="24"/>
        </w:rPr>
        <w:t xml:space="preserve"> </w:t>
      </w:r>
      <w:hyperlink r:id="rId1" w:history="1">
        <w:r w:rsidRPr="002A436F">
          <w:rPr>
            <w:rStyle w:val="Hyperlink"/>
            <w:rFonts w:cs="Times New Roman"/>
            <w:szCs w:val="24"/>
          </w:rPr>
          <w:t>camille.bellet@liverpool.ac.uk</w:t>
        </w:r>
      </w:hyperlink>
      <w:r>
        <w:rPr>
          <w:rFonts w:cs="Times New Roman"/>
          <w:color w:val="000000" w:themeColor="text1"/>
          <w:szCs w:val="24"/>
        </w:rPr>
        <w:t xml:space="preserve">. </w:t>
      </w:r>
      <w:r w:rsidRPr="00A83E1D">
        <w:rPr>
          <w:rFonts w:cs="Times New Roman"/>
          <w:color w:val="000000" w:themeColor="text1"/>
          <w:szCs w:val="24"/>
        </w:rPr>
        <w:t>Institute of Infection and Global Health, University of Liverpool, IC2 Building, 146 Brownlow Hill, Liverpool, L3 5RF, United Kingdom</w:t>
      </w:r>
    </w:p>
    <w:p w14:paraId="137F0A65" w14:textId="77777777" w:rsidR="0025424B" w:rsidRPr="0028145D" w:rsidRDefault="0025424B" w:rsidP="00C2115D">
      <w:pPr>
        <w:pStyle w:val="FootnoteText"/>
        <w:jc w:val="both"/>
        <w:rPr>
          <w:rFonts w:ascii="Times New Roman" w:hAnsi="Times New Roman" w:cs="Times New Roman"/>
          <w:bCs/>
          <w:color w:val="0563C1" w:themeColor="hyperlink"/>
          <w:u w:val="single"/>
          <w:lang w:val="en-GB"/>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D83C12"/>
    <w:multiLevelType w:val="hybridMultilevel"/>
    <w:tmpl w:val="940ACE84"/>
    <w:lvl w:ilvl="0" w:tplc="35EAB49A">
      <w:start w:val="1"/>
      <w:numFmt w:val="decimal"/>
      <w:pStyle w:val="H33"/>
      <w:lvlText w:val="4.5.%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40B5212"/>
    <w:multiLevelType w:val="multilevel"/>
    <w:tmpl w:val="539E2CFA"/>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07590CBE"/>
    <w:multiLevelType w:val="hybridMultilevel"/>
    <w:tmpl w:val="462ECE92"/>
    <w:lvl w:ilvl="0" w:tplc="3F7863B4">
      <w:start w:val="1"/>
      <w:numFmt w:val="lowerLetter"/>
      <w:pStyle w:val="Heading07"/>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C70586F"/>
    <w:multiLevelType w:val="hybridMultilevel"/>
    <w:tmpl w:val="DF96393E"/>
    <w:lvl w:ilvl="0" w:tplc="479488F8">
      <w:start w:val="1"/>
      <w:numFmt w:val="decimal"/>
      <w:pStyle w:val="H30"/>
      <w:lvlText w:val="3.6.%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EB55F93"/>
    <w:multiLevelType w:val="hybridMultilevel"/>
    <w:tmpl w:val="84C4EF36"/>
    <w:lvl w:ilvl="0" w:tplc="6DDE6008">
      <w:start w:val="1"/>
      <w:numFmt w:val="decimal"/>
      <w:pStyle w:val="H17"/>
      <w:lvlText w:val="7.%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FCE7407"/>
    <w:multiLevelType w:val="hybridMultilevel"/>
    <w:tmpl w:val="314A655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0C62174"/>
    <w:multiLevelType w:val="multilevel"/>
    <w:tmpl w:val="A9EE852A"/>
    <w:lvl w:ilvl="0">
      <w:start w:val="1"/>
      <w:numFmt w:val="decimal"/>
      <w:pStyle w:val="Heading3"/>
      <w:lvlText w:val="3.%1."/>
      <w:lvlJc w:val="left"/>
      <w:pPr>
        <w:ind w:left="927" w:hanging="360"/>
      </w:pPr>
      <w:rPr>
        <w:rFonts w:hint="default"/>
        <w:i w:val="0"/>
        <w:lang w:val="en-GB"/>
      </w:rPr>
    </w:lvl>
    <w:lvl w:ilv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7" w15:restartNumberingAfterBreak="0">
    <w:nsid w:val="11C56C11"/>
    <w:multiLevelType w:val="hybridMultilevel"/>
    <w:tmpl w:val="FEB61E9A"/>
    <w:lvl w:ilvl="0" w:tplc="6B7A844E">
      <w:start w:val="1"/>
      <w:numFmt w:val="decimal"/>
      <w:pStyle w:val="H12"/>
      <w:lvlText w:val="4.1.%1."/>
      <w:lvlJc w:val="left"/>
      <w:pPr>
        <w:ind w:left="720" w:hanging="360"/>
      </w:pPr>
      <w:rPr>
        <w:b/>
        <w:bCs w:val="0"/>
        <w:i/>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73044B5"/>
    <w:multiLevelType w:val="hybridMultilevel"/>
    <w:tmpl w:val="6858555A"/>
    <w:lvl w:ilvl="0" w:tplc="F0A6AD8E">
      <w:start w:val="1"/>
      <w:numFmt w:val="decimal"/>
      <w:pStyle w:val="H15"/>
      <w:lvlText w:val="4.4.%1."/>
      <w:lvlJc w:val="left"/>
      <w:pPr>
        <w:ind w:left="36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AFD15A1"/>
    <w:multiLevelType w:val="hybridMultilevel"/>
    <w:tmpl w:val="341211B8"/>
    <w:lvl w:ilvl="0" w:tplc="191EF5CC">
      <w:start w:val="1"/>
      <w:numFmt w:val="decimal"/>
      <w:pStyle w:val="Heading5"/>
      <w:lvlText w:val="3.%1"/>
      <w:lvlJc w:val="left"/>
      <w:pPr>
        <w:ind w:left="284" w:hanging="284"/>
      </w:pPr>
      <w:rPr>
        <w:rFonts w:ascii="Times New Roman" w:hAnsi="Times New Roman" w:hint="default"/>
        <w:b w:val="0"/>
        <w:i w:val="0"/>
        <w:caps w:val="0"/>
        <w:smallCaps w:val="0"/>
        <w:strike w:val="0"/>
        <w:dstrike w:val="0"/>
        <w:vanish w:val="0"/>
        <w:color w:val="000000"/>
        <w:spacing w:val="0"/>
        <w:kern w:val="0"/>
        <w:position w:val="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B3A3EC5"/>
    <w:multiLevelType w:val="hybridMultilevel"/>
    <w:tmpl w:val="0386A672"/>
    <w:lvl w:ilvl="0" w:tplc="0E120F5E">
      <w:start w:val="1"/>
      <w:numFmt w:val="decimal"/>
      <w:pStyle w:val="H05"/>
      <w:lvlText w:val="2.1.%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F0963D0"/>
    <w:multiLevelType w:val="hybridMultilevel"/>
    <w:tmpl w:val="7C92906E"/>
    <w:lvl w:ilvl="0" w:tplc="6C3EF822">
      <w:start w:val="1"/>
      <w:numFmt w:val="decimal"/>
      <w:pStyle w:val="H13"/>
      <w:lvlText w:val="4.2.%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45C0AEB"/>
    <w:multiLevelType w:val="multilevel"/>
    <w:tmpl w:val="2222E30A"/>
    <w:styleLink w:val="Style2"/>
    <w:lvl w:ilvl="0">
      <w:start w:val="1"/>
      <w:numFmt w:val="decimal"/>
      <w:suff w:val="space"/>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15:restartNumberingAfterBreak="0">
    <w:nsid w:val="248256A5"/>
    <w:multiLevelType w:val="hybridMultilevel"/>
    <w:tmpl w:val="98E8996E"/>
    <w:lvl w:ilvl="0" w:tplc="9F5CFBEC">
      <w:start w:val="1"/>
      <w:numFmt w:val="decimal"/>
      <w:pStyle w:val="H27"/>
      <w:lvlText w:val="5.2.%1."/>
      <w:lvlJc w:val="left"/>
      <w:pPr>
        <w:ind w:left="502" w:hanging="360"/>
      </w:pPr>
      <w:rPr>
        <w:rFonts w:hint="default"/>
        <w:i/>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14" w15:restartNumberingAfterBreak="0">
    <w:nsid w:val="253A4B79"/>
    <w:multiLevelType w:val="hybridMultilevel"/>
    <w:tmpl w:val="F042B9EE"/>
    <w:lvl w:ilvl="0" w:tplc="6C2EBD94">
      <w:start w:val="1"/>
      <w:numFmt w:val="decimal"/>
      <w:pStyle w:val="H36"/>
      <w:lvlText w:val="8.2.%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64F670C"/>
    <w:multiLevelType w:val="hybridMultilevel"/>
    <w:tmpl w:val="A39E7EFA"/>
    <w:lvl w:ilvl="0" w:tplc="E1088E58">
      <w:start w:val="1"/>
      <w:numFmt w:val="decimal"/>
      <w:pStyle w:val="H35"/>
      <w:lvlText w:val="2.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6570BE8"/>
    <w:multiLevelType w:val="multilevel"/>
    <w:tmpl w:val="5B204CAE"/>
    <w:lvl w:ilvl="0">
      <w:start w:val="1"/>
      <w:numFmt w:val="decimal"/>
      <w:pStyle w:val="H01"/>
      <w:lvlText w:val="%1."/>
      <w:lvlJc w:val="left"/>
      <w:pPr>
        <w:ind w:left="716" w:hanging="432"/>
      </w:pPr>
      <w:rPr>
        <w:rFonts w:hint="default"/>
      </w:rPr>
    </w:lvl>
    <w:lvl w:ilvl="1">
      <w:start w:val="1"/>
      <w:numFmt w:val="decimal"/>
      <w:pStyle w:val="H02"/>
      <w:lvlText w:val="1.%2."/>
      <w:lvlJc w:val="left"/>
      <w:pPr>
        <w:ind w:left="576" w:hanging="576"/>
      </w:pPr>
      <w:rPr>
        <w:rFonts w:hint="default"/>
      </w:rPr>
    </w:lvl>
    <w:lvl w:ilvl="2">
      <w:start w:val="1"/>
      <w:numFmt w:val="decimal"/>
      <w:pStyle w:val="H03"/>
      <w:lvlText w:val="1.1.%3."/>
      <w:lvlJc w:val="left"/>
      <w:pPr>
        <w:ind w:left="720" w:hanging="720"/>
      </w:pPr>
      <w:rPr>
        <w:rFonts w:hint="default"/>
        <w:i/>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27854894"/>
    <w:multiLevelType w:val="hybridMultilevel"/>
    <w:tmpl w:val="3EC0C234"/>
    <w:lvl w:ilvl="0" w:tplc="23A8532C">
      <w:start w:val="3"/>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97F35AC"/>
    <w:multiLevelType w:val="hybridMultilevel"/>
    <w:tmpl w:val="96E2CBD0"/>
    <w:lvl w:ilvl="0" w:tplc="E7B822B4">
      <w:start w:val="1"/>
      <w:numFmt w:val="decimal"/>
      <w:pStyle w:val="Heading4"/>
      <w:lvlText w:val="4.%1"/>
      <w:lvlJc w:val="left"/>
      <w:pPr>
        <w:ind w:left="360"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2A1345BF"/>
    <w:multiLevelType w:val="hybridMultilevel"/>
    <w:tmpl w:val="9502D2E0"/>
    <w:lvl w:ilvl="0" w:tplc="91F4C2AA">
      <w:start w:val="1"/>
      <w:numFmt w:val="decimal"/>
      <w:pStyle w:val="H22"/>
      <w:lvlText w:val="3.1.%1."/>
      <w:lvlJc w:val="left"/>
      <w:pPr>
        <w:ind w:left="720" w:hanging="360"/>
      </w:pPr>
      <w:rPr>
        <w:rFonts w:hint="default"/>
        <w:i/>
      </w:rPr>
    </w:lvl>
    <w:lvl w:ilvl="1" w:tplc="A0963F02">
      <w:start w:val="1"/>
      <w:numFmt w:val="decimal"/>
      <w:lvlText w:val="(%2)"/>
      <w:lvlJc w:val="left"/>
      <w:pPr>
        <w:ind w:left="1455" w:hanging="375"/>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2E856DAF"/>
    <w:multiLevelType w:val="hybridMultilevel"/>
    <w:tmpl w:val="25D0EA5E"/>
    <w:lvl w:ilvl="0" w:tplc="07E2DE3C">
      <w:start w:val="1"/>
      <w:numFmt w:val="decimal"/>
      <w:pStyle w:val="H19"/>
      <w:lvlText w:val="6.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2EB044E5"/>
    <w:multiLevelType w:val="hybridMultilevel"/>
    <w:tmpl w:val="F7BCB02A"/>
    <w:lvl w:ilvl="0" w:tplc="C7640412">
      <w:start w:val="1"/>
      <w:numFmt w:val="decimal"/>
      <w:pStyle w:val="H07"/>
      <w:lvlText w:val="3.2.%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2F564141"/>
    <w:multiLevelType w:val="hybridMultilevel"/>
    <w:tmpl w:val="9AECE3C0"/>
    <w:lvl w:ilvl="0" w:tplc="F1EC8F46">
      <w:start w:val="1"/>
      <w:numFmt w:val="decimal"/>
      <w:pStyle w:val="H24"/>
      <w:lvlText w:val="7.2.%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2E77D03"/>
    <w:multiLevelType w:val="hybridMultilevel"/>
    <w:tmpl w:val="55B8F4E2"/>
    <w:lvl w:ilvl="0" w:tplc="51AE02D8">
      <w:start w:val="1"/>
      <w:numFmt w:val="decimal"/>
      <w:pStyle w:val="Heading13"/>
      <w:lvlText w:val="4.%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35606E2F"/>
    <w:multiLevelType w:val="hybridMultilevel"/>
    <w:tmpl w:val="1A1E6328"/>
    <w:lvl w:ilvl="0" w:tplc="70249A68">
      <w:start w:val="1"/>
      <w:numFmt w:val="decimal"/>
      <w:pStyle w:val="H04"/>
      <w:lvlText w:val="2.%1."/>
      <w:lvlJc w:val="left"/>
      <w:pPr>
        <w:ind w:left="72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3D6C113B"/>
    <w:multiLevelType w:val="hybridMultilevel"/>
    <w:tmpl w:val="FFC84DE8"/>
    <w:lvl w:ilvl="0" w:tplc="46DCEE06">
      <w:start w:val="1"/>
      <w:numFmt w:val="decimal"/>
      <w:pStyle w:val="H14"/>
      <w:lvlText w:val="4.3.%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3D906F16"/>
    <w:multiLevelType w:val="hybridMultilevel"/>
    <w:tmpl w:val="BC884C7A"/>
    <w:lvl w:ilvl="0" w:tplc="D1B0E472">
      <w:start w:val="1"/>
      <w:numFmt w:val="decimal"/>
      <w:pStyle w:val="H28"/>
      <w:lvlText w:val="8.%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3E336919"/>
    <w:multiLevelType w:val="hybridMultilevel"/>
    <w:tmpl w:val="9922386E"/>
    <w:lvl w:ilvl="0" w:tplc="5BEE158C">
      <w:start w:val="1"/>
      <w:numFmt w:val="decimal"/>
      <w:pStyle w:val="H09"/>
      <w:lvlText w:val="3.7.%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3F0319C9"/>
    <w:multiLevelType w:val="hybridMultilevel"/>
    <w:tmpl w:val="DA4E68E2"/>
    <w:lvl w:ilvl="0" w:tplc="381C0AD4">
      <w:start w:val="1"/>
      <w:numFmt w:val="decimal"/>
      <w:pStyle w:val="H11"/>
      <w:lvlText w:val="4.%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43A544BE"/>
    <w:multiLevelType w:val="hybridMultilevel"/>
    <w:tmpl w:val="7EA03CB8"/>
    <w:lvl w:ilvl="0" w:tplc="E1D2DCC0">
      <w:start w:val="1"/>
      <w:numFmt w:val="decimal"/>
      <w:pStyle w:val="H25"/>
      <w:lvlText w:val="2.4.%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452728F4"/>
    <w:multiLevelType w:val="hybridMultilevel"/>
    <w:tmpl w:val="89C24D38"/>
    <w:lvl w:ilvl="0" w:tplc="A2C2843C">
      <w:start w:val="1"/>
      <w:numFmt w:val="decimal"/>
      <w:pStyle w:val="Heading12"/>
      <w:lvlText w:val="4.4.%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4B6E0090"/>
    <w:multiLevelType w:val="hybridMultilevel"/>
    <w:tmpl w:val="72A82BA2"/>
    <w:lvl w:ilvl="0" w:tplc="2F5EAEC8">
      <w:start w:val="1"/>
      <w:numFmt w:val="decimal"/>
      <w:pStyle w:val="H29"/>
      <w:lvlText w:val="5.4.%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4BF712FB"/>
    <w:multiLevelType w:val="hybridMultilevel"/>
    <w:tmpl w:val="697E6228"/>
    <w:lvl w:ilvl="0" w:tplc="06A8A672">
      <w:start w:val="1"/>
      <w:numFmt w:val="decimal"/>
      <w:pStyle w:val="H06"/>
      <w:lvlText w:val="3.%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4CE951A4"/>
    <w:multiLevelType w:val="hybridMultilevel"/>
    <w:tmpl w:val="E21C0D7E"/>
    <w:lvl w:ilvl="0" w:tplc="0F50CA5E">
      <w:start w:val="1"/>
      <w:numFmt w:val="decimal"/>
      <w:pStyle w:val="H10"/>
      <w:lvlText w:val="3.8.%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4D642A34"/>
    <w:multiLevelType w:val="hybridMultilevel"/>
    <w:tmpl w:val="AA82B518"/>
    <w:lvl w:ilvl="0" w:tplc="114E1EAC">
      <w:start w:val="1"/>
      <w:numFmt w:val="decimal"/>
      <w:pStyle w:val="H31"/>
      <w:lvlText w:val="3.4.%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50B16670"/>
    <w:multiLevelType w:val="hybridMultilevel"/>
    <w:tmpl w:val="D646F8EC"/>
    <w:lvl w:ilvl="0" w:tplc="63263C5A">
      <w:start w:val="1"/>
      <w:numFmt w:val="decimal"/>
      <w:pStyle w:val="H26"/>
      <w:lvlText w:val="2.4.3.%1."/>
      <w:lvlJc w:val="left"/>
      <w:pPr>
        <w:ind w:left="720" w:hanging="436"/>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5657142E"/>
    <w:multiLevelType w:val="hybridMultilevel"/>
    <w:tmpl w:val="EDA680FC"/>
    <w:lvl w:ilvl="0" w:tplc="B64403E0">
      <w:start w:val="1"/>
      <w:numFmt w:val="decimal"/>
      <w:pStyle w:val="Heading2"/>
      <w:lvlText w:val="%1."/>
      <w:lvlJc w:val="left"/>
      <w:pPr>
        <w:ind w:left="579" w:hanging="360"/>
      </w:pPr>
    </w:lvl>
    <w:lvl w:ilvl="1" w:tplc="08090019" w:tentative="1">
      <w:start w:val="1"/>
      <w:numFmt w:val="lowerLetter"/>
      <w:lvlText w:val="%2."/>
      <w:lvlJc w:val="left"/>
      <w:pPr>
        <w:ind w:left="1299" w:hanging="360"/>
      </w:pPr>
    </w:lvl>
    <w:lvl w:ilvl="2" w:tplc="0809001B" w:tentative="1">
      <w:start w:val="1"/>
      <w:numFmt w:val="lowerRoman"/>
      <w:lvlText w:val="%3."/>
      <w:lvlJc w:val="right"/>
      <w:pPr>
        <w:ind w:left="2019" w:hanging="180"/>
      </w:pPr>
    </w:lvl>
    <w:lvl w:ilvl="3" w:tplc="0809000F" w:tentative="1">
      <w:start w:val="1"/>
      <w:numFmt w:val="decimal"/>
      <w:lvlText w:val="%4."/>
      <w:lvlJc w:val="left"/>
      <w:pPr>
        <w:ind w:left="2739" w:hanging="360"/>
      </w:pPr>
    </w:lvl>
    <w:lvl w:ilvl="4" w:tplc="08090019" w:tentative="1">
      <w:start w:val="1"/>
      <w:numFmt w:val="lowerLetter"/>
      <w:lvlText w:val="%5."/>
      <w:lvlJc w:val="left"/>
      <w:pPr>
        <w:ind w:left="3459" w:hanging="360"/>
      </w:pPr>
    </w:lvl>
    <w:lvl w:ilvl="5" w:tplc="0809001B" w:tentative="1">
      <w:start w:val="1"/>
      <w:numFmt w:val="lowerRoman"/>
      <w:lvlText w:val="%6."/>
      <w:lvlJc w:val="right"/>
      <w:pPr>
        <w:ind w:left="4179" w:hanging="180"/>
      </w:pPr>
    </w:lvl>
    <w:lvl w:ilvl="6" w:tplc="0809000F" w:tentative="1">
      <w:start w:val="1"/>
      <w:numFmt w:val="decimal"/>
      <w:lvlText w:val="%7."/>
      <w:lvlJc w:val="left"/>
      <w:pPr>
        <w:ind w:left="4899" w:hanging="360"/>
      </w:pPr>
    </w:lvl>
    <w:lvl w:ilvl="7" w:tplc="08090019" w:tentative="1">
      <w:start w:val="1"/>
      <w:numFmt w:val="lowerLetter"/>
      <w:lvlText w:val="%8."/>
      <w:lvlJc w:val="left"/>
      <w:pPr>
        <w:ind w:left="5619" w:hanging="360"/>
      </w:pPr>
    </w:lvl>
    <w:lvl w:ilvl="8" w:tplc="0809001B" w:tentative="1">
      <w:start w:val="1"/>
      <w:numFmt w:val="lowerRoman"/>
      <w:lvlText w:val="%9."/>
      <w:lvlJc w:val="right"/>
      <w:pPr>
        <w:ind w:left="6339" w:hanging="180"/>
      </w:pPr>
    </w:lvl>
  </w:abstractNum>
  <w:abstractNum w:abstractNumId="37" w15:restartNumberingAfterBreak="0">
    <w:nsid w:val="57297665"/>
    <w:multiLevelType w:val="hybridMultilevel"/>
    <w:tmpl w:val="D144C054"/>
    <w:lvl w:ilvl="0" w:tplc="0F5CBEE8">
      <w:start w:val="1"/>
      <w:numFmt w:val="decimal"/>
      <w:pStyle w:val="H18"/>
      <w:lvlText w:val="7.3.%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5A6401F7"/>
    <w:multiLevelType w:val="hybridMultilevel"/>
    <w:tmpl w:val="D9C4ABE8"/>
    <w:lvl w:ilvl="0" w:tplc="6414DFA8">
      <w:start w:val="1"/>
      <w:numFmt w:val="decimal"/>
      <w:pStyle w:val="H08"/>
      <w:lvlText w:val="3.3.%1."/>
      <w:lvlJc w:val="left"/>
      <w:pPr>
        <w:ind w:left="360" w:hanging="360"/>
      </w:pPr>
      <w:rPr>
        <w:b/>
        <w:bCs w:val="0"/>
        <w:i/>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5BBB613F"/>
    <w:multiLevelType w:val="hybridMultilevel"/>
    <w:tmpl w:val="37DEA816"/>
    <w:lvl w:ilvl="0" w:tplc="C53400DE">
      <w:start w:val="1"/>
      <w:numFmt w:val="decimal"/>
      <w:pStyle w:val="H32"/>
      <w:lvlText w:val="3.5.%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5BC96D5B"/>
    <w:multiLevelType w:val="hybridMultilevel"/>
    <w:tmpl w:val="29366876"/>
    <w:lvl w:ilvl="0" w:tplc="E57E9EAC">
      <w:start w:val="1"/>
      <w:numFmt w:val="decimal"/>
      <w:pStyle w:val="H20"/>
      <w:lvlText w:val="1.2.%1."/>
      <w:lvlJc w:val="left"/>
      <w:pPr>
        <w:ind w:left="720" w:hanging="360"/>
      </w:pPr>
      <w:rPr>
        <w:rFonts w:hint="default"/>
      </w:rPr>
    </w:lvl>
    <w:lvl w:ilvl="1" w:tplc="08090019" w:tentative="1">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6BC95340"/>
    <w:multiLevelType w:val="hybridMultilevel"/>
    <w:tmpl w:val="43A460D6"/>
    <w:lvl w:ilvl="0" w:tplc="82545960">
      <w:start w:val="1"/>
      <w:numFmt w:val="decimal"/>
      <w:pStyle w:val="H34"/>
      <w:lvlText w:val="2.3.%1."/>
      <w:lvlJc w:val="left"/>
      <w:pPr>
        <w:ind w:left="502" w:hanging="360"/>
      </w:pPr>
      <w:rPr>
        <w:rFonts w:hint="default"/>
        <w:b w:val="0"/>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6E045298"/>
    <w:multiLevelType w:val="multilevel"/>
    <w:tmpl w:val="94A038A4"/>
    <w:styleLink w:val="Style1"/>
    <w:lvl w:ilvl="0">
      <w:start w:val="1"/>
      <w:numFmt w:val="decimal"/>
      <w:suff w:val="space"/>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3" w15:restartNumberingAfterBreak="0">
    <w:nsid w:val="731368D6"/>
    <w:multiLevelType w:val="hybridMultilevel"/>
    <w:tmpl w:val="C23874D2"/>
    <w:lvl w:ilvl="0" w:tplc="1EA60778">
      <w:start w:val="1"/>
      <w:numFmt w:val="decimal"/>
      <w:pStyle w:val="H23"/>
      <w:lvlText w:val="5.1.%1."/>
      <w:lvlJc w:val="left"/>
      <w:pPr>
        <w:ind w:left="720" w:hanging="360"/>
      </w:pPr>
      <w:rPr>
        <w:rFonts w:hint="default"/>
        <w:b/>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76556BD1"/>
    <w:multiLevelType w:val="hybridMultilevel"/>
    <w:tmpl w:val="2B2A3652"/>
    <w:lvl w:ilvl="0" w:tplc="7812DBA6">
      <w:start w:val="1"/>
      <w:numFmt w:val="decimal"/>
      <w:pStyle w:val="H16"/>
      <w:lvlText w:val="6.%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76765C15"/>
    <w:multiLevelType w:val="hybridMultilevel"/>
    <w:tmpl w:val="3E68A984"/>
    <w:lvl w:ilvl="0" w:tplc="D55231AA">
      <w:start w:val="1"/>
      <w:numFmt w:val="decimal"/>
      <w:pStyle w:val="H21"/>
      <w:lvlText w:val="5.%1."/>
      <w:lvlJc w:val="left"/>
      <w:pPr>
        <w:ind w:left="720" w:hanging="360"/>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6" w15:restartNumberingAfterBreak="0">
    <w:nsid w:val="77776052"/>
    <w:multiLevelType w:val="hybridMultilevel"/>
    <w:tmpl w:val="AEB4C018"/>
    <w:lvl w:ilvl="0" w:tplc="B64859BA">
      <w:start w:val="1"/>
      <w:numFmt w:val="decimal"/>
      <w:pStyle w:val="Heading6"/>
      <w:lvlText w:val="1.%1."/>
      <w:lvlJc w:val="left"/>
      <w:pPr>
        <w:tabs>
          <w:tab w:val="num" w:pos="284"/>
        </w:tabs>
        <w:ind w:left="284" w:hanging="284"/>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E45792C"/>
    <w:multiLevelType w:val="hybridMultilevel"/>
    <w:tmpl w:val="E542A3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6"/>
  </w:num>
  <w:num w:numId="2">
    <w:abstractNumId w:val="6"/>
  </w:num>
  <w:num w:numId="3">
    <w:abstractNumId w:val="18"/>
  </w:num>
  <w:num w:numId="4">
    <w:abstractNumId w:val="9"/>
  </w:num>
  <w:num w:numId="5">
    <w:abstractNumId w:val="46"/>
  </w:num>
  <w:num w:numId="6">
    <w:abstractNumId w:val="42"/>
  </w:num>
  <w:num w:numId="7">
    <w:abstractNumId w:val="16"/>
  </w:num>
  <w:num w:numId="8">
    <w:abstractNumId w:val="12"/>
  </w:num>
  <w:num w:numId="9">
    <w:abstractNumId w:val="24"/>
  </w:num>
  <w:num w:numId="10">
    <w:abstractNumId w:val="10"/>
  </w:num>
  <w:num w:numId="11">
    <w:abstractNumId w:val="32"/>
  </w:num>
  <w:num w:numId="12">
    <w:abstractNumId w:val="2"/>
  </w:num>
  <w:num w:numId="13">
    <w:abstractNumId w:val="33"/>
  </w:num>
  <w:num w:numId="14">
    <w:abstractNumId w:val="27"/>
  </w:num>
  <w:num w:numId="15">
    <w:abstractNumId w:val="38"/>
  </w:num>
  <w:num w:numId="1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8"/>
  </w:num>
  <w:num w:numId="18">
    <w:abstractNumId w:val="30"/>
  </w:num>
  <w:num w:numId="19">
    <w:abstractNumId w:val="21"/>
  </w:num>
  <w:num w:numId="20">
    <w:abstractNumId w:val="23"/>
  </w:num>
  <w:num w:numId="21">
    <w:abstractNumId w:val="7"/>
  </w:num>
  <w:num w:numId="22">
    <w:abstractNumId w:val="11"/>
  </w:num>
  <w:num w:numId="23">
    <w:abstractNumId w:val="8"/>
  </w:num>
  <w:num w:numId="24">
    <w:abstractNumId w:val="44"/>
  </w:num>
  <w:num w:numId="25">
    <w:abstractNumId w:val="4"/>
  </w:num>
  <w:num w:numId="26">
    <w:abstractNumId w:val="37"/>
  </w:num>
  <w:num w:numId="27">
    <w:abstractNumId w:val="25"/>
  </w:num>
  <w:num w:numId="28">
    <w:abstractNumId w:val="20"/>
  </w:num>
  <w:num w:numId="29">
    <w:abstractNumId w:val="40"/>
  </w:num>
  <w:num w:numId="30">
    <w:abstractNumId w:val="45"/>
  </w:num>
  <w:num w:numId="31">
    <w:abstractNumId w:val="19"/>
  </w:num>
  <w:num w:numId="32">
    <w:abstractNumId w:val="43"/>
  </w:num>
  <w:num w:numId="33">
    <w:abstractNumId w:val="22"/>
  </w:num>
  <w:num w:numId="34">
    <w:abstractNumId w:val="24"/>
    <w:lvlOverride w:ilvl="0">
      <w:startOverride w:val="1"/>
    </w:lvlOverride>
  </w:num>
  <w:num w:numId="35">
    <w:abstractNumId w:val="29"/>
  </w:num>
  <w:num w:numId="36">
    <w:abstractNumId w:val="35"/>
  </w:num>
  <w:num w:numId="37">
    <w:abstractNumId w:val="13"/>
  </w:num>
  <w:num w:numId="38">
    <w:abstractNumId w:val="26"/>
  </w:num>
  <w:num w:numId="39">
    <w:abstractNumId w:val="31"/>
  </w:num>
  <w:num w:numId="40">
    <w:abstractNumId w:val="5"/>
  </w:num>
  <w:num w:numId="41">
    <w:abstractNumId w:val="3"/>
  </w:num>
  <w:num w:numId="42">
    <w:abstractNumId w:val="34"/>
  </w:num>
  <w:num w:numId="43">
    <w:abstractNumId w:val="39"/>
  </w:num>
  <w:num w:numId="44">
    <w:abstractNumId w:val="0"/>
  </w:num>
  <w:num w:numId="45">
    <w:abstractNumId w:val="32"/>
    <w:lvlOverride w:ilvl="0">
      <w:startOverride w:val="1"/>
    </w:lvlOverride>
  </w:num>
  <w:num w:numId="46">
    <w:abstractNumId w:val="21"/>
    <w:lvlOverride w:ilvl="0">
      <w:startOverride w:val="1"/>
    </w:lvlOverride>
  </w:num>
  <w:num w:numId="47">
    <w:abstractNumId w:val="41"/>
  </w:num>
  <w:num w:numId="48">
    <w:abstractNumId w:val="15"/>
  </w:num>
  <w:num w:numId="49">
    <w:abstractNumId w:val="14"/>
  </w:num>
  <w:num w:numId="50">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28"/>
    <w:lvlOverride w:ilvl="0">
      <w:startOverride w:val="1"/>
    </w:lvlOverride>
  </w:num>
  <w:num w:numId="52">
    <w:abstractNumId w:val="38"/>
    <w:lvlOverride w:ilvl="0">
      <w:startOverride w:val="1"/>
    </w:lvlOverride>
  </w:num>
  <w:num w:numId="53">
    <w:abstractNumId w:val="1"/>
  </w:num>
  <w:num w:numId="54">
    <w:abstractNumId w:val="17"/>
  </w:num>
  <w:num w:numId="55">
    <w:abstractNumId w:val="47"/>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reventive Vet Medicin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pw9prvw99d9ere92tmx0eso0efz0xe2xptt&quot;&gt;PhD&lt;record-ids&gt;&lt;item&gt;3&lt;/item&gt;&lt;item&gt;4&lt;/item&gt;&lt;item&gt;6&lt;/item&gt;&lt;item&gt;11&lt;/item&gt;&lt;item&gt;12&lt;/item&gt;&lt;item&gt;14&lt;/item&gt;&lt;item&gt;19&lt;/item&gt;&lt;item&gt;29&lt;/item&gt;&lt;item&gt;50&lt;/item&gt;&lt;item&gt;57&lt;/item&gt;&lt;item&gt;70&lt;/item&gt;&lt;item&gt;71&lt;/item&gt;&lt;item&gt;73&lt;/item&gt;&lt;item&gt;74&lt;/item&gt;&lt;item&gt;75&lt;/item&gt;&lt;item&gt;83&lt;/item&gt;&lt;item&gt;89&lt;/item&gt;&lt;item&gt;94&lt;/item&gt;&lt;item&gt;119&lt;/item&gt;&lt;item&gt;127&lt;/item&gt;&lt;item&gt;132&lt;/item&gt;&lt;item&gt;139&lt;/item&gt;&lt;item&gt;143&lt;/item&gt;&lt;item&gt;146&lt;/item&gt;&lt;item&gt;148&lt;/item&gt;&lt;item&gt;150&lt;/item&gt;&lt;item&gt;160&lt;/item&gt;&lt;item&gt;171&lt;/item&gt;&lt;item&gt;186&lt;/item&gt;&lt;item&gt;187&lt;/item&gt;&lt;item&gt;188&lt;/item&gt;&lt;item&gt;198&lt;/item&gt;&lt;item&gt;207&lt;/item&gt;&lt;item&gt;208&lt;/item&gt;&lt;item&gt;209&lt;/item&gt;&lt;item&gt;210&lt;/item&gt;&lt;item&gt;228&lt;/item&gt;&lt;item&gt;248&lt;/item&gt;&lt;item&gt;250&lt;/item&gt;&lt;item&gt;348&lt;/item&gt;&lt;item&gt;468&lt;/item&gt;&lt;item&gt;469&lt;/item&gt;&lt;item&gt;3975&lt;/item&gt;&lt;item&gt;3988&lt;/item&gt;&lt;item&gt;3989&lt;/item&gt;&lt;item&gt;3990&lt;/item&gt;&lt;item&gt;3992&lt;/item&gt;&lt;item&gt;3996&lt;/item&gt;&lt;item&gt;3998&lt;/item&gt;&lt;/record-ids&gt;&lt;/item&gt;&lt;/Libraries&gt;"/>
  </w:docVars>
  <w:rsids>
    <w:rsidRoot w:val="00C2115D"/>
    <w:rsid w:val="000007CD"/>
    <w:rsid w:val="00000C3C"/>
    <w:rsid w:val="00002015"/>
    <w:rsid w:val="0000353A"/>
    <w:rsid w:val="000044A4"/>
    <w:rsid w:val="000077A8"/>
    <w:rsid w:val="00010615"/>
    <w:rsid w:val="00012891"/>
    <w:rsid w:val="00013693"/>
    <w:rsid w:val="0001381B"/>
    <w:rsid w:val="000140DB"/>
    <w:rsid w:val="00014471"/>
    <w:rsid w:val="0001469E"/>
    <w:rsid w:val="000152B1"/>
    <w:rsid w:val="000155C9"/>
    <w:rsid w:val="00015A09"/>
    <w:rsid w:val="0001671F"/>
    <w:rsid w:val="00016853"/>
    <w:rsid w:val="0001691B"/>
    <w:rsid w:val="00017E76"/>
    <w:rsid w:val="00020EF4"/>
    <w:rsid w:val="00022A1F"/>
    <w:rsid w:val="00023455"/>
    <w:rsid w:val="00023627"/>
    <w:rsid w:val="00024802"/>
    <w:rsid w:val="00025596"/>
    <w:rsid w:val="000259B9"/>
    <w:rsid w:val="00025C43"/>
    <w:rsid w:val="00025E25"/>
    <w:rsid w:val="00026066"/>
    <w:rsid w:val="000260C5"/>
    <w:rsid w:val="000264C7"/>
    <w:rsid w:val="00026E94"/>
    <w:rsid w:val="0002721E"/>
    <w:rsid w:val="00027ACA"/>
    <w:rsid w:val="00030DC4"/>
    <w:rsid w:val="000326BB"/>
    <w:rsid w:val="000338D0"/>
    <w:rsid w:val="0003473E"/>
    <w:rsid w:val="00034C69"/>
    <w:rsid w:val="00035031"/>
    <w:rsid w:val="00035BF8"/>
    <w:rsid w:val="000379E7"/>
    <w:rsid w:val="00037F0B"/>
    <w:rsid w:val="00040B3D"/>
    <w:rsid w:val="000431F7"/>
    <w:rsid w:val="00043D3A"/>
    <w:rsid w:val="00044090"/>
    <w:rsid w:val="00045B4C"/>
    <w:rsid w:val="000464B5"/>
    <w:rsid w:val="00046825"/>
    <w:rsid w:val="00046DE5"/>
    <w:rsid w:val="00046FAA"/>
    <w:rsid w:val="0004705D"/>
    <w:rsid w:val="000471F3"/>
    <w:rsid w:val="00047426"/>
    <w:rsid w:val="0004785C"/>
    <w:rsid w:val="00051D51"/>
    <w:rsid w:val="0005210E"/>
    <w:rsid w:val="00054CC9"/>
    <w:rsid w:val="00054EDF"/>
    <w:rsid w:val="000554AE"/>
    <w:rsid w:val="00055C8C"/>
    <w:rsid w:val="0005732D"/>
    <w:rsid w:val="00057505"/>
    <w:rsid w:val="0006044A"/>
    <w:rsid w:val="00060733"/>
    <w:rsid w:val="000614DB"/>
    <w:rsid w:val="0006180A"/>
    <w:rsid w:val="00062423"/>
    <w:rsid w:val="00062C80"/>
    <w:rsid w:val="0006530E"/>
    <w:rsid w:val="000671F3"/>
    <w:rsid w:val="000673D3"/>
    <w:rsid w:val="00067917"/>
    <w:rsid w:val="00070192"/>
    <w:rsid w:val="0007021A"/>
    <w:rsid w:val="000711CE"/>
    <w:rsid w:val="00071405"/>
    <w:rsid w:val="00073033"/>
    <w:rsid w:val="00073431"/>
    <w:rsid w:val="00073B88"/>
    <w:rsid w:val="00074C10"/>
    <w:rsid w:val="000763B7"/>
    <w:rsid w:val="00077818"/>
    <w:rsid w:val="0007798C"/>
    <w:rsid w:val="00080400"/>
    <w:rsid w:val="00080520"/>
    <w:rsid w:val="00080B5C"/>
    <w:rsid w:val="000813B7"/>
    <w:rsid w:val="00081707"/>
    <w:rsid w:val="00081817"/>
    <w:rsid w:val="00081EFF"/>
    <w:rsid w:val="0008212C"/>
    <w:rsid w:val="0008232F"/>
    <w:rsid w:val="00083A35"/>
    <w:rsid w:val="000843D3"/>
    <w:rsid w:val="0008535C"/>
    <w:rsid w:val="000857D8"/>
    <w:rsid w:val="00085800"/>
    <w:rsid w:val="00085B7B"/>
    <w:rsid w:val="0008616B"/>
    <w:rsid w:val="00086A47"/>
    <w:rsid w:val="00086E77"/>
    <w:rsid w:val="00087510"/>
    <w:rsid w:val="00087FDE"/>
    <w:rsid w:val="00090E8E"/>
    <w:rsid w:val="00090EE6"/>
    <w:rsid w:val="000911BF"/>
    <w:rsid w:val="00091989"/>
    <w:rsid w:val="00091B59"/>
    <w:rsid w:val="00091DBB"/>
    <w:rsid w:val="000923B4"/>
    <w:rsid w:val="000926F8"/>
    <w:rsid w:val="00094562"/>
    <w:rsid w:val="00094935"/>
    <w:rsid w:val="00094A3D"/>
    <w:rsid w:val="00095A27"/>
    <w:rsid w:val="0009685A"/>
    <w:rsid w:val="000969E0"/>
    <w:rsid w:val="00096A0D"/>
    <w:rsid w:val="00097832"/>
    <w:rsid w:val="000A163C"/>
    <w:rsid w:val="000A179B"/>
    <w:rsid w:val="000A197A"/>
    <w:rsid w:val="000A1A5E"/>
    <w:rsid w:val="000A205F"/>
    <w:rsid w:val="000A220F"/>
    <w:rsid w:val="000A2614"/>
    <w:rsid w:val="000A2928"/>
    <w:rsid w:val="000A2A09"/>
    <w:rsid w:val="000A2FAE"/>
    <w:rsid w:val="000A305E"/>
    <w:rsid w:val="000A33BD"/>
    <w:rsid w:val="000A4CFD"/>
    <w:rsid w:val="000A572D"/>
    <w:rsid w:val="000A608E"/>
    <w:rsid w:val="000A7038"/>
    <w:rsid w:val="000A7322"/>
    <w:rsid w:val="000A75AF"/>
    <w:rsid w:val="000A7802"/>
    <w:rsid w:val="000A7D93"/>
    <w:rsid w:val="000B015E"/>
    <w:rsid w:val="000B1C66"/>
    <w:rsid w:val="000B2EEC"/>
    <w:rsid w:val="000B3210"/>
    <w:rsid w:val="000B41BE"/>
    <w:rsid w:val="000B5018"/>
    <w:rsid w:val="000B5312"/>
    <w:rsid w:val="000B56BA"/>
    <w:rsid w:val="000B5C6F"/>
    <w:rsid w:val="000B7C49"/>
    <w:rsid w:val="000C08B8"/>
    <w:rsid w:val="000C2B96"/>
    <w:rsid w:val="000C3513"/>
    <w:rsid w:val="000C3C2A"/>
    <w:rsid w:val="000C65A5"/>
    <w:rsid w:val="000C6F43"/>
    <w:rsid w:val="000D0D38"/>
    <w:rsid w:val="000D159A"/>
    <w:rsid w:val="000D2F47"/>
    <w:rsid w:val="000D308D"/>
    <w:rsid w:val="000D3585"/>
    <w:rsid w:val="000D37B0"/>
    <w:rsid w:val="000D45B7"/>
    <w:rsid w:val="000D508B"/>
    <w:rsid w:val="000D57E3"/>
    <w:rsid w:val="000D647B"/>
    <w:rsid w:val="000D77A7"/>
    <w:rsid w:val="000D7E6A"/>
    <w:rsid w:val="000E178D"/>
    <w:rsid w:val="000E22AF"/>
    <w:rsid w:val="000E2625"/>
    <w:rsid w:val="000E298C"/>
    <w:rsid w:val="000E2F66"/>
    <w:rsid w:val="000E343F"/>
    <w:rsid w:val="000E43FB"/>
    <w:rsid w:val="000E463C"/>
    <w:rsid w:val="000E4792"/>
    <w:rsid w:val="000E4B62"/>
    <w:rsid w:val="000E5811"/>
    <w:rsid w:val="000E5A7C"/>
    <w:rsid w:val="000E5CC8"/>
    <w:rsid w:val="000E6491"/>
    <w:rsid w:val="000E65AD"/>
    <w:rsid w:val="000E7151"/>
    <w:rsid w:val="000E7A2D"/>
    <w:rsid w:val="000F007E"/>
    <w:rsid w:val="000F06BF"/>
    <w:rsid w:val="000F1779"/>
    <w:rsid w:val="000F17E9"/>
    <w:rsid w:val="000F3A78"/>
    <w:rsid w:val="000F4C05"/>
    <w:rsid w:val="000F52FF"/>
    <w:rsid w:val="000F583B"/>
    <w:rsid w:val="000F66FC"/>
    <w:rsid w:val="000F7286"/>
    <w:rsid w:val="000F7841"/>
    <w:rsid w:val="000F7A0C"/>
    <w:rsid w:val="000F7CFA"/>
    <w:rsid w:val="0010041A"/>
    <w:rsid w:val="00104058"/>
    <w:rsid w:val="00105296"/>
    <w:rsid w:val="00105AFE"/>
    <w:rsid w:val="0010745E"/>
    <w:rsid w:val="00107C2B"/>
    <w:rsid w:val="0011099B"/>
    <w:rsid w:val="00111D96"/>
    <w:rsid w:val="00112844"/>
    <w:rsid w:val="00113C16"/>
    <w:rsid w:val="00114129"/>
    <w:rsid w:val="001141FD"/>
    <w:rsid w:val="00114A0B"/>
    <w:rsid w:val="00114C27"/>
    <w:rsid w:val="00115449"/>
    <w:rsid w:val="0011688A"/>
    <w:rsid w:val="00120833"/>
    <w:rsid w:val="00120B9E"/>
    <w:rsid w:val="0012125A"/>
    <w:rsid w:val="001221C4"/>
    <w:rsid w:val="00123A52"/>
    <w:rsid w:val="00123DB4"/>
    <w:rsid w:val="00124811"/>
    <w:rsid w:val="00126FAE"/>
    <w:rsid w:val="0012741E"/>
    <w:rsid w:val="00127B91"/>
    <w:rsid w:val="00127DE7"/>
    <w:rsid w:val="001311B1"/>
    <w:rsid w:val="00131594"/>
    <w:rsid w:val="001317C6"/>
    <w:rsid w:val="00131C0C"/>
    <w:rsid w:val="00131FED"/>
    <w:rsid w:val="001321DF"/>
    <w:rsid w:val="00132737"/>
    <w:rsid w:val="00133C50"/>
    <w:rsid w:val="001358F6"/>
    <w:rsid w:val="001361B4"/>
    <w:rsid w:val="00136823"/>
    <w:rsid w:val="00137170"/>
    <w:rsid w:val="00140427"/>
    <w:rsid w:val="001407BA"/>
    <w:rsid w:val="001413F3"/>
    <w:rsid w:val="001423BE"/>
    <w:rsid w:val="00142B51"/>
    <w:rsid w:val="00143213"/>
    <w:rsid w:val="001453AE"/>
    <w:rsid w:val="00145C0F"/>
    <w:rsid w:val="00146172"/>
    <w:rsid w:val="00146357"/>
    <w:rsid w:val="00146B16"/>
    <w:rsid w:val="00146CAE"/>
    <w:rsid w:val="00146E1B"/>
    <w:rsid w:val="0014707A"/>
    <w:rsid w:val="0014726C"/>
    <w:rsid w:val="00147D6B"/>
    <w:rsid w:val="00147D81"/>
    <w:rsid w:val="00150B16"/>
    <w:rsid w:val="00150DF2"/>
    <w:rsid w:val="001516D3"/>
    <w:rsid w:val="00153968"/>
    <w:rsid w:val="0015495A"/>
    <w:rsid w:val="00154DFA"/>
    <w:rsid w:val="001553D2"/>
    <w:rsid w:val="0015555D"/>
    <w:rsid w:val="0015670E"/>
    <w:rsid w:val="00156BE2"/>
    <w:rsid w:val="00156E04"/>
    <w:rsid w:val="00156FC0"/>
    <w:rsid w:val="00157782"/>
    <w:rsid w:val="00157D40"/>
    <w:rsid w:val="00161CB7"/>
    <w:rsid w:val="00161DEA"/>
    <w:rsid w:val="00166376"/>
    <w:rsid w:val="00166A1E"/>
    <w:rsid w:val="00171A99"/>
    <w:rsid w:val="00173E2B"/>
    <w:rsid w:val="00174262"/>
    <w:rsid w:val="00174269"/>
    <w:rsid w:val="0017471F"/>
    <w:rsid w:val="00174D25"/>
    <w:rsid w:val="00174F26"/>
    <w:rsid w:val="001750F2"/>
    <w:rsid w:val="00175618"/>
    <w:rsid w:val="001761B0"/>
    <w:rsid w:val="00176F34"/>
    <w:rsid w:val="001802CD"/>
    <w:rsid w:val="0018043E"/>
    <w:rsid w:val="00180A7D"/>
    <w:rsid w:val="00180BB0"/>
    <w:rsid w:val="001820F7"/>
    <w:rsid w:val="00183648"/>
    <w:rsid w:val="001847E0"/>
    <w:rsid w:val="00184A09"/>
    <w:rsid w:val="001855F7"/>
    <w:rsid w:val="00185FE7"/>
    <w:rsid w:val="001868B1"/>
    <w:rsid w:val="00186E31"/>
    <w:rsid w:val="0018758A"/>
    <w:rsid w:val="001877CF"/>
    <w:rsid w:val="00191B5B"/>
    <w:rsid w:val="00191E57"/>
    <w:rsid w:val="0019260B"/>
    <w:rsid w:val="0019284E"/>
    <w:rsid w:val="00192A51"/>
    <w:rsid w:val="00192EE3"/>
    <w:rsid w:val="00193AF6"/>
    <w:rsid w:val="00194364"/>
    <w:rsid w:val="001949EB"/>
    <w:rsid w:val="0019602A"/>
    <w:rsid w:val="00196C25"/>
    <w:rsid w:val="001970FC"/>
    <w:rsid w:val="0019741A"/>
    <w:rsid w:val="001A0A7C"/>
    <w:rsid w:val="001A0BE6"/>
    <w:rsid w:val="001A0FDF"/>
    <w:rsid w:val="001A1B5C"/>
    <w:rsid w:val="001A29A7"/>
    <w:rsid w:val="001A2D6D"/>
    <w:rsid w:val="001A33CF"/>
    <w:rsid w:val="001A34BB"/>
    <w:rsid w:val="001A5644"/>
    <w:rsid w:val="001A5676"/>
    <w:rsid w:val="001A70D8"/>
    <w:rsid w:val="001A7E22"/>
    <w:rsid w:val="001B134E"/>
    <w:rsid w:val="001B155B"/>
    <w:rsid w:val="001B2238"/>
    <w:rsid w:val="001B2BBB"/>
    <w:rsid w:val="001B37D2"/>
    <w:rsid w:val="001B3A68"/>
    <w:rsid w:val="001B3FA7"/>
    <w:rsid w:val="001B412C"/>
    <w:rsid w:val="001B4E08"/>
    <w:rsid w:val="001B5344"/>
    <w:rsid w:val="001B6738"/>
    <w:rsid w:val="001B6E3E"/>
    <w:rsid w:val="001B732F"/>
    <w:rsid w:val="001B78B9"/>
    <w:rsid w:val="001B7E5E"/>
    <w:rsid w:val="001C004C"/>
    <w:rsid w:val="001C0295"/>
    <w:rsid w:val="001C0875"/>
    <w:rsid w:val="001C11CD"/>
    <w:rsid w:val="001C2293"/>
    <w:rsid w:val="001C276C"/>
    <w:rsid w:val="001C5055"/>
    <w:rsid w:val="001C508B"/>
    <w:rsid w:val="001C6BFE"/>
    <w:rsid w:val="001C7DBF"/>
    <w:rsid w:val="001D04A1"/>
    <w:rsid w:val="001D0EC1"/>
    <w:rsid w:val="001D12C8"/>
    <w:rsid w:val="001D18AF"/>
    <w:rsid w:val="001D2136"/>
    <w:rsid w:val="001D3381"/>
    <w:rsid w:val="001D47CB"/>
    <w:rsid w:val="001D53EE"/>
    <w:rsid w:val="001D6359"/>
    <w:rsid w:val="001D6DF6"/>
    <w:rsid w:val="001E0C1D"/>
    <w:rsid w:val="001E15CD"/>
    <w:rsid w:val="001E231F"/>
    <w:rsid w:val="001E2656"/>
    <w:rsid w:val="001E271B"/>
    <w:rsid w:val="001E3619"/>
    <w:rsid w:val="001E3693"/>
    <w:rsid w:val="001E38C8"/>
    <w:rsid w:val="001E4617"/>
    <w:rsid w:val="001E46CB"/>
    <w:rsid w:val="001E4FD0"/>
    <w:rsid w:val="001E6663"/>
    <w:rsid w:val="001E6D4B"/>
    <w:rsid w:val="001F2831"/>
    <w:rsid w:val="001F377C"/>
    <w:rsid w:val="001F3C4E"/>
    <w:rsid w:val="001F41DF"/>
    <w:rsid w:val="001F4843"/>
    <w:rsid w:val="0020043F"/>
    <w:rsid w:val="002006D3"/>
    <w:rsid w:val="00200828"/>
    <w:rsid w:val="00200E28"/>
    <w:rsid w:val="00201908"/>
    <w:rsid w:val="00202AE4"/>
    <w:rsid w:val="00202AF8"/>
    <w:rsid w:val="00202C1D"/>
    <w:rsid w:val="00203E6D"/>
    <w:rsid w:val="0020442C"/>
    <w:rsid w:val="00206936"/>
    <w:rsid w:val="00210147"/>
    <w:rsid w:val="00211A83"/>
    <w:rsid w:val="002133A8"/>
    <w:rsid w:val="00213DBA"/>
    <w:rsid w:val="002152E8"/>
    <w:rsid w:val="002159E7"/>
    <w:rsid w:val="002162EC"/>
    <w:rsid w:val="00220186"/>
    <w:rsid w:val="0022422F"/>
    <w:rsid w:val="002255D5"/>
    <w:rsid w:val="00226259"/>
    <w:rsid w:val="002272D2"/>
    <w:rsid w:val="00227CFE"/>
    <w:rsid w:val="00230687"/>
    <w:rsid w:val="002315BD"/>
    <w:rsid w:val="00231B60"/>
    <w:rsid w:val="002324BE"/>
    <w:rsid w:val="002329DA"/>
    <w:rsid w:val="00233922"/>
    <w:rsid w:val="0023402F"/>
    <w:rsid w:val="00234A6E"/>
    <w:rsid w:val="00234FE1"/>
    <w:rsid w:val="002358CB"/>
    <w:rsid w:val="0023641E"/>
    <w:rsid w:val="00236547"/>
    <w:rsid w:val="00236669"/>
    <w:rsid w:val="0024016D"/>
    <w:rsid w:val="002405F6"/>
    <w:rsid w:val="002426AC"/>
    <w:rsid w:val="00244623"/>
    <w:rsid w:val="00244D4E"/>
    <w:rsid w:val="00244FB3"/>
    <w:rsid w:val="0024537E"/>
    <w:rsid w:val="00246930"/>
    <w:rsid w:val="0025151D"/>
    <w:rsid w:val="00251617"/>
    <w:rsid w:val="00251AD1"/>
    <w:rsid w:val="002522A8"/>
    <w:rsid w:val="00252AB0"/>
    <w:rsid w:val="002534B9"/>
    <w:rsid w:val="0025401F"/>
    <w:rsid w:val="0025424B"/>
    <w:rsid w:val="0025462C"/>
    <w:rsid w:val="002553B4"/>
    <w:rsid w:val="002556B2"/>
    <w:rsid w:val="00255BFA"/>
    <w:rsid w:val="00255D24"/>
    <w:rsid w:val="00256266"/>
    <w:rsid w:val="00260637"/>
    <w:rsid w:val="00260AD4"/>
    <w:rsid w:val="002617BE"/>
    <w:rsid w:val="00261988"/>
    <w:rsid w:val="00261BB5"/>
    <w:rsid w:val="00262460"/>
    <w:rsid w:val="00263079"/>
    <w:rsid w:val="0026307E"/>
    <w:rsid w:val="002637B2"/>
    <w:rsid w:val="00263A4A"/>
    <w:rsid w:val="00263C50"/>
    <w:rsid w:val="00264B5A"/>
    <w:rsid w:val="002658AA"/>
    <w:rsid w:val="002666B9"/>
    <w:rsid w:val="00267CAC"/>
    <w:rsid w:val="00270B29"/>
    <w:rsid w:val="00270BCC"/>
    <w:rsid w:val="00271087"/>
    <w:rsid w:val="002712CF"/>
    <w:rsid w:val="002722F1"/>
    <w:rsid w:val="00272C7D"/>
    <w:rsid w:val="00273C9E"/>
    <w:rsid w:val="00273EFC"/>
    <w:rsid w:val="0027486B"/>
    <w:rsid w:val="00275A65"/>
    <w:rsid w:val="00275CD4"/>
    <w:rsid w:val="00275EAB"/>
    <w:rsid w:val="00276D1B"/>
    <w:rsid w:val="00277A80"/>
    <w:rsid w:val="00277B1B"/>
    <w:rsid w:val="002804E9"/>
    <w:rsid w:val="00280ACA"/>
    <w:rsid w:val="00280BA1"/>
    <w:rsid w:val="00280BB3"/>
    <w:rsid w:val="002812F4"/>
    <w:rsid w:val="0028145D"/>
    <w:rsid w:val="002824C6"/>
    <w:rsid w:val="002833E0"/>
    <w:rsid w:val="002843B8"/>
    <w:rsid w:val="00284523"/>
    <w:rsid w:val="002845F6"/>
    <w:rsid w:val="00284F19"/>
    <w:rsid w:val="00284FC3"/>
    <w:rsid w:val="002857B8"/>
    <w:rsid w:val="00285E5B"/>
    <w:rsid w:val="0028642E"/>
    <w:rsid w:val="0028679E"/>
    <w:rsid w:val="002870AF"/>
    <w:rsid w:val="0029143C"/>
    <w:rsid w:val="002926B0"/>
    <w:rsid w:val="0029376C"/>
    <w:rsid w:val="00294035"/>
    <w:rsid w:val="00295622"/>
    <w:rsid w:val="00295853"/>
    <w:rsid w:val="002958BD"/>
    <w:rsid w:val="002960FD"/>
    <w:rsid w:val="00296542"/>
    <w:rsid w:val="002969B1"/>
    <w:rsid w:val="00297868"/>
    <w:rsid w:val="002A0161"/>
    <w:rsid w:val="002A0817"/>
    <w:rsid w:val="002A1C92"/>
    <w:rsid w:val="002A2A20"/>
    <w:rsid w:val="002A486B"/>
    <w:rsid w:val="002A4AB5"/>
    <w:rsid w:val="002A5C41"/>
    <w:rsid w:val="002A62F5"/>
    <w:rsid w:val="002A67EC"/>
    <w:rsid w:val="002A6E95"/>
    <w:rsid w:val="002A6F86"/>
    <w:rsid w:val="002A7E4F"/>
    <w:rsid w:val="002B0381"/>
    <w:rsid w:val="002B0FF4"/>
    <w:rsid w:val="002B25E4"/>
    <w:rsid w:val="002B2CF5"/>
    <w:rsid w:val="002B3185"/>
    <w:rsid w:val="002B389A"/>
    <w:rsid w:val="002B3D4E"/>
    <w:rsid w:val="002B48FD"/>
    <w:rsid w:val="002B490C"/>
    <w:rsid w:val="002B5FC4"/>
    <w:rsid w:val="002B6C7F"/>
    <w:rsid w:val="002B7746"/>
    <w:rsid w:val="002B7C88"/>
    <w:rsid w:val="002B7D12"/>
    <w:rsid w:val="002C0C12"/>
    <w:rsid w:val="002C0E2E"/>
    <w:rsid w:val="002C0E8F"/>
    <w:rsid w:val="002C140F"/>
    <w:rsid w:val="002C1FEC"/>
    <w:rsid w:val="002C2AD8"/>
    <w:rsid w:val="002C3A3D"/>
    <w:rsid w:val="002C3FC9"/>
    <w:rsid w:val="002C4688"/>
    <w:rsid w:val="002C7CEC"/>
    <w:rsid w:val="002D08A2"/>
    <w:rsid w:val="002D382F"/>
    <w:rsid w:val="002D3C98"/>
    <w:rsid w:val="002D42F7"/>
    <w:rsid w:val="002D4FE8"/>
    <w:rsid w:val="002D50F0"/>
    <w:rsid w:val="002D738B"/>
    <w:rsid w:val="002D79A7"/>
    <w:rsid w:val="002E097F"/>
    <w:rsid w:val="002E0EAB"/>
    <w:rsid w:val="002E27E3"/>
    <w:rsid w:val="002E3068"/>
    <w:rsid w:val="002E3915"/>
    <w:rsid w:val="002E41D9"/>
    <w:rsid w:val="002E45DD"/>
    <w:rsid w:val="002E5991"/>
    <w:rsid w:val="002E7038"/>
    <w:rsid w:val="002E7210"/>
    <w:rsid w:val="002E7BFD"/>
    <w:rsid w:val="002E7DB8"/>
    <w:rsid w:val="002F03EA"/>
    <w:rsid w:val="002F0732"/>
    <w:rsid w:val="002F085C"/>
    <w:rsid w:val="002F0DEA"/>
    <w:rsid w:val="002F1BB1"/>
    <w:rsid w:val="002F1C69"/>
    <w:rsid w:val="002F1F35"/>
    <w:rsid w:val="002F2943"/>
    <w:rsid w:val="002F2B1E"/>
    <w:rsid w:val="002F35AE"/>
    <w:rsid w:val="002F35F3"/>
    <w:rsid w:val="002F401B"/>
    <w:rsid w:val="002F4537"/>
    <w:rsid w:val="002F491A"/>
    <w:rsid w:val="002F5835"/>
    <w:rsid w:val="002F64A5"/>
    <w:rsid w:val="002F77DB"/>
    <w:rsid w:val="0030063C"/>
    <w:rsid w:val="00301031"/>
    <w:rsid w:val="0030192A"/>
    <w:rsid w:val="00301C96"/>
    <w:rsid w:val="00301E69"/>
    <w:rsid w:val="00304705"/>
    <w:rsid w:val="00305478"/>
    <w:rsid w:val="00305DEE"/>
    <w:rsid w:val="003061BA"/>
    <w:rsid w:val="003101DF"/>
    <w:rsid w:val="003117BE"/>
    <w:rsid w:val="00312A02"/>
    <w:rsid w:val="003156BF"/>
    <w:rsid w:val="00315B48"/>
    <w:rsid w:val="00316039"/>
    <w:rsid w:val="00320608"/>
    <w:rsid w:val="00320FBE"/>
    <w:rsid w:val="00321E81"/>
    <w:rsid w:val="00322A91"/>
    <w:rsid w:val="00322ED6"/>
    <w:rsid w:val="00323756"/>
    <w:rsid w:val="00323AD3"/>
    <w:rsid w:val="003244D6"/>
    <w:rsid w:val="00324FEB"/>
    <w:rsid w:val="00327609"/>
    <w:rsid w:val="00327863"/>
    <w:rsid w:val="0032787E"/>
    <w:rsid w:val="003304A4"/>
    <w:rsid w:val="00330BCD"/>
    <w:rsid w:val="00331F24"/>
    <w:rsid w:val="0033215F"/>
    <w:rsid w:val="0033241B"/>
    <w:rsid w:val="003342A3"/>
    <w:rsid w:val="00334944"/>
    <w:rsid w:val="00334AAA"/>
    <w:rsid w:val="00334DD4"/>
    <w:rsid w:val="00337B16"/>
    <w:rsid w:val="00340836"/>
    <w:rsid w:val="00340F7C"/>
    <w:rsid w:val="00341642"/>
    <w:rsid w:val="00342004"/>
    <w:rsid w:val="00343D79"/>
    <w:rsid w:val="00344357"/>
    <w:rsid w:val="003446D5"/>
    <w:rsid w:val="00344895"/>
    <w:rsid w:val="00344A3A"/>
    <w:rsid w:val="00344B3C"/>
    <w:rsid w:val="00344C7C"/>
    <w:rsid w:val="00345509"/>
    <w:rsid w:val="00345AD5"/>
    <w:rsid w:val="0034635C"/>
    <w:rsid w:val="0034652B"/>
    <w:rsid w:val="00346726"/>
    <w:rsid w:val="00347B9D"/>
    <w:rsid w:val="003500C9"/>
    <w:rsid w:val="00352600"/>
    <w:rsid w:val="00352B96"/>
    <w:rsid w:val="00353612"/>
    <w:rsid w:val="00353D1B"/>
    <w:rsid w:val="00354D53"/>
    <w:rsid w:val="00354E64"/>
    <w:rsid w:val="00356050"/>
    <w:rsid w:val="00356204"/>
    <w:rsid w:val="00356B98"/>
    <w:rsid w:val="00357E53"/>
    <w:rsid w:val="00361049"/>
    <w:rsid w:val="003615BB"/>
    <w:rsid w:val="00361728"/>
    <w:rsid w:val="00361A36"/>
    <w:rsid w:val="00361CEA"/>
    <w:rsid w:val="00361D60"/>
    <w:rsid w:val="00363082"/>
    <w:rsid w:val="00364133"/>
    <w:rsid w:val="003649A9"/>
    <w:rsid w:val="00366A3C"/>
    <w:rsid w:val="003674C4"/>
    <w:rsid w:val="003679E6"/>
    <w:rsid w:val="00370EB3"/>
    <w:rsid w:val="00371998"/>
    <w:rsid w:val="00372676"/>
    <w:rsid w:val="00372D51"/>
    <w:rsid w:val="003736B9"/>
    <w:rsid w:val="003739CB"/>
    <w:rsid w:val="0037401F"/>
    <w:rsid w:val="00374B4C"/>
    <w:rsid w:val="00374F21"/>
    <w:rsid w:val="003752CB"/>
    <w:rsid w:val="003757FE"/>
    <w:rsid w:val="00375B2C"/>
    <w:rsid w:val="00376944"/>
    <w:rsid w:val="00376F10"/>
    <w:rsid w:val="00380837"/>
    <w:rsid w:val="00381786"/>
    <w:rsid w:val="00381ECE"/>
    <w:rsid w:val="00383FB0"/>
    <w:rsid w:val="00384BE4"/>
    <w:rsid w:val="0038510B"/>
    <w:rsid w:val="0038534C"/>
    <w:rsid w:val="003868A2"/>
    <w:rsid w:val="00386CAE"/>
    <w:rsid w:val="00387038"/>
    <w:rsid w:val="00387140"/>
    <w:rsid w:val="003872AC"/>
    <w:rsid w:val="00390D7B"/>
    <w:rsid w:val="00391BB1"/>
    <w:rsid w:val="00391CC0"/>
    <w:rsid w:val="00393A9F"/>
    <w:rsid w:val="0039419E"/>
    <w:rsid w:val="00395356"/>
    <w:rsid w:val="00395C04"/>
    <w:rsid w:val="00395EBD"/>
    <w:rsid w:val="003966F6"/>
    <w:rsid w:val="003A0283"/>
    <w:rsid w:val="003A0D04"/>
    <w:rsid w:val="003A0D9F"/>
    <w:rsid w:val="003A1B1E"/>
    <w:rsid w:val="003A210E"/>
    <w:rsid w:val="003A3050"/>
    <w:rsid w:val="003A3414"/>
    <w:rsid w:val="003A5067"/>
    <w:rsid w:val="003A5D36"/>
    <w:rsid w:val="003A6BB0"/>
    <w:rsid w:val="003B00B8"/>
    <w:rsid w:val="003B0FCD"/>
    <w:rsid w:val="003B28CC"/>
    <w:rsid w:val="003B3654"/>
    <w:rsid w:val="003B5A5E"/>
    <w:rsid w:val="003B6993"/>
    <w:rsid w:val="003B7470"/>
    <w:rsid w:val="003B775B"/>
    <w:rsid w:val="003C4C8F"/>
    <w:rsid w:val="003C61AC"/>
    <w:rsid w:val="003C6AD0"/>
    <w:rsid w:val="003C77DB"/>
    <w:rsid w:val="003D1184"/>
    <w:rsid w:val="003D12E5"/>
    <w:rsid w:val="003D133D"/>
    <w:rsid w:val="003D2A8B"/>
    <w:rsid w:val="003D2F17"/>
    <w:rsid w:val="003D3242"/>
    <w:rsid w:val="003D37B4"/>
    <w:rsid w:val="003D43C8"/>
    <w:rsid w:val="003D6B58"/>
    <w:rsid w:val="003D7286"/>
    <w:rsid w:val="003D72FC"/>
    <w:rsid w:val="003D7502"/>
    <w:rsid w:val="003E1B90"/>
    <w:rsid w:val="003E2E62"/>
    <w:rsid w:val="003E36AA"/>
    <w:rsid w:val="003E456C"/>
    <w:rsid w:val="003E456F"/>
    <w:rsid w:val="003E477E"/>
    <w:rsid w:val="003E4FD2"/>
    <w:rsid w:val="003E5329"/>
    <w:rsid w:val="003E5A42"/>
    <w:rsid w:val="003E60AE"/>
    <w:rsid w:val="003E6BB8"/>
    <w:rsid w:val="003E707C"/>
    <w:rsid w:val="003E7CEE"/>
    <w:rsid w:val="003E7EF9"/>
    <w:rsid w:val="003F411F"/>
    <w:rsid w:val="003F4B59"/>
    <w:rsid w:val="003F4D6C"/>
    <w:rsid w:val="003F61CB"/>
    <w:rsid w:val="003F6BA6"/>
    <w:rsid w:val="003F6CAA"/>
    <w:rsid w:val="00401899"/>
    <w:rsid w:val="00403AD6"/>
    <w:rsid w:val="00403C78"/>
    <w:rsid w:val="0040433D"/>
    <w:rsid w:val="00405263"/>
    <w:rsid w:val="00405AD0"/>
    <w:rsid w:val="004067E7"/>
    <w:rsid w:val="0041046E"/>
    <w:rsid w:val="00410586"/>
    <w:rsid w:val="00410D17"/>
    <w:rsid w:val="00410E5B"/>
    <w:rsid w:val="00411CB8"/>
    <w:rsid w:val="0041335D"/>
    <w:rsid w:val="00413640"/>
    <w:rsid w:val="00414171"/>
    <w:rsid w:val="00414650"/>
    <w:rsid w:val="00415521"/>
    <w:rsid w:val="0041779D"/>
    <w:rsid w:val="00420C6C"/>
    <w:rsid w:val="0042230D"/>
    <w:rsid w:val="00422914"/>
    <w:rsid w:val="004239B8"/>
    <w:rsid w:val="00425018"/>
    <w:rsid w:val="00425A3F"/>
    <w:rsid w:val="00425F63"/>
    <w:rsid w:val="0042607B"/>
    <w:rsid w:val="00427C66"/>
    <w:rsid w:val="004302D0"/>
    <w:rsid w:val="00430344"/>
    <w:rsid w:val="00431543"/>
    <w:rsid w:val="004317F6"/>
    <w:rsid w:val="00433183"/>
    <w:rsid w:val="004336E0"/>
    <w:rsid w:val="0043379D"/>
    <w:rsid w:val="0043444A"/>
    <w:rsid w:val="00434A14"/>
    <w:rsid w:val="00435972"/>
    <w:rsid w:val="00435F5D"/>
    <w:rsid w:val="00436731"/>
    <w:rsid w:val="004367E1"/>
    <w:rsid w:val="0043747D"/>
    <w:rsid w:val="0043789D"/>
    <w:rsid w:val="00437937"/>
    <w:rsid w:val="004379F2"/>
    <w:rsid w:val="0044148D"/>
    <w:rsid w:val="004424BE"/>
    <w:rsid w:val="00442E36"/>
    <w:rsid w:val="0044327E"/>
    <w:rsid w:val="00443F56"/>
    <w:rsid w:val="00444F3A"/>
    <w:rsid w:val="00446F00"/>
    <w:rsid w:val="00447E53"/>
    <w:rsid w:val="004502DA"/>
    <w:rsid w:val="004503E8"/>
    <w:rsid w:val="00450FA9"/>
    <w:rsid w:val="00451CD6"/>
    <w:rsid w:val="00452052"/>
    <w:rsid w:val="00452B09"/>
    <w:rsid w:val="00455162"/>
    <w:rsid w:val="004556BA"/>
    <w:rsid w:val="00455C3D"/>
    <w:rsid w:val="0045652A"/>
    <w:rsid w:val="0046006F"/>
    <w:rsid w:val="00460DF2"/>
    <w:rsid w:val="00462BBD"/>
    <w:rsid w:val="004639FC"/>
    <w:rsid w:val="00463A2C"/>
    <w:rsid w:val="00465F99"/>
    <w:rsid w:val="00466099"/>
    <w:rsid w:val="00466556"/>
    <w:rsid w:val="004714DE"/>
    <w:rsid w:val="00473167"/>
    <w:rsid w:val="00473796"/>
    <w:rsid w:val="00474C5F"/>
    <w:rsid w:val="0047558F"/>
    <w:rsid w:val="00475DD9"/>
    <w:rsid w:val="00475EE4"/>
    <w:rsid w:val="00476535"/>
    <w:rsid w:val="0047697B"/>
    <w:rsid w:val="00476B82"/>
    <w:rsid w:val="00477C83"/>
    <w:rsid w:val="00477CB2"/>
    <w:rsid w:val="00477E7C"/>
    <w:rsid w:val="00480B07"/>
    <w:rsid w:val="00481043"/>
    <w:rsid w:val="00482185"/>
    <w:rsid w:val="00482349"/>
    <w:rsid w:val="004828F7"/>
    <w:rsid w:val="00483809"/>
    <w:rsid w:val="00483AF7"/>
    <w:rsid w:val="00484909"/>
    <w:rsid w:val="00484E29"/>
    <w:rsid w:val="00485043"/>
    <w:rsid w:val="004856C8"/>
    <w:rsid w:val="0048771B"/>
    <w:rsid w:val="00490242"/>
    <w:rsid w:val="0049188D"/>
    <w:rsid w:val="004919C6"/>
    <w:rsid w:val="00492034"/>
    <w:rsid w:val="004923BC"/>
    <w:rsid w:val="00494529"/>
    <w:rsid w:val="0049702D"/>
    <w:rsid w:val="004975C8"/>
    <w:rsid w:val="004A069E"/>
    <w:rsid w:val="004A0728"/>
    <w:rsid w:val="004A3075"/>
    <w:rsid w:val="004A3C58"/>
    <w:rsid w:val="004A3C80"/>
    <w:rsid w:val="004A3D01"/>
    <w:rsid w:val="004A4F36"/>
    <w:rsid w:val="004A6317"/>
    <w:rsid w:val="004A6D07"/>
    <w:rsid w:val="004A6E9A"/>
    <w:rsid w:val="004A785F"/>
    <w:rsid w:val="004A789C"/>
    <w:rsid w:val="004B0170"/>
    <w:rsid w:val="004B1319"/>
    <w:rsid w:val="004B2837"/>
    <w:rsid w:val="004B2D65"/>
    <w:rsid w:val="004B37EE"/>
    <w:rsid w:val="004B421E"/>
    <w:rsid w:val="004B4224"/>
    <w:rsid w:val="004B46F7"/>
    <w:rsid w:val="004B5B15"/>
    <w:rsid w:val="004B6AF1"/>
    <w:rsid w:val="004B7A30"/>
    <w:rsid w:val="004B7FBC"/>
    <w:rsid w:val="004C01D6"/>
    <w:rsid w:val="004C0ADF"/>
    <w:rsid w:val="004C1A05"/>
    <w:rsid w:val="004C3163"/>
    <w:rsid w:val="004C520D"/>
    <w:rsid w:val="004C5373"/>
    <w:rsid w:val="004C5C8A"/>
    <w:rsid w:val="004C5EA7"/>
    <w:rsid w:val="004C61F4"/>
    <w:rsid w:val="004C67A6"/>
    <w:rsid w:val="004C6918"/>
    <w:rsid w:val="004C7CC5"/>
    <w:rsid w:val="004D0092"/>
    <w:rsid w:val="004D0F95"/>
    <w:rsid w:val="004D2038"/>
    <w:rsid w:val="004D23B6"/>
    <w:rsid w:val="004D35D3"/>
    <w:rsid w:val="004D3C26"/>
    <w:rsid w:val="004D575A"/>
    <w:rsid w:val="004D7A9C"/>
    <w:rsid w:val="004E1059"/>
    <w:rsid w:val="004E117E"/>
    <w:rsid w:val="004E14B8"/>
    <w:rsid w:val="004E2768"/>
    <w:rsid w:val="004E2A5C"/>
    <w:rsid w:val="004E33C4"/>
    <w:rsid w:val="004E41B6"/>
    <w:rsid w:val="004E44F9"/>
    <w:rsid w:val="004E46E2"/>
    <w:rsid w:val="004E46F2"/>
    <w:rsid w:val="004E5624"/>
    <w:rsid w:val="004E59F4"/>
    <w:rsid w:val="004E5E1C"/>
    <w:rsid w:val="004E62FF"/>
    <w:rsid w:val="004E64B2"/>
    <w:rsid w:val="004E7609"/>
    <w:rsid w:val="004E76CB"/>
    <w:rsid w:val="004E7953"/>
    <w:rsid w:val="004F0EBC"/>
    <w:rsid w:val="004F20FF"/>
    <w:rsid w:val="004F2176"/>
    <w:rsid w:val="004F371E"/>
    <w:rsid w:val="004F5023"/>
    <w:rsid w:val="004F523E"/>
    <w:rsid w:val="004F6410"/>
    <w:rsid w:val="004F72D6"/>
    <w:rsid w:val="0050099A"/>
    <w:rsid w:val="00500BB2"/>
    <w:rsid w:val="00500CCC"/>
    <w:rsid w:val="005013A0"/>
    <w:rsid w:val="0050186D"/>
    <w:rsid w:val="005029FA"/>
    <w:rsid w:val="00502DA2"/>
    <w:rsid w:val="005033A6"/>
    <w:rsid w:val="00503AE4"/>
    <w:rsid w:val="0050533C"/>
    <w:rsid w:val="00505470"/>
    <w:rsid w:val="00505555"/>
    <w:rsid w:val="005055C7"/>
    <w:rsid w:val="005057A8"/>
    <w:rsid w:val="0050618A"/>
    <w:rsid w:val="00506A2A"/>
    <w:rsid w:val="00506B4E"/>
    <w:rsid w:val="005073B0"/>
    <w:rsid w:val="00510DC2"/>
    <w:rsid w:val="00512375"/>
    <w:rsid w:val="005137E2"/>
    <w:rsid w:val="00513864"/>
    <w:rsid w:val="0051439F"/>
    <w:rsid w:val="005154F9"/>
    <w:rsid w:val="0051750A"/>
    <w:rsid w:val="005179D5"/>
    <w:rsid w:val="00517C84"/>
    <w:rsid w:val="00520C69"/>
    <w:rsid w:val="00521369"/>
    <w:rsid w:val="0052197A"/>
    <w:rsid w:val="00522161"/>
    <w:rsid w:val="00522970"/>
    <w:rsid w:val="00522AAD"/>
    <w:rsid w:val="00523988"/>
    <w:rsid w:val="00523AF8"/>
    <w:rsid w:val="00523EB3"/>
    <w:rsid w:val="00523FE8"/>
    <w:rsid w:val="0052432F"/>
    <w:rsid w:val="00524812"/>
    <w:rsid w:val="005248C9"/>
    <w:rsid w:val="00524EB4"/>
    <w:rsid w:val="005266B3"/>
    <w:rsid w:val="0052787B"/>
    <w:rsid w:val="00527A03"/>
    <w:rsid w:val="00527FCC"/>
    <w:rsid w:val="005315EA"/>
    <w:rsid w:val="005317B7"/>
    <w:rsid w:val="005320A6"/>
    <w:rsid w:val="00532A2C"/>
    <w:rsid w:val="00532BC9"/>
    <w:rsid w:val="00532D36"/>
    <w:rsid w:val="00534FA9"/>
    <w:rsid w:val="00537394"/>
    <w:rsid w:val="00540D6A"/>
    <w:rsid w:val="00542DDE"/>
    <w:rsid w:val="0054342A"/>
    <w:rsid w:val="00544F38"/>
    <w:rsid w:val="0054667C"/>
    <w:rsid w:val="0054678B"/>
    <w:rsid w:val="00546B8A"/>
    <w:rsid w:val="005475C6"/>
    <w:rsid w:val="00547960"/>
    <w:rsid w:val="0055137A"/>
    <w:rsid w:val="00551996"/>
    <w:rsid w:val="00551CE0"/>
    <w:rsid w:val="0055520B"/>
    <w:rsid w:val="0055604C"/>
    <w:rsid w:val="005567FF"/>
    <w:rsid w:val="005621AF"/>
    <w:rsid w:val="00563601"/>
    <w:rsid w:val="005636AB"/>
    <w:rsid w:val="00563C7F"/>
    <w:rsid w:val="00564676"/>
    <w:rsid w:val="00564E19"/>
    <w:rsid w:val="005666D2"/>
    <w:rsid w:val="00566C47"/>
    <w:rsid w:val="00567365"/>
    <w:rsid w:val="00567862"/>
    <w:rsid w:val="00567A4E"/>
    <w:rsid w:val="0057046A"/>
    <w:rsid w:val="00570584"/>
    <w:rsid w:val="00571DA5"/>
    <w:rsid w:val="00571FBC"/>
    <w:rsid w:val="005720BB"/>
    <w:rsid w:val="00572200"/>
    <w:rsid w:val="005725DA"/>
    <w:rsid w:val="00573064"/>
    <w:rsid w:val="00574790"/>
    <w:rsid w:val="00574918"/>
    <w:rsid w:val="0057520A"/>
    <w:rsid w:val="005765C7"/>
    <w:rsid w:val="00577882"/>
    <w:rsid w:val="00577930"/>
    <w:rsid w:val="005816A3"/>
    <w:rsid w:val="005825F2"/>
    <w:rsid w:val="0058470A"/>
    <w:rsid w:val="005850C2"/>
    <w:rsid w:val="00585255"/>
    <w:rsid w:val="00585A55"/>
    <w:rsid w:val="00587109"/>
    <w:rsid w:val="00590121"/>
    <w:rsid w:val="0059054B"/>
    <w:rsid w:val="005909DD"/>
    <w:rsid w:val="00590BCD"/>
    <w:rsid w:val="00590D2A"/>
    <w:rsid w:val="00591786"/>
    <w:rsid w:val="00592A7F"/>
    <w:rsid w:val="00592C07"/>
    <w:rsid w:val="00593910"/>
    <w:rsid w:val="00594832"/>
    <w:rsid w:val="005966A6"/>
    <w:rsid w:val="0059670D"/>
    <w:rsid w:val="00597092"/>
    <w:rsid w:val="005A0BF9"/>
    <w:rsid w:val="005A235B"/>
    <w:rsid w:val="005A35BE"/>
    <w:rsid w:val="005A72E9"/>
    <w:rsid w:val="005A7585"/>
    <w:rsid w:val="005A7A8A"/>
    <w:rsid w:val="005B07FD"/>
    <w:rsid w:val="005B0EA4"/>
    <w:rsid w:val="005B2154"/>
    <w:rsid w:val="005B26B8"/>
    <w:rsid w:val="005B307F"/>
    <w:rsid w:val="005B4E68"/>
    <w:rsid w:val="005B6B8E"/>
    <w:rsid w:val="005B6BE4"/>
    <w:rsid w:val="005B74D6"/>
    <w:rsid w:val="005C0024"/>
    <w:rsid w:val="005C0059"/>
    <w:rsid w:val="005C0A21"/>
    <w:rsid w:val="005C1077"/>
    <w:rsid w:val="005C1261"/>
    <w:rsid w:val="005C16C6"/>
    <w:rsid w:val="005C190A"/>
    <w:rsid w:val="005C1A37"/>
    <w:rsid w:val="005C27EF"/>
    <w:rsid w:val="005C2B84"/>
    <w:rsid w:val="005C36B2"/>
    <w:rsid w:val="005C461D"/>
    <w:rsid w:val="005C53EA"/>
    <w:rsid w:val="005C59C6"/>
    <w:rsid w:val="005C68AD"/>
    <w:rsid w:val="005C7995"/>
    <w:rsid w:val="005D0D13"/>
    <w:rsid w:val="005D1446"/>
    <w:rsid w:val="005D144D"/>
    <w:rsid w:val="005D1D55"/>
    <w:rsid w:val="005D2910"/>
    <w:rsid w:val="005D2C2F"/>
    <w:rsid w:val="005D3374"/>
    <w:rsid w:val="005D357D"/>
    <w:rsid w:val="005D3682"/>
    <w:rsid w:val="005D42EC"/>
    <w:rsid w:val="005D562E"/>
    <w:rsid w:val="005D6F99"/>
    <w:rsid w:val="005D7985"/>
    <w:rsid w:val="005D7E88"/>
    <w:rsid w:val="005E0DF8"/>
    <w:rsid w:val="005E31CE"/>
    <w:rsid w:val="005E5376"/>
    <w:rsid w:val="005E5E30"/>
    <w:rsid w:val="005E66BE"/>
    <w:rsid w:val="005E6BD1"/>
    <w:rsid w:val="005E71CD"/>
    <w:rsid w:val="005F1073"/>
    <w:rsid w:val="005F2FB4"/>
    <w:rsid w:val="005F3BCA"/>
    <w:rsid w:val="005F3C47"/>
    <w:rsid w:val="005F3C6B"/>
    <w:rsid w:val="005F5AFA"/>
    <w:rsid w:val="005F629F"/>
    <w:rsid w:val="005F6305"/>
    <w:rsid w:val="005F6D2D"/>
    <w:rsid w:val="005F7C39"/>
    <w:rsid w:val="00600CCE"/>
    <w:rsid w:val="006016C3"/>
    <w:rsid w:val="00601C19"/>
    <w:rsid w:val="00601D7A"/>
    <w:rsid w:val="00601FD3"/>
    <w:rsid w:val="00602515"/>
    <w:rsid w:val="00602D74"/>
    <w:rsid w:val="006030B9"/>
    <w:rsid w:val="006034C5"/>
    <w:rsid w:val="00603F40"/>
    <w:rsid w:val="006049A2"/>
    <w:rsid w:val="00604CAF"/>
    <w:rsid w:val="00605720"/>
    <w:rsid w:val="00605DA8"/>
    <w:rsid w:val="006107E0"/>
    <w:rsid w:val="00610C1B"/>
    <w:rsid w:val="00611387"/>
    <w:rsid w:val="0061176C"/>
    <w:rsid w:val="006127C3"/>
    <w:rsid w:val="00613B60"/>
    <w:rsid w:val="00614A93"/>
    <w:rsid w:val="006169A7"/>
    <w:rsid w:val="006171A3"/>
    <w:rsid w:val="00617468"/>
    <w:rsid w:val="00620884"/>
    <w:rsid w:val="0062132C"/>
    <w:rsid w:val="00621E01"/>
    <w:rsid w:val="00622674"/>
    <w:rsid w:val="006238F3"/>
    <w:rsid w:val="00624912"/>
    <w:rsid w:val="00627DB7"/>
    <w:rsid w:val="00631090"/>
    <w:rsid w:val="00632C2B"/>
    <w:rsid w:val="0063388B"/>
    <w:rsid w:val="006345DC"/>
    <w:rsid w:val="00635BBE"/>
    <w:rsid w:val="00635E94"/>
    <w:rsid w:val="00636857"/>
    <w:rsid w:val="00636A28"/>
    <w:rsid w:val="00636FA8"/>
    <w:rsid w:val="006402E7"/>
    <w:rsid w:val="006404EF"/>
    <w:rsid w:val="00640860"/>
    <w:rsid w:val="00641B28"/>
    <w:rsid w:val="00641C63"/>
    <w:rsid w:val="00642AB9"/>
    <w:rsid w:val="00644543"/>
    <w:rsid w:val="00644565"/>
    <w:rsid w:val="00644A27"/>
    <w:rsid w:val="00644B21"/>
    <w:rsid w:val="0064658F"/>
    <w:rsid w:val="006468A2"/>
    <w:rsid w:val="00650824"/>
    <w:rsid w:val="00650EEC"/>
    <w:rsid w:val="006512E4"/>
    <w:rsid w:val="00651549"/>
    <w:rsid w:val="0065242F"/>
    <w:rsid w:val="00652A85"/>
    <w:rsid w:val="0065347E"/>
    <w:rsid w:val="00655913"/>
    <w:rsid w:val="006561D9"/>
    <w:rsid w:val="0065655A"/>
    <w:rsid w:val="00656F81"/>
    <w:rsid w:val="006609FA"/>
    <w:rsid w:val="0066125C"/>
    <w:rsid w:val="0066285E"/>
    <w:rsid w:val="00663830"/>
    <w:rsid w:val="00663887"/>
    <w:rsid w:val="00665137"/>
    <w:rsid w:val="00665E02"/>
    <w:rsid w:val="00666149"/>
    <w:rsid w:val="00666F63"/>
    <w:rsid w:val="00667DF9"/>
    <w:rsid w:val="0067025B"/>
    <w:rsid w:val="00670BEA"/>
    <w:rsid w:val="006731DA"/>
    <w:rsid w:val="00673F02"/>
    <w:rsid w:val="00673FD4"/>
    <w:rsid w:val="00674AB4"/>
    <w:rsid w:val="00676F5F"/>
    <w:rsid w:val="006771A4"/>
    <w:rsid w:val="00677716"/>
    <w:rsid w:val="006804A4"/>
    <w:rsid w:val="00684BCA"/>
    <w:rsid w:val="00684FFB"/>
    <w:rsid w:val="006864FB"/>
    <w:rsid w:val="006866D6"/>
    <w:rsid w:val="006870F4"/>
    <w:rsid w:val="00687CE6"/>
    <w:rsid w:val="00687E01"/>
    <w:rsid w:val="00691095"/>
    <w:rsid w:val="006924DF"/>
    <w:rsid w:val="006926AE"/>
    <w:rsid w:val="0069385C"/>
    <w:rsid w:val="006950EB"/>
    <w:rsid w:val="00695785"/>
    <w:rsid w:val="00695EC8"/>
    <w:rsid w:val="00696261"/>
    <w:rsid w:val="00696487"/>
    <w:rsid w:val="0069702E"/>
    <w:rsid w:val="00697811"/>
    <w:rsid w:val="0069785C"/>
    <w:rsid w:val="006978B9"/>
    <w:rsid w:val="006A1E34"/>
    <w:rsid w:val="006A2C6F"/>
    <w:rsid w:val="006A32AC"/>
    <w:rsid w:val="006A3411"/>
    <w:rsid w:val="006A37FA"/>
    <w:rsid w:val="006A382F"/>
    <w:rsid w:val="006A4218"/>
    <w:rsid w:val="006A595F"/>
    <w:rsid w:val="006A5E47"/>
    <w:rsid w:val="006A5FDF"/>
    <w:rsid w:val="006A606A"/>
    <w:rsid w:val="006A6974"/>
    <w:rsid w:val="006A70EE"/>
    <w:rsid w:val="006A7DA4"/>
    <w:rsid w:val="006B0544"/>
    <w:rsid w:val="006B0DE7"/>
    <w:rsid w:val="006B0EEC"/>
    <w:rsid w:val="006B2CDB"/>
    <w:rsid w:val="006B2F85"/>
    <w:rsid w:val="006B53E5"/>
    <w:rsid w:val="006B580D"/>
    <w:rsid w:val="006B6B5F"/>
    <w:rsid w:val="006B74B6"/>
    <w:rsid w:val="006B795B"/>
    <w:rsid w:val="006C0A11"/>
    <w:rsid w:val="006C1078"/>
    <w:rsid w:val="006C15E9"/>
    <w:rsid w:val="006C18B5"/>
    <w:rsid w:val="006C25CB"/>
    <w:rsid w:val="006C427A"/>
    <w:rsid w:val="006C4940"/>
    <w:rsid w:val="006C495E"/>
    <w:rsid w:val="006C4DAD"/>
    <w:rsid w:val="006C67AA"/>
    <w:rsid w:val="006C6FAF"/>
    <w:rsid w:val="006C709C"/>
    <w:rsid w:val="006C7403"/>
    <w:rsid w:val="006D0C82"/>
    <w:rsid w:val="006D1C10"/>
    <w:rsid w:val="006D4590"/>
    <w:rsid w:val="006D5B62"/>
    <w:rsid w:val="006D6C68"/>
    <w:rsid w:val="006D6EB7"/>
    <w:rsid w:val="006D6FC3"/>
    <w:rsid w:val="006D739D"/>
    <w:rsid w:val="006D76D2"/>
    <w:rsid w:val="006D793E"/>
    <w:rsid w:val="006E022E"/>
    <w:rsid w:val="006E034B"/>
    <w:rsid w:val="006E0487"/>
    <w:rsid w:val="006E0B0C"/>
    <w:rsid w:val="006E13B8"/>
    <w:rsid w:val="006E17EF"/>
    <w:rsid w:val="006E1D5D"/>
    <w:rsid w:val="006E21D0"/>
    <w:rsid w:val="006E2BB6"/>
    <w:rsid w:val="006E3113"/>
    <w:rsid w:val="006E375C"/>
    <w:rsid w:val="006E4672"/>
    <w:rsid w:val="006E4770"/>
    <w:rsid w:val="006E5B6C"/>
    <w:rsid w:val="006E6969"/>
    <w:rsid w:val="006F00DE"/>
    <w:rsid w:val="006F22F1"/>
    <w:rsid w:val="006F2954"/>
    <w:rsid w:val="006F5820"/>
    <w:rsid w:val="006F6268"/>
    <w:rsid w:val="006F68DD"/>
    <w:rsid w:val="006F7598"/>
    <w:rsid w:val="006F77C0"/>
    <w:rsid w:val="006F7DD5"/>
    <w:rsid w:val="00700035"/>
    <w:rsid w:val="0070062C"/>
    <w:rsid w:val="00700DCB"/>
    <w:rsid w:val="007015FA"/>
    <w:rsid w:val="00702111"/>
    <w:rsid w:val="00702EC4"/>
    <w:rsid w:val="00703265"/>
    <w:rsid w:val="0070440B"/>
    <w:rsid w:val="00704576"/>
    <w:rsid w:val="00704733"/>
    <w:rsid w:val="0070677D"/>
    <w:rsid w:val="00707A4E"/>
    <w:rsid w:val="00710CE4"/>
    <w:rsid w:val="00710FA6"/>
    <w:rsid w:val="0071103F"/>
    <w:rsid w:val="00711612"/>
    <w:rsid w:val="0071285A"/>
    <w:rsid w:val="007144C4"/>
    <w:rsid w:val="00714EF8"/>
    <w:rsid w:val="0071721B"/>
    <w:rsid w:val="00717E04"/>
    <w:rsid w:val="00720F59"/>
    <w:rsid w:val="00723379"/>
    <w:rsid w:val="00723AE2"/>
    <w:rsid w:val="00723BB7"/>
    <w:rsid w:val="00724B57"/>
    <w:rsid w:val="0072599E"/>
    <w:rsid w:val="00725DFA"/>
    <w:rsid w:val="00726DB8"/>
    <w:rsid w:val="00727DD8"/>
    <w:rsid w:val="00727F08"/>
    <w:rsid w:val="007312D6"/>
    <w:rsid w:val="00731DB3"/>
    <w:rsid w:val="0073497D"/>
    <w:rsid w:val="00734FC1"/>
    <w:rsid w:val="00736097"/>
    <w:rsid w:val="00737DE9"/>
    <w:rsid w:val="00741185"/>
    <w:rsid w:val="00741455"/>
    <w:rsid w:val="00743017"/>
    <w:rsid w:val="00745757"/>
    <w:rsid w:val="00745D39"/>
    <w:rsid w:val="00745E06"/>
    <w:rsid w:val="00746C66"/>
    <w:rsid w:val="007477C6"/>
    <w:rsid w:val="00752253"/>
    <w:rsid w:val="007537AD"/>
    <w:rsid w:val="00753AB9"/>
    <w:rsid w:val="00753DF1"/>
    <w:rsid w:val="0075471C"/>
    <w:rsid w:val="00755479"/>
    <w:rsid w:val="00755828"/>
    <w:rsid w:val="00756E92"/>
    <w:rsid w:val="0075742A"/>
    <w:rsid w:val="00757B4A"/>
    <w:rsid w:val="0076331B"/>
    <w:rsid w:val="0076340B"/>
    <w:rsid w:val="00763F5E"/>
    <w:rsid w:val="0076410B"/>
    <w:rsid w:val="00764F7D"/>
    <w:rsid w:val="00765708"/>
    <w:rsid w:val="00765D59"/>
    <w:rsid w:val="00766F6C"/>
    <w:rsid w:val="00767436"/>
    <w:rsid w:val="007676FC"/>
    <w:rsid w:val="00767750"/>
    <w:rsid w:val="007725A5"/>
    <w:rsid w:val="00773288"/>
    <w:rsid w:val="007746D4"/>
    <w:rsid w:val="00774EB6"/>
    <w:rsid w:val="007757A3"/>
    <w:rsid w:val="00775C7D"/>
    <w:rsid w:val="007769FF"/>
    <w:rsid w:val="00776DB6"/>
    <w:rsid w:val="00777690"/>
    <w:rsid w:val="00777D05"/>
    <w:rsid w:val="00780C54"/>
    <w:rsid w:val="00781385"/>
    <w:rsid w:val="00781CC9"/>
    <w:rsid w:val="007826BC"/>
    <w:rsid w:val="00782FF3"/>
    <w:rsid w:val="0078385D"/>
    <w:rsid w:val="00783938"/>
    <w:rsid w:val="00783F86"/>
    <w:rsid w:val="00785143"/>
    <w:rsid w:val="007852BC"/>
    <w:rsid w:val="00785EDD"/>
    <w:rsid w:val="007867AF"/>
    <w:rsid w:val="00786D4B"/>
    <w:rsid w:val="0078753F"/>
    <w:rsid w:val="0078761F"/>
    <w:rsid w:val="00787DBD"/>
    <w:rsid w:val="00787ED9"/>
    <w:rsid w:val="0079339F"/>
    <w:rsid w:val="00793DE4"/>
    <w:rsid w:val="00793F10"/>
    <w:rsid w:val="00794E1F"/>
    <w:rsid w:val="00795AEA"/>
    <w:rsid w:val="00795B41"/>
    <w:rsid w:val="00796760"/>
    <w:rsid w:val="00796B74"/>
    <w:rsid w:val="00797BE0"/>
    <w:rsid w:val="007A0960"/>
    <w:rsid w:val="007A0E3D"/>
    <w:rsid w:val="007A1348"/>
    <w:rsid w:val="007A2233"/>
    <w:rsid w:val="007A2707"/>
    <w:rsid w:val="007A3483"/>
    <w:rsid w:val="007A34D1"/>
    <w:rsid w:val="007A39AC"/>
    <w:rsid w:val="007A3AA1"/>
    <w:rsid w:val="007A65CC"/>
    <w:rsid w:val="007A685F"/>
    <w:rsid w:val="007A6AEB"/>
    <w:rsid w:val="007A788B"/>
    <w:rsid w:val="007B3D4B"/>
    <w:rsid w:val="007B40DA"/>
    <w:rsid w:val="007B4659"/>
    <w:rsid w:val="007B483F"/>
    <w:rsid w:val="007B4EE9"/>
    <w:rsid w:val="007B509F"/>
    <w:rsid w:val="007B54B1"/>
    <w:rsid w:val="007B5801"/>
    <w:rsid w:val="007B59D3"/>
    <w:rsid w:val="007B6B88"/>
    <w:rsid w:val="007B709E"/>
    <w:rsid w:val="007B76AF"/>
    <w:rsid w:val="007B7B0F"/>
    <w:rsid w:val="007C26C2"/>
    <w:rsid w:val="007C5F28"/>
    <w:rsid w:val="007C5F6E"/>
    <w:rsid w:val="007C7AE5"/>
    <w:rsid w:val="007D0275"/>
    <w:rsid w:val="007D0EED"/>
    <w:rsid w:val="007D16D9"/>
    <w:rsid w:val="007D1854"/>
    <w:rsid w:val="007D3A6E"/>
    <w:rsid w:val="007D3BFA"/>
    <w:rsid w:val="007D3F6E"/>
    <w:rsid w:val="007D4230"/>
    <w:rsid w:val="007D4DB0"/>
    <w:rsid w:val="007D53EE"/>
    <w:rsid w:val="007D63C9"/>
    <w:rsid w:val="007D6A7D"/>
    <w:rsid w:val="007E0DAD"/>
    <w:rsid w:val="007E1101"/>
    <w:rsid w:val="007E17A5"/>
    <w:rsid w:val="007E34C2"/>
    <w:rsid w:val="007E3BD5"/>
    <w:rsid w:val="007E498C"/>
    <w:rsid w:val="007E583A"/>
    <w:rsid w:val="007E62AA"/>
    <w:rsid w:val="007E654F"/>
    <w:rsid w:val="007E66FF"/>
    <w:rsid w:val="007E6982"/>
    <w:rsid w:val="007E6EED"/>
    <w:rsid w:val="007F0342"/>
    <w:rsid w:val="007F18B4"/>
    <w:rsid w:val="007F19F2"/>
    <w:rsid w:val="007F2597"/>
    <w:rsid w:val="007F3176"/>
    <w:rsid w:val="007F3441"/>
    <w:rsid w:val="007F3814"/>
    <w:rsid w:val="007F3837"/>
    <w:rsid w:val="007F59FB"/>
    <w:rsid w:val="007F5D68"/>
    <w:rsid w:val="007F5D9C"/>
    <w:rsid w:val="007F6381"/>
    <w:rsid w:val="007F7825"/>
    <w:rsid w:val="007F7C96"/>
    <w:rsid w:val="0080018C"/>
    <w:rsid w:val="00800BB3"/>
    <w:rsid w:val="0080161B"/>
    <w:rsid w:val="00801714"/>
    <w:rsid w:val="00803166"/>
    <w:rsid w:val="00803347"/>
    <w:rsid w:val="00803B8B"/>
    <w:rsid w:val="008044DD"/>
    <w:rsid w:val="00805E17"/>
    <w:rsid w:val="008060AE"/>
    <w:rsid w:val="00806BF4"/>
    <w:rsid w:val="00807635"/>
    <w:rsid w:val="008104A9"/>
    <w:rsid w:val="008114CC"/>
    <w:rsid w:val="008116F5"/>
    <w:rsid w:val="00811C66"/>
    <w:rsid w:val="00813AFB"/>
    <w:rsid w:val="00813C8F"/>
    <w:rsid w:val="008144C5"/>
    <w:rsid w:val="008150CC"/>
    <w:rsid w:val="00815D3E"/>
    <w:rsid w:val="00815E84"/>
    <w:rsid w:val="00815F63"/>
    <w:rsid w:val="008177F1"/>
    <w:rsid w:val="00817C35"/>
    <w:rsid w:val="00820AD1"/>
    <w:rsid w:val="00820AF1"/>
    <w:rsid w:val="00820D58"/>
    <w:rsid w:val="00821BF5"/>
    <w:rsid w:val="00822B12"/>
    <w:rsid w:val="008231C1"/>
    <w:rsid w:val="008231E6"/>
    <w:rsid w:val="00823711"/>
    <w:rsid w:val="0082395F"/>
    <w:rsid w:val="00824920"/>
    <w:rsid w:val="00825151"/>
    <w:rsid w:val="008257EE"/>
    <w:rsid w:val="0082598B"/>
    <w:rsid w:val="00825DE1"/>
    <w:rsid w:val="00826F62"/>
    <w:rsid w:val="00830A10"/>
    <w:rsid w:val="00832296"/>
    <w:rsid w:val="00832698"/>
    <w:rsid w:val="00833BAE"/>
    <w:rsid w:val="00834797"/>
    <w:rsid w:val="008348FF"/>
    <w:rsid w:val="008349D2"/>
    <w:rsid w:val="0083516B"/>
    <w:rsid w:val="008405AB"/>
    <w:rsid w:val="00840F07"/>
    <w:rsid w:val="00841AD8"/>
    <w:rsid w:val="008437B5"/>
    <w:rsid w:val="00843BD6"/>
    <w:rsid w:val="008441D7"/>
    <w:rsid w:val="00844949"/>
    <w:rsid w:val="008449F7"/>
    <w:rsid w:val="008471ED"/>
    <w:rsid w:val="008472B4"/>
    <w:rsid w:val="0084786D"/>
    <w:rsid w:val="00850BEE"/>
    <w:rsid w:val="00850EB3"/>
    <w:rsid w:val="008516EE"/>
    <w:rsid w:val="00851F99"/>
    <w:rsid w:val="008529B6"/>
    <w:rsid w:val="00852AB5"/>
    <w:rsid w:val="0085328A"/>
    <w:rsid w:val="00853F95"/>
    <w:rsid w:val="00854039"/>
    <w:rsid w:val="008540FC"/>
    <w:rsid w:val="0085415E"/>
    <w:rsid w:val="008550E8"/>
    <w:rsid w:val="00855397"/>
    <w:rsid w:val="00856BE8"/>
    <w:rsid w:val="00857826"/>
    <w:rsid w:val="00857D7D"/>
    <w:rsid w:val="00857E9C"/>
    <w:rsid w:val="00857F49"/>
    <w:rsid w:val="008607A0"/>
    <w:rsid w:val="00860D9E"/>
    <w:rsid w:val="00861132"/>
    <w:rsid w:val="0086481F"/>
    <w:rsid w:val="0086561E"/>
    <w:rsid w:val="008670A4"/>
    <w:rsid w:val="008679D7"/>
    <w:rsid w:val="0087295F"/>
    <w:rsid w:val="0087369D"/>
    <w:rsid w:val="00873AB7"/>
    <w:rsid w:val="00873C35"/>
    <w:rsid w:val="00874298"/>
    <w:rsid w:val="00875353"/>
    <w:rsid w:val="0087549E"/>
    <w:rsid w:val="00875798"/>
    <w:rsid w:val="00875916"/>
    <w:rsid w:val="00876EE5"/>
    <w:rsid w:val="0087730C"/>
    <w:rsid w:val="00877912"/>
    <w:rsid w:val="00877CE3"/>
    <w:rsid w:val="0088183B"/>
    <w:rsid w:val="00882094"/>
    <w:rsid w:val="00883974"/>
    <w:rsid w:val="00885247"/>
    <w:rsid w:val="00885888"/>
    <w:rsid w:val="00886FB7"/>
    <w:rsid w:val="008908B8"/>
    <w:rsid w:val="008914C2"/>
    <w:rsid w:val="00891E8D"/>
    <w:rsid w:val="0089265C"/>
    <w:rsid w:val="008936D6"/>
    <w:rsid w:val="00893BED"/>
    <w:rsid w:val="00894154"/>
    <w:rsid w:val="0089591F"/>
    <w:rsid w:val="00896612"/>
    <w:rsid w:val="008A35F3"/>
    <w:rsid w:val="008A4317"/>
    <w:rsid w:val="008A4690"/>
    <w:rsid w:val="008A4C2F"/>
    <w:rsid w:val="008A5688"/>
    <w:rsid w:val="008A7579"/>
    <w:rsid w:val="008A7D57"/>
    <w:rsid w:val="008B0C2C"/>
    <w:rsid w:val="008B10C0"/>
    <w:rsid w:val="008B1D7F"/>
    <w:rsid w:val="008B2991"/>
    <w:rsid w:val="008B3006"/>
    <w:rsid w:val="008B32BB"/>
    <w:rsid w:val="008B3E58"/>
    <w:rsid w:val="008B52C0"/>
    <w:rsid w:val="008C006B"/>
    <w:rsid w:val="008C08C9"/>
    <w:rsid w:val="008C11CE"/>
    <w:rsid w:val="008C211C"/>
    <w:rsid w:val="008C249B"/>
    <w:rsid w:val="008C2985"/>
    <w:rsid w:val="008C2D75"/>
    <w:rsid w:val="008C34A9"/>
    <w:rsid w:val="008C3E24"/>
    <w:rsid w:val="008C41EE"/>
    <w:rsid w:val="008C6E2D"/>
    <w:rsid w:val="008D10F2"/>
    <w:rsid w:val="008D195A"/>
    <w:rsid w:val="008D3671"/>
    <w:rsid w:val="008D36F8"/>
    <w:rsid w:val="008D39D9"/>
    <w:rsid w:val="008D3E2A"/>
    <w:rsid w:val="008D4103"/>
    <w:rsid w:val="008D4340"/>
    <w:rsid w:val="008D7050"/>
    <w:rsid w:val="008D70AD"/>
    <w:rsid w:val="008D70D8"/>
    <w:rsid w:val="008E1229"/>
    <w:rsid w:val="008E1773"/>
    <w:rsid w:val="008E1F62"/>
    <w:rsid w:val="008E3876"/>
    <w:rsid w:val="008E418E"/>
    <w:rsid w:val="008E45CA"/>
    <w:rsid w:val="008E4728"/>
    <w:rsid w:val="008E53B8"/>
    <w:rsid w:val="008E5589"/>
    <w:rsid w:val="008E578F"/>
    <w:rsid w:val="008E68DB"/>
    <w:rsid w:val="008F0E79"/>
    <w:rsid w:val="008F10EF"/>
    <w:rsid w:val="008F515D"/>
    <w:rsid w:val="008F5ED3"/>
    <w:rsid w:val="008F603A"/>
    <w:rsid w:val="008F6E47"/>
    <w:rsid w:val="008F6F14"/>
    <w:rsid w:val="008F7B16"/>
    <w:rsid w:val="0090195E"/>
    <w:rsid w:val="00901B40"/>
    <w:rsid w:val="009033FD"/>
    <w:rsid w:val="00903628"/>
    <w:rsid w:val="00903D28"/>
    <w:rsid w:val="00904039"/>
    <w:rsid w:val="00904E87"/>
    <w:rsid w:val="009050B5"/>
    <w:rsid w:val="00905A4C"/>
    <w:rsid w:val="009060A3"/>
    <w:rsid w:val="009061DD"/>
    <w:rsid w:val="00906674"/>
    <w:rsid w:val="00906F1A"/>
    <w:rsid w:val="00913261"/>
    <w:rsid w:val="009132D7"/>
    <w:rsid w:val="00913A85"/>
    <w:rsid w:val="00914CB9"/>
    <w:rsid w:val="00914DDB"/>
    <w:rsid w:val="00915187"/>
    <w:rsid w:val="009155FD"/>
    <w:rsid w:val="009160EA"/>
    <w:rsid w:val="00917998"/>
    <w:rsid w:val="00920E79"/>
    <w:rsid w:val="009214F8"/>
    <w:rsid w:val="0092196F"/>
    <w:rsid w:val="00921B1E"/>
    <w:rsid w:val="00922141"/>
    <w:rsid w:val="00924DA1"/>
    <w:rsid w:val="00925570"/>
    <w:rsid w:val="00925981"/>
    <w:rsid w:val="0092641A"/>
    <w:rsid w:val="00927697"/>
    <w:rsid w:val="00930246"/>
    <w:rsid w:val="0093055A"/>
    <w:rsid w:val="0093066F"/>
    <w:rsid w:val="00931D6E"/>
    <w:rsid w:val="009335FA"/>
    <w:rsid w:val="00935E26"/>
    <w:rsid w:val="009373FA"/>
    <w:rsid w:val="00940571"/>
    <w:rsid w:val="00940F52"/>
    <w:rsid w:val="00941945"/>
    <w:rsid w:val="00941F61"/>
    <w:rsid w:val="009421CA"/>
    <w:rsid w:val="00942735"/>
    <w:rsid w:val="00942CA4"/>
    <w:rsid w:val="00943449"/>
    <w:rsid w:val="009434CA"/>
    <w:rsid w:val="00944503"/>
    <w:rsid w:val="009461A9"/>
    <w:rsid w:val="009467E6"/>
    <w:rsid w:val="009469FD"/>
    <w:rsid w:val="009504D4"/>
    <w:rsid w:val="009509E3"/>
    <w:rsid w:val="00951ED1"/>
    <w:rsid w:val="009523DC"/>
    <w:rsid w:val="00952833"/>
    <w:rsid w:val="00952A08"/>
    <w:rsid w:val="00954812"/>
    <w:rsid w:val="00955575"/>
    <w:rsid w:val="009559EB"/>
    <w:rsid w:val="00956EEA"/>
    <w:rsid w:val="00960089"/>
    <w:rsid w:val="0096078F"/>
    <w:rsid w:val="00960975"/>
    <w:rsid w:val="0096283E"/>
    <w:rsid w:val="00963514"/>
    <w:rsid w:val="00963618"/>
    <w:rsid w:val="009648D8"/>
    <w:rsid w:val="00965473"/>
    <w:rsid w:val="00966A12"/>
    <w:rsid w:val="00966DC8"/>
    <w:rsid w:val="00967000"/>
    <w:rsid w:val="00970EC3"/>
    <w:rsid w:val="0097159E"/>
    <w:rsid w:val="009730E0"/>
    <w:rsid w:val="0097341B"/>
    <w:rsid w:val="00973B41"/>
    <w:rsid w:val="00973E1C"/>
    <w:rsid w:val="009742FF"/>
    <w:rsid w:val="0097435D"/>
    <w:rsid w:val="00974A68"/>
    <w:rsid w:val="00975189"/>
    <w:rsid w:val="0097522E"/>
    <w:rsid w:val="00975C89"/>
    <w:rsid w:val="00981157"/>
    <w:rsid w:val="00982075"/>
    <w:rsid w:val="0098273B"/>
    <w:rsid w:val="00984584"/>
    <w:rsid w:val="009847AA"/>
    <w:rsid w:val="00985386"/>
    <w:rsid w:val="0098651A"/>
    <w:rsid w:val="00986B81"/>
    <w:rsid w:val="0098798E"/>
    <w:rsid w:val="00990494"/>
    <w:rsid w:val="00990FDD"/>
    <w:rsid w:val="00991136"/>
    <w:rsid w:val="00991431"/>
    <w:rsid w:val="00991E51"/>
    <w:rsid w:val="0099292E"/>
    <w:rsid w:val="0099312C"/>
    <w:rsid w:val="009942CC"/>
    <w:rsid w:val="009951A2"/>
    <w:rsid w:val="009953A6"/>
    <w:rsid w:val="0099618A"/>
    <w:rsid w:val="00996792"/>
    <w:rsid w:val="00996D9B"/>
    <w:rsid w:val="00996EF9"/>
    <w:rsid w:val="0099725D"/>
    <w:rsid w:val="0099784F"/>
    <w:rsid w:val="0099795A"/>
    <w:rsid w:val="009A08EB"/>
    <w:rsid w:val="009A1C0B"/>
    <w:rsid w:val="009A42C3"/>
    <w:rsid w:val="009A44CD"/>
    <w:rsid w:val="009A4C27"/>
    <w:rsid w:val="009A4DDE"/>
    <w:rsid w:val="009A661E"/>
    <w:rsid w:val="009B0CB0"/>
    <w:rsid w:val="009B1C38"/>
    <w:rsid w:val="009B2900"/>
    <w:rsid w:val="009B2F93"/>
    <w:rsid w:val="009B55CE"/>
    <w:rsid w:val="009B6E18"/>
    <w:rsid w:val="009B721B"/>
    <w:rsid w:val="009B7C10"/>
    <w:rsid w:val="009C1521"/>
    <w:rsid w:val="009C1BB7"/>
    <w:rsid w:val="009C1E58"/>
    <w:rsid w:val="009C24C2"/>
    <w:rsid w:val="009C2770"/>
    <w:rsid w:val="009C48A1"/>
    <w:rsid w:val="009C5AA0"/>
    <w:rsid w:val="009C717F"/>
    <w:rsid w:val="009C7C12"/>
    <w:rsid w:val="009C7CF4"/>
    <w:rsid w:val="009D0551"/>
    <w:rsid w:val="009D0CDF"/>
    <w:rsid w:val="009D178E"/>
    <w:rsid w:val="009D1827"/>
    <w:rsid w:val="009D220D"/>
    <w:rsid w:val="009D2542"/>
    <w:rsid w:val="009D283B"/>
    <w:rsid w:val="009D2923"/>
    <w:rsid w:val="009D2E20"/>
    <w:rsid w:val="009D3826"/>
    <w:rsid w:val="009D3D0E"/>
    <w:rsid w:val="009D52F3"/>
    <w:rsid w:val="009D548A"/>
    <w:rsid w:val="009D58FF"/>
    <w:rsid w:val="009D70D1"/>
    <w:rsid w:val="009E02EC"/>
    <w:rsid w:val="009E05D8"/>
    <w:rsid w:val="009E27F9"/>
    <w:rsid w:val="009E32C1"/>
    <w:rsid w:val="009E4190"/>
    <w:rsid w:val="009E4277"/>
    <w:rsid w:val="009E46FE"/>
    <w:rsid w:val="009E48FA"/>
    <w:rsid w:val="009E572D"/>
    <w:rsid w:val="009E7041"/>
    <w:rsid w:val="009F1315"/>
    <w:rsid w:val="009F14D3"/>
    <w:rsid w:val="009F1746"/>
    <w:rsid w:val="009F1798"/>
    <w:rsid w:val="009F194C"/>
    <w:rsid w:val="009F2510"/>
    <w:rsid w:val="009F2C70"/>
    <w:rsid w:val="009F31E4"/>
    <w:rsid w:val="009F6657"/>
    <w:rsid w:val="009F683D"/>
    <w:rsid w:val="009F6D33"/>
    <w:rsid w:val="009F7057"/>
    <w:rsid w:val="009F78F0"/>
    <w:rsid w:val="009F7D44"/>
    <w:rsid w:val="00A003F1"/>
    <w:rsid w:val="00A007BC"/>
    <w:rsid w:val="00A02FBC"/>
    <w:rsid w:val="00A05B55"/>
    <w:rsid w:val="00A05D2D"/>
    <w:rsid w:val="00A06647"/>
    <w:rsid w:val="00A06991"/>
    <w:rsid w:val="00A076A7"/>
    <w:rsid w:val="00A10279"/>
    <w:rsid w:val="00A10554"/>
    <w:rsid w:val="00A11322"/>
    <w:rsid w:val="00A11553"/>
    <w:rsid w:val="00A12346"/>
    <w:rsid w:val="00A13340"/>
    <w:rsid w:val="00A1428B"/>
    <w:rsid w:val="00A14417"/>
    <w:rsid w:val="00A14923"/>
    <w:rsid w:val="00A14C41"/>
    <w:rsid w:val="00A154B3"/>
    <w:rsid w:val="00A156B7"/>
    <w:rsid w:val="00A156E4"/>
    <w:rsid w:val="00A15B9D"/>
    <w:rsid w:val="00A16420"/>
    <w:rsid w:val="00A17518"/>
    <w:rsid w:val="00A20A0C"/>
    <w:rsid w:val="00A2359E"/>
    <w:rsid w:val="00A2360C"/>
    <w:rsid w:val="00A23A66"/>
    <w:rsid w:val="00A23CC7"/>
    <w:rsid w:val="00A24B59"/>
    <w:rsid w:val="00A26070"/>
    <w:rsid w:val="00A2656B"/>
    <w:rsid w:val="00A26D57"/>
    <w:rsid w:val="00A271F5"/>
    <w:rsid w:val="00A27973"/>
    <w:rsid w:val="00A30687"/>
    <w:rsid w:val="00A3086A"/>
    <w:rsid w:val="00A32377"/>
    <w:rsid w:val="00A33917"/>
    <w:rsid w:val="00A341F6"/>
    <w:rsid w:val="00A34C15"/>
    <w:rsid w:val="00A34DF3"/>
    <w:rsid w:val="00A34F93"/>
    <w:rsid w:val="00A35FF1"/>
    <w:rsid w:val="00A373D5"/>
    <w:rsid w:val="00A4033E"/>
    <w:rsid w:val="00A403D8"/>
    <w:rsid w:val="00A42335"/>
    <w:rsid w:val="00A42E38"/>
    <w:rsid w:val="00A4377D"/>
    <w:rsid w:val="00A44425"/>
    <w:rsid w:val="00A455E4"/>
    <w:rsid w:val="00A456E3"/>
    <w:rsid w:val="00A472EA"/>
    <w:rsid w:val="00A47364"/>
    <w:rsid w:val="00A47775"/>
    <w:rsid w:val="00A5195D"/>
    <w:rsid w:val="00A51ACC"/>
    <w:rsid w:val="00A51DBE"/>
    <w:rsid w:val="00A52490"/>
    <w:rsid w:val="00A5297D"/>
    <w:rsid w:val="00A531D7"/>
    <w:rsid w:val="00A5396B"/>
    <w:rsid w:val="00A53B37"/>
    <w:rsid w:val="00A540EA"/>
    <w:rsid w:val="00A54302"/>
    <w:rsid w:val="00A54322"/>
    <w:rsid w:val="00A56279"/>
    <w:rsid w:val="00A563AD"/>
    <w:rsid w:val="00A563C2"/>
    <w:rsid w:val="00A57CF5"/>
    <w:rsid w:val="00A57F29"/>
    <w:rsid w:val="00A60800"/>
    <w:rsid w:val="00A612E5"/>
    <w:rsid w:val="00A6298B"/>
    <w:rsid w:val="00A64AFC"/>
    <w:rsid w:val="00A65E0B"/>
    <w:rsid w:val="00A67173"/>
    <w:rsid w:val="00A711E9"/>
    <w:rsid w:val="00A713AF"/>
    <w:rsid w:val="00A729D3"/>
    <w:rsid w:val="00A744BC"/>
    <w:rsid w:val="00A74B53"/>
    <w:rsid w:val="00A74B5C"/>
    <w:rsid w:val="00A74F42"/>
    <w:rsid w:val="00A75416"/>
    <w:rsid w:val="00A75AB3"/>
    <w:rsid w:val="00A777D1"/>
    <w:rsid w:val="00A77F64"/>
    <w:rsid w:val="00A8027A"/>
    <w:rsid w:val="00A802EE"/>
    <w:rsid w:val="00A8160C"/>
    <w:rsid w:val="00A81A6F"/>
    <w:rsid w:val="00A833CD"/>
    <w:rsid w:val="00A8383D"/>
    <w:rsid w:val="00A83E1D"/>
    <w:rsid w:val="00A8472E"/>
    <w:rsid w:val="00A869C2"/>
    <w:rsid w:val="00A87204"/>
    <w:rsid w:val="00A87CAE"/>
    <w:rsid w:val="00A9047D"/>
    <w:rsid w:val="00A90815"/>
    <w:rsid w:val="00A90B84"/>
    <w:rsid w:val="00A90D46"/>
    <w:rsid w:val="00A914B4"/>
    <w:rsid w:val="00A93049"/>
    <w:rsid w:val="00A932A1"/>
    <w:rsid w:val="00A937A2"/>
    <w:rsid w:val="00A93946"/>
    <w:rsid w:val="00A956B5"/>
    <w:rsid w:val="00A96262"/>
    <w:rsid w:val="00A969C0"/>
    <w:rsid w:val="00A97625"/>
    <w:rsid w:val="00AA0BFD"/>
    <w:rsid w:val="00AA0C72"/>
    <w:rsid w:val="00AA185B"/>
    <w:rsid w:val="00AA1DD0"/>
    <w:rsid w:val="00AA1ED1"/>
    <w:rsid w:val="00AA237C"/>
    <w:rsid w:val="00AB0287"/>
    <w:rsid w:val="00AB0524"/>
    <w:rsid w:val="00AB2049"/>
    <w:rsid w:val="00AB35EF"/>
    <w:rsid w:val="00AB43D6"/>
    <w:rsid w:val="00AB47F4"/>
    <w:rsid w:val="00AB61F5"/>
    <w:rsid w:val="00AB6593"/>
    <w:rsid w:val="00AB720E"/>
    <w:rsid w:val="00AB73AD"/>
    <w:rsid w:val="00AB7741"/>
    <w:rsid w:val="00AC0022"/>
    <w:rsid w:val="00AC1954"/>
    <w:rsid w:val="00AC2435"/>
    <w:rsid w:val="00AC2A5B"/>
    <w:rsid w:val="00AC31EB"/>
    <w:rsid w:val="00AC3549"/>
    <w:rsid w:val="00AC3573"/>
    <w:rsid w:val="00AC3BE2"/>
    <w:rsid w:val="00AC5A3E"/>
    <w:rsid w:val="00AC5B4E"/>
    <w:rsid w:val="00AC66A4"/>
    <w:rsid w:val="00AC66F0"/>
    <w:rsid w:val="00AC70D9"/>
    <w:rsid w:val="00AC73AA"/>
    <w:rsid w:val="00AC73AD"/>
    <w:rsid w:val="00AD0E47"/>
    <w:rsid w:val="00AD162F"/>
    <w:rsid w:val="00AD346E"/>
    <w:rsid w:val="00AD3C8C"/>
    <w:rsid w:val="00AD4B89"/>
    <w:rsid w:val="00AD542C"/>
    <w:rsid w:val="00AD666E"/>
    <w:rsid w:val="00AD740C"/>
    <w:rsid w:val="00AD7CBC"/>
    <w:rsid w:val="00AE04AC"/>
    <w:rsid w:val="00AE05F7"/>
    <w:rsid w:val="00AE117F"/>
    <w:rsid w:val="00AE1889"/>
    <w:rsid w:val="00AE26EA"/>
    <w:rsid w:val="00AE4632"/>
    <w:rsid w:val="00AE5062"/>
    <w:rsid w:val="00AE5AA8"/>
    <w:rsid w:val="00AE5BF2"/>
    <w:rsid w:val="00AE6132"/>
    <w:rsid w:val="00AE613E"/>
    <w:rsid w:val="00AE6721"/>
    <w:rsid w:val="00AE6A15"/>
    <w:rsid w:val="00AE6BBA"/>
    <w:rsid w:val="00AE6EC1"/>
    <w:rsid w:val="00AE71C2"/>
    <w:rsid w:val="00AF0183"/>
    <w:rsid w:val="00AF0566"/>
    <w:rsid w:val="00AF0BCF"/>
    <w:rsid w:val="00AF1BF4"/>
    <w:rsid w:val="00AF2269"/>
    <w:rsid w:val="00AF2292"/>
    <w:rsid w:val="00AF2C7A"/>
    <w:rsid w:val="00AF306D"/>
    <w:rsid w:val="00AF309B"/>
    <w:rsid w:val="00AF6157"/>
    <w:rsid w:val="00AF7290"/>
    <w:rsid w:val="00B00508"/>
    <w:rsid w:val="00B00AC6"/>
    <w:rsid w:val="00B01102"/>
    <w:rsid w:val="00B02605"/>
    <w:rsid w:val="00B02CAB"/>
    <w:rsid w:val="00B04D5D"/>
    <w:rsid w:val="00B054F6"/>
    <w:rsid w:val="00B058F4"/>
    <w:rsid w:val="00B06553"/>
    <w:rsid w:val="00B06761"/>
    <w:rsid w:val="00B06EFA"/>
    <w:rsid w:val="00B106B2"/>
    <w:rsid w:val="00B11021"/>
    <w:rsid w:val="00B12069"/>
    <w:rsid w:val="00B12633"/>
    <w:rsid w:val="00B1278D"/>
    <w:rsid w:val="00B12980"/>
    <w:rsid w:val="00B13693"/>
    <w:rsid w:val="00B13F30"/>
    <w:rsid w:val="00B14C80"/>
    <w:rsid w:val="00B1597D"/>
    <w:rsid w:val="00B16344"/>
    <w:rsid w:val="00B165EF"/>
    <w:rsid w:val="00B171C7"/>
    <w:rsid w:val="00B17371"/>
    <w:rsid w:val="00B173E8"/>
    <w:rsid w:val="00B1762C"/>
    <w:rsid w:val="00B17F40"/>
    <w:rsid w:val="00B20173"/>
    <w:rsid w:val="00B20890"/>
    <w:rsid w:val="00B210D0"/>
    <w:rsid w:val="00B21D3A"/>
    <w:rsid w:val="00B21EAD"/>
    <w:rsid w:val="00B22E21"/>
    <w:rsid w:val="00B23AF9"/>
    <w:rsid w:val="00B24924"/>
    <w:rsid w:val="00B25403"/>
    <w:rsid w:val="00B257E7"/>
    <w:rsid w:val="00B26290"/>
    <w:rsid w:val="00B26F17"/>
    <w:rsid w:val="00B27BCB"/>
    <w:rsid w:val="00B30D84"/>
    <w:rsid w:val="00B30E8D"/>
    <w:rsid w:val="00B318E2"/>
    <w:rsid w:val="00B336F5"/>
    <w:rsid w:val="00B33778"/>
    <w:rsid w:val="00B34BA0"/>
    <w:rsid w:val="00B3545D"/>
    <w:rsid w:val="00B35CA4"/>
    <w:rsid w:val="00B3666D"/>
    <w:rsid w:val="00B367C2"/>
    <w:rsid w:val="00B408FF"/>
    <w:rsid w:val="00B40F71"/>
    <w:rsid w:val="00B4102D"/>
    <w:rsid w:val="00B41AD8"/>
    <w:rsid w:val="00B41EBB"/>
    <w:rsid w:val="00B41F80"/>
    <w:rsid w:val="00B4392D"/>
    <w:rsid w:val="00B4420D"/>
    <w:rsid w:val="00B46949"/>
    <w:rsid w:val="00B51610"/>
    <w:rsid w:val="00B51FA0"/>
    <w:rsid w:val="00B52108"/>
    <w:rsid w:val="00B5249A"/>
    <w:rsid w:val="00B52E3F"/>
    <w:rsid w:val="00B532F6"/>
    <w:rsid w:val="00B53A83"/>
    <w:rsid w:val="00B53F0D"/>
    <w:rsid w:val="00B56006"/>
    <w:rsid w:val="00B5683F"/>
    <w:rsid w:val="00B57972"/>
    <w:rsid w:val="00B57F8F"/>
    <w:rsid w:val="00B602E7"/>
    <w:rsid w:val="00B60782"/>
    <w:rsid w:val="00B608DE"/>
    <w:rsid w:val="00B60EC9"/>
    <w:rsid w:val="00B60F26"/>
    <w:rsid w:val="00B61322"/>
    <w:rsid w:val="00B617FB"/>
    <w:rsid w:val="00B636D5"/>
    <w:rsid w:val="00B63BA6"/>
    <w:rsid w:val="00B654D5"/>
    <w:rsid w:val="00B655E7"/>
    <w:rsid w:val="00B65F0B"/>
    <w:rsid w:val="00B65F70"/>
    <w:rsid w:val="00B66986"/>
    <w:rsid w:val="00B6757F"/>
    <w:rsid w:val="00B67BB1"/>
    <w:rsid w:val="00B703C0"/>
    <w:rsid w:val="00B70A3E"/>
    <w:rsid w:val="00B7105E"/>
    <w:rsid w:val="00B710AC"/>
    <w:rsid w:val="00B73654"/>
    <w:rsid w:val="00B7367D"/>
    <w:rsid w:val="00B73ABB"/>
    <w:rsid w:val="00B74051"/>
    <w:rsid w:val="00B74B3B"/>
    <w:rsid w:val="00B754C2"/>
    <w:rsid w:val="00B76049"/>
    <w:rsid w:val="00B760CA"/>
    <w:rsid w:val="00B7627A"/>
    <w:rsid w:val="00B777FA"/>
    <w:rsid w:val="00B8050C"/>
    <w:rsid w:val="00B805AC"/>
    <w:rsid w:val="00B811D6"/>
    <w:rsid w:val="00B820A6"/>
    <w:rsid w:val="00B82AEE"/>
    <w:rsid w:val="00B8303E"/>
    <w:rsid w:val="00B83053"/>
    <w:rsid w:val="00B83B7F"/>
    <w:rsid w:val="00B84C42"/>
    <w:rsid w:val="00B8660E"/>
    <w:rsid w:val="00B86925"/>
    <w:rsid w:val="00B86D20"/>
    <w:rsid w:val="00B90B4D"/>
    <w:rsid w:val="00B9129F"/>
    <w:rsid w:val="00B91EB1"/>
    <w:rsid w:val="00B922FD"/>
    <w:rsid w:val="00B92854"/>
    <w:rsid w:val="00B93A8C"/>
    <w:rsid w:val="00B95574"/>
    <w:rsid w:val="00B957D2"/>
    <w:rsid w:val="00B9590F"/>
    <w:rsid w:val="00B96BAD"/>
    <w:rsid w:val="00B96EC0"/>
    <w:rsid w:val="00B97358"/>
    <w:rsid w:val="00B97913"/>
    <w:rsid w:val="00B97A7E"/>
    <w:rsid w:val="00BA06AD"/>
    <w:rsid w:val="00BA08B2"/>
    <w:rsid w:val="00BA0D0D"/>
    <w:rsid w:val="00BA0E82"/>
    <w:rsid w:val="00BA10B1"/>
    <w:rsid w:val="00BA2DBD"/>
    <w:rsid w:val="00BA3208"/>
    <w:rsid w:val="00BA330C"/>
    <w:rsid w:val="00BA5A8E"/>
    <w:rsid w:val="00BA5E4A"/>
    <w:rsid w:val="00BA614B"/>
    <w:rsid w:val="00BA631F"/>
    <w:rsid w:val="00BA6656"/>
    <w:rsid w:val="00BA75B9"/>
    <w:rsid w:val="00BA7EB3"/>
    <w:rsid w:val="00BB04F6"/>
    <w:rsid w:val="00BB0C66"/>
    <w:rsid w:val="00BB0E4F"/>
    <w:rsid w:val="00BB184F"/>
    <w:rsid w:val="00BB18FA"/>
    <w:rsid w:val="00BB2284"/>
    <w:rsid w:val="00BB2FB6"/>
    <w:rsid w:val="00BB4359"/>
    <w:rsid w:val="00BB5EC8"/>
    <w:rsid w:val="00BB617C"/>
    <w:rsid w:val="00BB706C"/>
    <w:rsid w:val="00BB71BA"/>
    <w:rsid w:val="00BB73D5"/>
    <w:rsid w:val="00BC1D51"/>
    <w:rsid w:val="00BC1FC1"/>
    <w:rsid w:val="00BC283B"/>
    <w:rsid w:val="00BC2B05"/>
    <w:rsid w:val="00BC2DD9"/>
    <w:rsid w:val="00BC3A62"/>
    <w:rsid w:val="00BC3D3B"/>
    <w:rsid w:val="00BC46C9"/>
    <w:rsid w:val="00BC65E5"/>
    <w:rsid w:val="00BD238D"/>
    <w:rsid w:val="00BD2966"/>
    <w:rsid w:val="00BD2B1A"/>
    <w:rsid w:val="00BD2F71"/>
    <w:rsid w:val="00BD324F"/>
    <w:rsid w:val="00BD4217"/>
    <w:rsid w:val="00BD4358"/>
    <w:rsid w:val="00BD4618"/>
    <w:rsid w:val="00BD4EB0"/>
    <w:rsid w:val="00BD5506"/>
    <w:rsid w:val="00BD5740"/>
    <w:rsid w:val="00BD632A"/>
    <w:rsid w:val="00BD633A"/>
    <w:rsid w:val="00BD66FA"/>
    <w:rsid w:val="00BE0AF4"/>
    <w:rsid w:val="00BE11B8"/>
    <w:rsid w:val="00BE29C4"/>
    <w:rsid w:val="00BE2E31"/>
    <w:rsid w:val="00BE3816"/>
    <w:rsid w:val="00BE3CB8"/>
    <w:rsid w:val="00BE41E4"/>
    <w:rsid w:val="00BE4F63"/>
    <w:rsid w:val="00BE6E80"/>
    <w:rsid w:val="00BF16A3"/>
    <w:rsid w:val="00BF1770"/>
    <w:rsid w:val="00BF1DCA"/>
    <w:rsid w:val="00BF3F85"/>
    <w:rsid w:val="00BF4EE0"/>
    <w:rsid w:val="00BF511A"/>
    <w:rsid w:val="00BF5A6C"/>
    <w:rsid w:val="00BF6DD8"/>
    <w:rsid w:val="00BF7668"/>
    <w:rsid w:val="00C0013D"/>
    <w:rsid w:val="00C00384"/>
    <w:rsid w:val="00C007F8"/>
    <w:rsid w:val="00C00AC2"/>
    <w:rsid w:val="00C00CA4"/>
    <w:rsid w:val="00C01B0D"/>
    <w:rsid w:val="00C049A1"/>
    <w:rsid w:val="00C04AF1"/>
    <w:rsid w:val="00C04C25"/>
    <w:rsid w:val="00C058E1"/>
    <w:rsid w:val="00C060A7"/>
    <w:rsid w:val="00C063C5"/>
    <w:rsid w:val="00C079AA"/>
    <w:rsid w:val="00C10B46"/>
    <w:rsid w:val="00C1161A"/>
    <w:rsid w:val="00C125BF"/>
    <w:rsid w:val="00C128F0"/>
    <w:rsid w:val="00C13C0C"/>
    <w:rsid w:val="00C14DFD"/>
    <w:rsid w:val="00C151F4"/>
    <w:rsid w:val="00C15270"/>
    <w:rsid w:val="00C15EB9"/>
    <w:rsid w:val="00C15EBC"/>
    <w:rsid w:val="00C16D5F"/>
    <w:rsid w:val="00C1712A"/>
    <w:rsid w:val="00C17A9C"/>
    <w:rsid w:val="00C206C4"/>
    <w:rsid w:val="00C20E27"/>
    <w:rsid w:val="00C2115D"/>
    <w:rsid w:val="00C21565"/>
    <w:rsid w:val="00C220C2"/>
    <w:rsid w:val="00C22651"/>
    <w:rsid w:val="00C22F49"/>
    <w:rsid w:val="00C230E6"/>
    <w:rsid w:val="00C23A48"/>
    <w:rsid w:val="00C250C6"/>
    <w:rsid w:val="00C26499"/>
    <w:rsid w:val="00C273D0"/>
    <w:rsid w:val="00C3322A"/>
    <w:rsid w:val="00C365A9"/>
    <w:rsid w:val="00C36BBB"/>
    <w:rsid w:val="00C36FB2"/>
    <w:rsid w:val="00C40297"/>
    <w:rsid w:val="00C4061D"/>
    <w:rsid w:val="00C414BD"/>
    <w:rsid w:val="00C4171C"/>
    <w:rsid w:val="00C41CF5"/>
    <w:rsid w:val="00C4242B"/>
    <w:rsid w:val="00C42C17"/>
    <w:rsid w:val="00C430DA"/>
    <w:rsid w:val="00C44A8D"/>
    <w:rsid w:val="00C45804"/>
    <w:rsid w:val="00C466F2"/>
    <w:rsid w:val="00C50338"/>
    <w:rsid w:val="00C5051A"/>
    <w:rsid w:val="00C506AB"/>
    <w:rsid w:val="00C50DBE"/>
    <w:rsid w:val="00C50F00"/>
    <w:rsid w:val="00C52963"/>
    <w:rsid w:val="00C531D6"/>
    <w:rsid w:val="00C547B9"/>
    <w:rsid w:val="00C55DF4"/>
    <w:rsid w:val="00C5651E"/>
    <w:rsid w:val="00C56C0B"/>
    <w:rsid w:val="00C6056E"/>
    <w:rsid w:val="00C62E6B"/>
    <w:rsid w:val="00C62FA7"/>
    <w:rsid w:val="00C64406"/>
    <w:rsid w:val="00C64A12"/>
    <w:rsid w:val="00C654B1"/>
    <w:rsid w:val="00C65565"/>
    <w:rsid w:val="00C664F1"/>
    <w:rsid w:val="00C66C98"/>
    <w:rsid w:val="00C67DC4"/>
    <w:rsid w:val="00C722DF"/>
    <w:rsid w:val="00C7250A"/>
    <w:rsid w:val="00C726C7"/>
    <w:rsid w:val="00C72C24"/>
    <w:rsid w:val="00C74404"/>
    <w:rsid w:val="00C74A5B"/>
    <w:rsid w:val="00C751EA"/>
    <w:rsid w:val="00C757BB"/>
    <w:rsid w:val="00C762A3"/>
    <w:rsid w:val="00C7659B"/>
    <w:rsid w:val="00C769F5"/>
    <w:rsid w:val="00C778C2"/>
    <w:rsid w:val="00C77AA4"/>
    <w:rsid w:val="00C77EE2"/>
    <w:rsid w:val="00C81381"/>
    <w:rsid w:val="00C8158E"/>
    <w:rsid w:val="00C82691"/>
    <w:rsid w:val="00C82CC1"/>
    <w:rsid w:val="00C83C32"/>
    <w:rsid w:val="00C83DEB"/>
    <w:rsid w:val="00C84F11"/>
    <w:rsid w:val="00C85DDB"/>
    <w:rsid w:val="00C8709E"/>
    <w:rsid w:val="00C91E04"/>
    <w:rsid w:val="00C9285B"/>
    <w:rsid w:val="00C933F3"/>
    <w:rsid w:val="00C93BF8"/>
    <w:rsid w:val="00C943A3"/>
    <w:rsid w:val="00C95296"/>
    <w:rsid w:val="00C95AE6"/>
    <w:rsid w:val="00C95E05"/>
    <w:rsid w:val="00C95E27"/>
    <w:rsid w:val="00C97C6B"/>
    <w:rsid w:val="00CA0D3C"/>
    <w:rsid w:val="00CA23E4"/>
    <w:rsid w:val="00CA2AEE"/>
    <w:rsid w:val="00CA3345"/>
    <w:rsid w:val="00CA37C0"/>
    <w:rsid w:val="00CA5317"/>
    <w:rsid w:val="00CA5836"/>
    <w:rsid w:val="00CA6D5C"/>
    <w:rsid w:val="00CA7410"/>
    <w:rsid w:val="00CB003F"/>
    <w:rsid w:val="00CB1A15"/>
    <w:rsid w:val="00CB45B1"/>
    <w:rsid w:val="00CB4F8B"/>
    <w:rsid w:val="00CB6110"/>
    <w:rsid w:val="00CB71C0"/>
    <w:rsid w:val="00CC0B7B"/>
    <w:rsid w:val="00CC0EBE"/>
    <w:rsid w:val="00CC1987"/>
    <w:rsid w:val="00CC1DAD"/>
    <w:rsid w:val="00CC3322"/>
    <w:rsid w:val="00CC39FD"/>
    <w:rsid w:val="00CC3B50"/>
    <w:rsid w:val="00CC3C9A"/>
    <w:rsid w:val="00CC4FCD"/>
    <w:rsid w:val="00CC657D"/>
    <w:rsid w:val="00CC68B3"/>
    <w:rsid w:val="00CD00AE"/>
    <w:rsid w:val="00CD1EE5"/>
    <w:rsid w:val="00CD2448"/>
    <w:rsid w:val="00CD245D"/>
    <w:rsid w:val="00CD303E"/>
    <w:rsid w:val="00CD32D0"/>
    <w:rsid w:val="00CD417B"/>
    <w:rsid w:val="00CD4682"/>
    <w:rsid w:val="00CD4DEC"/>
    <w:rsid w:val="00CD5D36"/>
    <w:rsid w:val="00CD61ED"/>
    <w:rsid w:val="00CD637E"/>
    <w:rsid w:val="00CD65F8"/>
    <w:rsid w:val="00CD6B9A"/>
    <w:rsid w:val="00CD76B5"/>
    <w:rsid w:val="00CD7A01"/>
    <w:rsid w:val="00CE05A4"/>
    <w:rsid w:val="00CE099D"/>
    <w:rsid w:val="00CE0A11"/>
    <w:rsid w:val="00CE1D40"/>
    <w:rsid w:val="00CE2085"/>
    <w:rsid w:val="00CE3333"/>
    <w:rsid w:val="00CE39A8"/>
    <w:rsid w:val="00CE3E0F"/>
    <w:rsid w:val="00CE47C5"/>
    <w:rsid w:val="00CE72D1"/>
    <w:rsid w:val="00CE7503"/>
    <w:rsid w:val="00CE790D"/>
    <w:rsid w:val="00CF2DC6"/>
    <w:rsid w:val="00CF3EB5"/>
    <w:rsid w:val="00CF3EC0"/>
    <w:rsid w:val="00CF42BA"/>
    <w:rsid w:val="00CF4573"/>
    <w:rsid w:val="00CF632F"/>
    <w:rsid w:val="00CF69B8"/>
    <w:rsid w:val="00CF6D72"/>
    <w:rsid w:val="00CF7946"/>
    <w:rsid w:val="00D0137C"/>
    <w:rsid w:val="00D02188"/>
    <w:rsid w:val="00D02C84"/>
    <w:rsid w:val="00D04347"/>
    <w:rsid w:val="00D04FE3"/>
    <w:rsid w:val="00D050EC"/>
    <w:rsid w:val="00D05E5C"/>
    <w:rsid w:val="00D066E9"/>
    <w:rsid w:val="00D06B5B"/>
    <w:rsid w:val="00D0734D"/>
    <w:rsid w:val="00D07377"/>
    <w:rsid w:val="00D1004C"/>
    <w:rsid w:val="00D11107"/>
    <w:rsid w:val="00D11196"/>
    <w:rsid w:val="00D130C5"/>
    <w:rsid w:val="00D13290"/>
    <w:rsid w:val="00D162B3"/>
    <w:rsid w:val="00D1739D"/>
    <w:rsid w:val="00D17FC1"/>
    <w:rsid w:val="00D22B95"/>
    <w:rsid w:val="00D22F1B"/>
    <w:rsid w:val="00D23900"/>
    <w:rsid w:val="00D25097"/>
    <w:rsid w:val="00D25DC6"/>
    <w:rsid w:val="00D264EA"/>
    <w:rsid w:val="00D2696F"/>
    <w:rsid w:val="00D269DD"/>
    <w:rsid w:val="00D2788C"/>
    <w:rsid w:val="00D31EF1"/>
    <w:rsid w:val="00D330EA"/>
    <w:rsid w:val="00D33272"/>
    <w:rsid w:val="00D332CF"/>
    <w:rsid w:val="00D33B40"/>
    <w:rsid w:val="00D3438C"/>
    <w:rsid w:val="00D348FC"/>
    <w:rsid w:val="00D34A01"/>
    <w:rsid w:val="00D35154"/>
    <w:rsid w:val="00D35634"/>
    <w:rsid w:val="00D35F19"/>
    <w:rsid w:val="00D40241"/>
    <w:rsid w:val="00D41F2F"/>
    <w:rsid w:val="00D441BC"/>
    <w:rsid w:val="00D443CB"/>
    <w:rsid w:val="00D44875"/>
    <w:rsid w:val="00D4527A"/>
    <w:rsid w:val="00D45E6C"/>
    <w:rsid w:val="00D46A3B"/>
    <w:rsid w:val="00D46BE9"/>
    <w:rsid w:val="00D46C7D"/>
    <w:rsid w:val="00D46F98"/>
    <w:rsid w:val="00D477A4"/>
    <w:rsid w:val="00D50190"/>
    <w:rsid w:val="00D5096D"/>
    <w:rsid w:val="00D51C8F"/>
    <w:rsid w:val="00D520B7"/>
    <w:rsid w:val="00D5268E"/>
    <w:rsid w:val="00D52C3A"/>
    <w:rsid w:val="00D535A4"/>
    <w:rsid w:val="00D547D0"/>
    <w:rsid w:val="00D54CDF"/>
    <w:rsid w:val="00D55EBE"/>
    <w:rsid w:val="00D566A4"/>
    <w:rsid w:val="00D57313"/>
    <w:rsid w:val="00D57334"/>
    <w:rsid w:val="00D57C36"/>
    <w:rsid w:val="00D619AC"/>
    <w:rsid w:val="00D62A61"/>
    <w:rsid w:val="00D631F9"/>
    <w:rsid w:val="00D63541"/>
    <w:rsid w:val="00D63C79"/>
    <w:rsid w:val="00D64020"/>
    <w:rsid w:val="00D64096"/>
    <w:rsid w:val="00D64391"/>
    <w:rsid w:val="00D6440E"/>
    <w:rsid w:val="00D64E63"/>
    <w:rsid w:val="00D656D6"/>
    <w:rsid w:val="00D666D6"/>
    <w:rsid w:val="00D66B1D"/>
    <w:rsid w:val="00D6707D"/>
    <w:rsid w:val="00D67961"/>
    <w:rsid w:val="00D67B66"/>
    <w:rsid w:val="00D704C4"/>
    <w:rsid w:val="00D70826"/>
    <w:rsid w:val="00D70D60"/>
    <w:rsid w:val="00D712E6"/>
    <w:rsid w:val="00D72295"/>
    <w:rsid w:val="00D72333"/>
    <w:rsid w:val="00D72CAB"/>
    <w:rsid w:val="00D74720"/>
    <w:rsid w:val="00D748EF"/>
    <w:rsid w:val="00D74BCE"/>
    <w:rsid w:val="00D74CB6"/>
    <w:rsid w:val="00D75078"/>
    <w:rsid w:val="00D7537C"/>
    <w:rsid w:val="00D753EB"/>
    <w:rsid w:val="00D754FC"/>
    <w:rsid w:val="00D7760E"/>
    <w:rsid w:val="00D776AE"/>
    <w:rsid w:val="00D80472"/>
    <w:rsid w:val="00D8137A"/>
    <w:rsid w:val="00D8184F"/>
    <w:rsid w:val="00D81E9D"/>
    <w:rsid w:val="00D82C00"/>
    <w:rsid w:val="00D833F0"/>
    <w:rsid w:val="00D83844"/>
    <w:rsid w:val="00D84269"/>
    <w:rsid w:val="00D85612"/>
    <w:rsid w:val="00D86506"/>
    <w:rsid w:val="00D86DB9"/>
    <w:rsid w:val="00D871CF"/>
    <w:rsid w:val="00D87A90"/>
    <w:rsid w:val="00D903ED"/>
    <w:rsid w:val="00D906B4"/>
    <w:rsid w:val="00D92208"/>
    <w:rsid w:val="00D92882"/>
    <w:rsid w:val="00D94243"/>
    <w:rsid w:val="00D9467E"/>
    <w:rsid w:val="00D96B73"/>
    <w:rsid w:val="00D97452"/>
    <w:rsid w:val="00D978AD"/>
    <w:rsid w:val="00DA0780"/>
    <w:rsid w:val="00DA198C"/>
    <w:rsid w:val="00DA296A"/>
    <w:rsid w:val="00DA2EE9"/>
    <w:rsid w:val="00DA38BE"/>
    <w:rsid w:val="00DA3DBC"/>
    <w:rsid w:val="00DA4E3C"/>
    <w:rsid w:val="00DA693B"/>
    <w:rsid w:val="00DB00EA"/>
    <w:rsid w:val="00DB12A6"/>
    <w:rsid w:val="00DB18C8"/>
    <w:rsid w:val="00DB20F3"/>
    <w:rsid w:val="00DB3048"/>
    <w:rsid w:val="00DB4358"/>
    <w:rsid w:val="00DB45EB"/>
    <w:rsid w:val="00DB489E"/>
    <w:rsid w:val="00DB5124"/>
    <w:rsid w:val="00DB582C"/>
    <w:rsid w:val="00DB5EE9"/>
    <w:rsid w:val="00DB65DF"/>
    <w:rsid w:val="00DB6920"/>
    <w:rsid w:val="00DB744D"/>
    <w:rsid w:val="00DB7453"/>
    <w:rsid w:val="00DC1C2D"/>
    <w:rsid w:val="00DC2E20"/>
    <w:rsid w:val="00DC38A3"/>
    <w:rsid w:val="00DC45E3"/>
    <w:rsid w:val="00DC6420"/>
    <w:rsid w:val="00DC6450"/>
    <w:rsid w:val="00DC6826"/>
    <w:rsid w:val="00DC7229"/>
    <w:rsid w:val="00DC7F98"/>
    <w:rsid w:val="00DD0019"/>
    <w:rsid w:val="00DD14DC"/>
    <w:rsid w:val="00DD1525"/>
    <w:rsid w:val="00DD232E"/>
    <w:rsid w:val="00DD2860"/>
    <w:rsid w:val="00DD2AF8"/>
    <w:rsid w:val="00DD3510"/>
    <w:rsid w:val="00DD3626"/>
    <w:rsid w:val="00DD36BD"/>
    <w:rsid w:val="00DD526D"/>
    <w:rsid w:val="00DD74BE"/>
    <w:rsid w:val="00DD7546"/>
    <w:rsid w:val="00DE026C"/>
    <w:rsid w:val="00DE0A5A"/>
    <w:rsid w:val="00DE0F4A"/>
    <w:rsid w:val="00DE186C"/>
    <w:rsid w:val="00DE3243"/>
    <w:rsid w:val="00DE37B9"/>
    <w:rsid w:val="00DE38EE"/>
    <w:rsid w:val="00DE393B"/>
    <w:rsid w:val="00DE4185"/>
    <w:rsid w:val="00DE553F"/>
    <w:rsid w:val="00DE5D94"/>
    <w:rsid w:val="00DE6389"/>
    <w:rsid w:val="00DE64A5"/>
    <w:rsid w:val="00DE67D1"/>
    <w:rsid w:val="00DE6F4C"/>
    <w:rsid w:val="00DE7044"/>
    <w:rsid w:val="00DF1470"/>
    <w:rsid w:val="00DF234B"/>
    <w:rsid w:val="00DF2CF3"/>
    <w:rsid w:val="00DF2E9B"/>
    <w:rsid w:val="00DF2EAA"/>
    <w:rsid w:val="00DF38CB"/>
    <w:rsid w:val="00DF4B22"/>
    <w:rsid w:val="00DF5744"/>
    <w:rsid w:val="00DF5D73"/>
    <w:rsid w:val="00E02B88"/>
    <w:rsid w:val="00E03B16"/>
    <w:rsid w:val="00E047EB"/>
    <w:rsid w:val="00E053EE"/>
    <w:rsid w:val="00E053F5"/>
    <w:rsid w:val="00E05CCA"/>
    <w:rsid w:val="00E069B4"/>
    <w:rsid w:val="00E078C5"/>
    <w:rsid w:val="00E11FD9"/>
    <w:rsid w:val="00E12D11"/>
    <w:rsid w:val="00E14ABA"/>
    <w:rsid w:val="00E14B10"/>
    <w:rsid w:val="00E14F58"/>
    <w:rsid w:val="00E15402"/>
    <w:rsid w:val="00E174C7"/>
    <w:rsid w:val="00E201BB"/>
    <w:rsid w:val="00E20B34"/>
    <w:rsid w:val="00E21780"/>
    <w:rsid w:val="00E21940"/>
    <w:rsid w:val="00E21E31"/>
    <w:rsid w:val="00E2253C"/>
    <w:rsid w:val="00E22DF4"/>
    <w:rsid w:val="00E23035"/>
    <w:rsid w:val="00E23DF6"/>
    <w:rsid w:val="00E2435A"/>
    <w:rsid w:val="00E24526"/>
    <w:rsid w:val="00E25379"/>
    <w:rsid w:val="00E254B0"/>
    <w:rsid w:val="00E2554C"/>
    <w:rsid w:val="00E27A76"/>
    <w:rsid w:val="00E27BE0"/>
    <w:rsid w:val="00E27DB6"/>
    <w:rsid w:val="00E315FB"/>
    <w:rsid w:val="00E32457"/>
    <w:rsid w:val="00E32532"/>
    <w:rsid w:val="00E329A9"/>
    <w:rsid w:val="00E32E02"/>
    <w:rsid w:val="00E32E5D"/>
    <w:rsid w:val="00E33A14"/>
    <w:rsid w:val="00E34003"/>
    <w:rsid w:val="00E35AB0"/>
    <w:rsid w:val="00E36392"/>
    <w:rsid w:val="00E36783"/>
    <w:rsid w:val="00E36802"/>
    <w:rsid w:val="00E36813"/>
    <w:rsid w:val="00E416AF"/>
    <w:rsid w:val="00E417FF"/>
    <w:rsid w:val="00E42523"/>
    <w:rsid w:val="00E4267F"/>
    <w:rsid w:val="00E427B8"/>
    <w:rsid w:val="00E43B8A"/>
    <w:rsid w:val="00E44026"/>
    <w:rsid w:val="00E45DCD"/>
    <w:rsid w:val="00E45F17"/>
    <w:rsid w:val="00E46051"/>
    <w:rsid w:val="00E461C4"/>
    <w:rsid w:val="00E46348"/>
    <w:rsid w:val="00E47DF5"/>
    <w:rsid w:val="00E51054"/>
    <w:rsid w:val="00E51BAF"/>
    <w:rsid w:val="00E52B23"/>
    <w:rsid w:val="00E53043"/>
    <w:rsid w:val="00E532D4"/>
    <w:rsid w:val="00E54488"/>
    <w:rsid w:val="00E54C6C"/>
    <w:rsid w:val="00E55624"/>
    <w:rsid w:val="00E57BC7"/>
    <w:rsid w:val="00E60AB2"/>
    <w:rsid w:val="00E61565"/>
    <w:rsid w:val="00E6424F"/>
    <w:rsid w:val="00E6554F"/>
    <w:rsid w:val="00E6561D"/>
    <w:rsid w:val="00E658A3"/>
    <w:rsid w:val="00E65D3A"/>
    <w:rsid w:val="00E65D53"/>
    <w:rsid w:val="00E66936"/>
    <w:rsid w:val="00E6702D"/>
    <w:rsid w:val="00E674B5"/>
    <w:rsid w:val="00E67B69"/>
    <w:rsid w:val="00E70373"/>
    <w:rsid w:val="00E705B6"/>
    <w:rsid w:val="00E70613"/>
    <w:rsid w:val="00E70A33"/>
    <w:rsid w:val="00E72F94"/>
    <w:rsid w:val="00E74636"/>
    <w:rsid w:val="00E749E6"/>
    <w:rsid w:val="00E75E78"/>
    <w:rsid w:val="00E76655"/>
    <w:rsid w:val="00E7682C"/>
    <w:rsid w:val="00E776BF"/>
    <w:rsid w:val="00E83444"/>
    <w:rsid w:val="00E8367F"/>
    <w:rsid w:val="00E83860"/>
    <w:rsid w:val="00E83A9C"/>
    <w:rsid w:val="00E83F68"/>
    <w:rsid w:val="00E8458C"/>
    <w:rsid w:val="00E850C6"/>
    <w:rsid w:val="00E85A9B"/>
    <w:rsid w:val="00E86B84"/>
    <w:rsid w:val="00E9029F"/>
    <w:rsid w:val="00E90A4D"/>
    <w:rsid w:val="00E9172B"/>
    <w:rsid w:val="00E919CF"/>
    <w:rsid w:val="00E92C75"/>
    <w:rsid w:val="00E92DB9"/>
    <w:rsid w:val="00E93502"/>
    <w:rsid w:val="00E93B40"/>
    <w:rsid w:val="00E93C62"/>
    <w:rsid w:val="00E943D4"/>
    <w:rsid w:val="00E94459"/>
    <w:rsid w:val="00E9470E"/>
    <w:rsid w:val="00E94E27"/>
    <w:rsid w:val="00E94EC8"/>
    <w:rsid w:val="00E94F26"/>
    <w:rsid w:val="00E977E1"/>
    <w:rsid w:val="00EA0373"/>
    <w:rsid w:val="00EA1E83"/>
    <w:rsid w:val="00EA28BA"/>
    <w:rsid w:val="00EA3C0D"/>
    <w:rsid w:val="00EA42AA"/>
    <w:rsid w:val="00EA5EB5"/>
    <w:rsid w:val="00EA60DC"/>
    <w:rsid w:val="00EA6170"/>
    <w:rsid w:val="00EA6382"/>
    <w:rsid w:val="00EA7F6F"/>
    <w:rsid w:val="00EB011F"/>
    <w:rsid w:val="00EB02CC"/>
    <w:rsid w:val="00EB0A5C"/>
    <w:rsid w:val="00EB0DB1"/>
    <w:rsid w:val="00EB0E05"/>
    <w:rsid w:val="00EB2A73"/>
    <w:rsid w:val="00EB31E7"/>
    <w:rsid w:val="00EB35F5"/>
    <w:rsid w:val="00EB43C8"/>
    <w:rsid w:val="00EB4F8B"/>
    <w:rsid w:val="00EB50BA"/>
    <w:rsid w:val="00EB5601"/>
    <w:rsid w:val="00EB5A9A"/>
    <w:rsid w:val="00EB6C3F"/>
    <w:rsid w:val="00EB76E6"/>
    <w:rsid w:val="00EC015E"/>
    <w:rsid w:val="00EC0AB7"/>
    <w:rsid w:val="00EC3750"/>
    <w:rsid w:val="00EC395A"/>
    <w:rsid w:val="00EC3A5E"/>
    <w:rsid w:val="00EC3B39"/>
    <w:rsid w:val="00EC3D23"/>
    <w:rsid w:val="00EC4230"/>
    <w:rsid w:val="00EC4883"/>
    <w:rsid w:val="00EC49D3"/>
    <w:rsid w:val="00EC53C6"/>
    <w:rsid w:val="00EC5EAE"/>
    <w:rsid w:val="00ED0797"/>
    <w:rsid w:val="00ED0AFB"/>
    <w:rsid w:val="00ED1683"/>
    <w:rsid w:val="00ED1F9B"/>
    <w:rsid w:val="00ED2504"/>
    <w:rsid w:val="00ED2FA2"/>
    <w:rsid w:val="00ED301E"/>
    <w:rsid w:val="00ED3D16"/>
    <w:rsid w:val="00ED452E"/>
    <w:rsid w:val="00ED4D24"/>
    <w:rsid w:val="00ED57DE"/>
    <w:rsid w:val="00ED6089"/>
    <w:rsid w:val="00ED6891"/>
    <w:rsid w:val="00ED7BB0"/>
    <w:rsid w:val="00EE04BB"/>
    <w:rsid w:val="00EE0915"/>
    <w:rsid w:val="00EE20F8"/>
    <w:rsid w:val="00EE2663"/>
    <w:rsid w:val="00EE3C36"/>
    <w:rsid w:val="00EE3DCD"/>
    <w:rsid w:val="00EE47E3"/>
    <w:rsid w:val="00EE5090"/>
    <w:rsid w:val="00EE7058"/>
    <w:rsid w:val="00EF06BF"/>
    <w:rsid w:val="00EF0B79"/>
    <w:rsid w:val="00EF0BA1"/>
    <w:rsid w:val="00EF0E58"/>
    <w:rsid w:val="00EF147C"/>
    <w:rsid w:val="00EF207C"/>
    <w:rsid w:val="00EF3418"/>
    <w:rsid w:val="00EF3FFD"/>
    <w:rsid w:val="00EF4102"/>
    <w:rsid w:val="00EF41DF"/>
    <w:rsid w:val="00EF4387"/>
    <w:rsid w:val="00EF454C"/>
    <w:rsid w:val="00EF4596"/>
    <w:rsid w:val="00EF4724"/>
    <w:rsid w:val="00EF47D3"/>
    <w:rsid w:val="00EF5064"/>
    <w:rsid w:val="00EF560F"/>
    <w:rsid w:val="00EF5688"/>
    <w:rsid w:val="00EF642D"/>
    <w:rsid w:val="00EF7E65"/>
    <w:rsid w:val="00F01285"/>
    <w:rsid w:val="00F02883"/>
    <w:rsid w:val="00F02FC3"/>
    <w:rsid w:val="00F03D9C"/>
    <w:rsid w:val="00F04621"/>
    <w:rsid w:val="00F04715"/>
    <w:rsid w:val="00F05B57"/>
    <w:rsid w:val="00F0615A"/>
    <w:rsid w:val="00F0661C"/>
    <w:rsid w:val="00F07B95"/>
    <w:rsid w:val="00F10A20"/>
    <w:rsid w:val="00F10B9C"/>
    <w:rsid w:val="00F11524"/>
    <w:rsid w:val="00F11892"/>
    <w:rsid w:val="00F1371F"/>
    <w:rsid w:val="00F13775"/>
    <w:rsid w:val="00F13E30"/>
    <w:rsid w:val="00F14FD9"/>
    <w:rsid w:val="00F15DD8"/>
    <w:rsid w:val="00F15E5F"/>
    <w:rsid w:val="00F167A4"/>
    <w:rsid w:val="00F21426"/>
    <w:rsid w:val="00F216E5"/>
    <w:rsid w:val="00F227F1"/>
    <w:rsid w:val="00F22883"/>
    <w:rsid w:val="00F23C23"/>
    <w:rsid w:val="00F240A9"/>
    <w:rsid w:val="00F24213"/>
    <w:rsid w:val="00F24D78"/>
    <w:rsid w:val="00F253EE"/>
    <w:rsid w:val="00F25518"/>
    <w:rsid w:val="00F2602F"/>
    <w:rsid w:val="00F2696D"/>
    <w:rsid w:val="00F2704E"/>
    <w:rsid w:val="00F300C5"/>
    <w:rsid w:val="00F30229"/>
    <w:rsid w:val="00F3214E"/>
    <w:rsid w:val="00F324FE"/>
    <w:rsid w:val="00F3289A"/>
    <w:rsid w:val="00F3290D"/>
    <w:rsid w:val="00F32D0B"/>
    <w:rsid w:val="00F32DEC"/>
    <w:rsid w:val="00F334CC"/>
    <w:rsid w:val="00F3401F"/>
    <w:rsid w:val="00F347F4"/>
    <w:rsid w:val="00F349E1"/>
    <w:rsid w:val="00F35720"/>
    <w:rsid w:val="00F36138"/>
    <w:rsid w:val="00F400C0"/>
    <w:rsid w:val="00F410F3"/>
    <w:rsid w:val="00F41D03"/>
    <w:rsid w:val="00F42336"/>
    <w:rsid w:val="00F423DC"/>
    <w:rsid w:val="00F4245C"/>
    <w:rsid w:val="00F437C5"/>
    <w:rsid w:val="00F44312"/>
    <w:rsid w:val="00F450E2"/>
    <w:rsid w:val="00F47265"/>
    <w:rsid w:val="00F5094B"/>
    <w:rsid w:val="00F5168D"/>
    <w:rsid w:val="00F52677"/>
    <w:rsid w:val="00F53BE0"/>
    <w:rsid w:val="00F54659"/>
    <w:rsid w:val="00F5626D"/>
    <w:rsid w:val="00F56574"/>
    <w:rsid w:val="00F56986"/>
    <w:rsid w:val="00F56E69"/>
    <w:rsid w:val="00F57070"/>
    <w:rsid w:val="00F57FCF"/>
    <w:rsid w:val="00F62A7B"/>
    <w:rsid w:val="00F64AEB"/>
    <w:rsid w:val="00F65990"/>
    <w:rsid w:val="00F6732B"/>
    <w:rsid w:val="00F71D7A"/>
    <w:rsid w:val="00F723F1"/>
    <w:rsid w:val="00F73A31"/>
    <w:rsid w:val="00F73E12"/>
    <w:rsid w:val="00F7625B"/>
    <w:rsid w:val="00F76893"/>
    <w:rsid w:val="00F80642"/>
    <w:rsid w:val="00F82D6E"/>
    <w:rsid w:val="00F837B2"/>
    <w:rsid w:val="00F84587"/>
    <w:rsid w:val="00F84FA9"/>
    <w:rsid w:val="00F85154"/>
    <w:rsid w:val="00F859D0"/>
    <w:rsid w:val="00F87047"/>
    <w:rsid w:val="00F87CBB"/>
    <w:rsid w:val="00F9045F"/>
    <w:rsid w:val="00F90B76"/>
    <w:rsid w:val="00F915EC"/>
    <w:rsid w:val="00F92550"/>
    <w:rsid w:val="00F938BB"/>
    <w:rsid w:val="00F972FD"/>
    <w:rsid w:val="00FA04DE"/>
    <w:rsid w:val="00FA0EA1"/>
    <w:rsid w:val="00FA17B2"/>
    <w:rsid w:val="00FA19FD"/>
    <w:rsid w:val="00FA1A5F"/>
    <w:rsid w:val="00FA202B"/>
    <w:rsid w:val="00FA215B"/>
    <w:rsid w:val="00FA44F5"/>
    <w:rsid w:val="00FA5E1C"/>
    <w:rsid w:val="00FA5E93"/>
    <w:rsid w:val="00FA741C"/>
    <w:rsid w:val="00FB046A"/>
    <w:rsid w:val="00FB1BFD"/>
    <w:rsid w:val="00FB2366"/>
    <w:rsid w:val="00FB2F0B"/>
    <w:rsid w:val="00FB34F8"/>
    <w:rsid w:val="00FB40B3"/>
    <w:rsid w:val="00FB5D89"/>
    <w:rsid w:val="00FB6056"/>
    <w:rsid w:val="00FB6874"/>
    <w:rsid w:val="00FB71FB"/>
    <w:rsid w:val="00FB7D70"/>
    <w:rsid w:val="00FC167D"/>
    <w:rsid w:val="00FC34F0"/>
    <w:rsid w:val="00FC44CC"/>
    <w:rsid w:val="00FC547E"/>
    <w:rsid w:val="00FC68F4"/>
    <w:rsid w:val="00FC6CB0"/>
    <w:rsid w:val="00FC6F7A"/>
    <w:rsid w:val="00FD016B"/>
    <w:rsid w:val="00FD074A"/>
    <w:rsid w:val="00FD08E2"/>
    <w:rsid w:val="00FD102E"/>
    <w:rsid w:val="00FD11AE"/>
    <w:rsid w:val="00FD32F5"/>
    <w:rsid w:val="00FD4BCD"/>
    <w:rsid w:val="00FD619A"/>
    <w:rsid w:val="00FD61C7"/>
    <w:rsid w:val="00FD6655"/>
    <w:rsid w:val="00FD7327"/>
    <w:rsid w:val="00FD78F1"/>
    <w:rsid w:val="00FE14F6"/>
    <w:rsid w:val="00FE1B4B"/>
    <w:rsid w:val="00FE23A4"/>
    <w:rsid w:val="00FE2683"/>
    <w:rsid w:val="00FE3755"/>
    <w:rsid w:val="00FE499C"/>
    <w:rsid w:val="00FE4C05"/>
    <w:rsid w:val="00FE4C10"/>
    <w:rsid w:val="00FE4C56"/>
    <w:rsid w:val="00FE5441"/>
    <w:rsid w:val="00FE69C9"/>
    <w:rsid w:val="00FE7E7D"/>
    <w:rsid w:val="00FF2FFD"/>
    <w:rsid w:val="00FF4B9B"/>
    <w:rsid w:val="00FF4FA7"/>
    <w:rsid w:val="00FF557C"/>
    <w:rsid w:val="00FF6221"/>
    <w:rsid w:val="00FF647C"/>
    <w:rsid w:val="00FF715E"/>
    <w:rsid w:val="00FF71D0"/>
    <w:rsid w:val="00FF74D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3E04FE"/>
  <w15:docId w15:val="{6BD7A83C-D872-466E-AF5D-FA1A080716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Body"/>
    <w:qFormat/>
    <w:rsid w:val="00C2115D"/>
    <w:pPr>
      <w:spacing w:before="240" w:after="240" w:line="360" w:lineRule="auto"/>
      <w:jc w:val="both"/>
    </w:pPr>
    <w:rPr>
      <w:rFonts w:ascii="Times New Roman" w:hAnsi="Times New Roman"/>
      <w:sz w:val="24"/>
    </w:rPr>
  </w:style>
  <w:style w:type="paragraph" w:styleId="Heading1">
    <w:name w:val="heading 1"/>
    <w:aliases w:val="Head 1"/>
    <w:basedOn w:val="Title"/>
    <w:next w:val="Normal"/>
    <w:link w:val="Heading1Char"/>
    <w:uiPriority w:val="9"/>
    <w:qFormat/>
    <w:rsid w:val="00C2115D"/>
    <w:pPr>
      <w:keepNext/>
      <w:keepLines/>
      <w:pBdr>
        <w:bottom w:val="none" w:sz="0" w:space="0" w:color="auto"/>
      </w:pBdr>
      <w:spacing w:before="240" w:after="120" w:line="360" w:lineRule="auto"/>
      <w:jc w:val="center"/>
      <w:outlineLvl w:val="0"/>
    </w:pPr>
    <w:rPr>
      <w:rFonts w:ascii="Times New Roman" w:hAnsi="Times New Roman"/>
      <w:b/>
      <w:bCs/>
      <w:color w:val="auto"/>
      <w:spacing w:val="0"/>
      <w:sz w:val="48"/>
      <w:szCs w:val="28"/>
    </w:rPr>
  </w:style>
  <w:style w:type="paragraph" w:styleId="Heading2">
    <w:name w:val="heading 2"/>
    <w:aliases w:val="Head 2"/>
    <w:basedOn w:val="Subtitle"/>
    <w:next w:val="Normal"/>
    <w:link w:val="Heading2Char"/>
    <w:uiPriority w:val="9"/>
    <w:unhideWhenUsed/>
    <w:rsid w:val="00C2115D"/>
    <w:pPr>
      <w:keepNext/>
      <w:keepLines/>
      <w:numPr>
        <w:ilvl w:val="0"/>
        <w:numId w:val="1"/>
      </w:numPr>
      <w:tabs>
        <w:tab w:val="left" w:pos="170"/>
      </w:tabs>
      <w:ind w:left="0" w:firstLine="0"/>
      <w:outlineLvl w:val="1"/>
    </w:pPr>
    <w:rPr>
      <w:rFonts w:ascii="Times New Roman" w:hAnsi="Times New Roman"/>
      <w:b/>
      <w:bCs/>
      <w:sz w:val="32"/>
      <w:szCs w:val="26"/>
    </w:rPr>
  </w:style>
  <w:style w:type="paragraph" w:styleId="Heading3">
    <w:name w:val="heading 3"/>
    <w:aliases w:val="Head 3"/>
    <w:basedOn w:val="Normal"/>
    <w:next w:val="Normal"/>
    <w:link w:val="Heading3Char"/>
    <w:autoRedefine/>
    <w:uiPriority w:val="9"/>
    <w:unhideWhenUsed/>
    <w:rsid w:val="00C2115D"/>
    <w:pPr>
      <w:keepNext/>
      <w:keepLines/>
      <w:numPr>
        <w:numId w:val="2"/>
      </w:numPr>
      <w:spacing w:before="360"/>
      <w:ind w:left="0" w:firstLine="0"/>
      <w:outlineLvl w:val="2"/>
    </w:pPr>
    <w:rPr>
      <w:rFonts w:eastAsiaTheme="majorEastAsia" w:cstheme="majorBidi"/>
      <w:b/>
      <w:bCs/>
      <w:sz w:val="28"/>
      <w:lang w:val="en-US"/>
    </w:rPr>
  </w:style>
  <w:style w:type="paragraph" w:styleId="Heading4">
    <w:name w:val="heading 4"/>
    <w:aliases w:val="Head 4"/>
    <w:basedOn w:val="Normal"/>
    <w:next w:val="Normal"/>
    <w:link w:val="Heading4Char"/>
    <w:uiPriority w:val="9"/>
    <w:unhideWhenUsed/>
    <w:rsid w:val="00C2115D"/>
    <w:pPr>
      <w:keepNext/>
      <w:keepLines/>
      <w:numPr>
        <w:numId w:val="3"/>
      </w:numPr>
      <w:outlineLvl w:val="3"/>
    </w:pPr>
    <w:rPr>
      <w:rFonts w:eastAsiaTheme="majorEastAsia" w:cstheme="majorBidi"/>
      <w:bCs/>
      <w:iCs/>
      <w:sz w:val="32"/>
    </w:rPr>
  </w:style>
  <w:style w:type="paragraph" w:styleId="Heading5">
    <w:name w:val="heading 5"/>
    <w:aliases w:val="Head 5"/>
    <w:basedOn w:val="Normal"/>
    <w:next w:val="Normal"/>
    <w:link w:val="Heading5Char"/>
    <w:uiPriority w:val="9"/>
    <w:unhideWhenUsed/>
    <w:rsid w:val="00C2115D"/>
    <w:pPr>
      <w:keepNext/>
      <w:keepLines/>
      <w:numPr>
        <w:numId w:val="4"/>
      </w:numPr>
      <w:outlineLvl w:val="4"/>
    </w:pPr>
    <w:rPr>
      <w:rFonts w:eastAsiaTheme="majorEastAsia" w:cstheme="majorBidi"/>
      <w:sz w:val="32"/>
    </w:rPr>
  </w:style>
  <w:style w:type="paragraph" w:styleId="Heading6">
    <w:name w:val="heading 6"/>
    <w:aliases w:val="Head 6"/>
    <w:basedOn w:val="Normal"/>
    <w:next w:val="Normal"/>
    <w:link w:val="Heading6Char"/>
    <w:uiPriority w:val="9"/>
    <w:unhideWhenUsed/>
    <w:rsid w:val="00C2115D"/>
    <w:pPr>
      <w:keepNext/>
      <w:keepLines/>
      <w:numPr>
        <w:numId w:val="5"/>
      </w:numPr>
      <w:outlineLvl w:val="5"/>
    </w:pPr>
    <w:rPr>
      <w:rFonts w:eastAsiaTheme="majorEastAsia" w:cstheme="majorBidi"/>
      <w:iCs/>
      <w:sz w:val="32"/>
    </w:rPr>
  </w:style>
  <w:style w:type="paragraph" w:styleId="Heading7">
    <w:name w:val="heading 7"/>
    <w:aliases w:val="Figure"/>
    <w:basedOn w:val="Normal"/>
    <w:next w:val="Normal"/>
    <w:link w:val="Heading7Char"/>
    <w:uiPriority w:val="9"/>
    <w:unhideWhenUsed/>
    <w:qFormat/>
    <w:rsid w:val="00C2115D"/>
    <w:pPr>
      <w:keepNext/>
      <w:keepLines/>
      <w:spacing w:before="200" w:after="0"/>
      <w:outlineLvl w:val="6"/>
    </w:pPr>
    <w:rPr>
      <w:rFonts w:asciiTheme="majorBidi" w:eastAsiaTheme="majorEastAsia" w:hAnsiTheme="majorBidi" w:cstheme="majorBid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 1 Char"/>
    <w:basedOn w:val="DefaultParagraphFont"/>
    <w:link w:val="Heading1"/>
    <w:uiPriority w:val="9"/>
    <w:rsid w:val="00C2115D"/>
    <w:rPr>
      <w:rFonts w:ascii="Times New Roman" w:eastAsiaTheme="majorEastAsia" w:hAnsi="Times New Roman" w:cstheme="majorBidi"/>
      <w:b/>
      <w:bCs/>
      <w:kern w:val="28"/>
      <w:sz w:val="48"/>
      <w:szCs w:val="28"/>
    </w:rPr>
  </w:style>
  <w:style w:type="character" w:customStyle="1" w:styleId="Heading2Char">
    <w:name w:val="Heading 2 Char"/>
    <w:aliases w:val="Head 2 Char"/>
    <w:basedOn w:val="DefaultParagraphFont"/>
    <w:link w:val="Heading2"/>
    <w:uiPriority w:val="9"/>
    <w:rsid w:val="00C2115D"/>
    <w:rPr>
      <w:rFonts w:ascii="Times New Roman" w:eastAsiaTheme="majorEastAsia" w:hAnsi="Times New Roman" w:cstheme="majorBidi"/>
      <w:b/>
      <w:bCs/>
      <w:sz w:val="32"/>
      <w:szCs w:val="26"/>
    </w:rPr>
  </w:style>
  <w:style w:type="character" w:customStyle="1" w:styleId="Heading3Char">
    <w:name w:val="Heading 3 Char"/>
    <w:aliases w:val="Head 3 Char"/>
    <w:basedOn w:val="DefaultParagraphFont"/>
    <w:link w:val="Heading3"/>
    <w:uiPriority w:val="9"/>
    <w:rsid w:val="00C2115D"/>
    <w:rPr>
      <w:rFonts w:ascii="Times New Roman" w:eastAsiaTheme="majorEastAsia" w:hAnsi="Times New Roman" w:cstheme="majorBidi"/>
      <w:b/>
      <w:bCs/>
      <w:sz w:val="28"/>
      <w:lang w:val="en-US"/>
    </w:rPr>
  </w:style>
  <w:style w:type="character" w:customStyle="1" w:styleId="Heading4Char">
    <w:name w:val="Heading 4 Char"/>
    <w:aliases w:val="Head 4 Char"/>
    <w:basedOn w:val="DefaultParagraphFont"/>
    <w:link w:val="Heading4"/>
    <w:uiPriority w:val="9"/>
    <w:rsid w:val="00C2115D"/>
    <w:rPr>
      <w:rFonts w:ascii="Times New Roman" w:eastAsiaTheme="majorEastAsia" w:hAnsi="Times New Roman" w:cstheme="majorBidi"/>
      <w:bCs/>
      <w:iCs/>
      <w:sz w:val="32"/>
    </w:rPr>
  </w:style>
  <w:style w:type="character" w:customStyle="1" w:styleId="Heading5Char">
    <w:name w:val="Heading 5 Char"/>
    <w:aliases w:val="Head 5 Char"/>
    <w:basedOn w:val="DefaultParagraphFont"/>
    <w:link w:val="Heading5"/>
    <w:uiPriority w:val="9"/>
    <w:rsid w:val="00C2115D"/>
    <w:rPr>
      <w:rFonts w:ascii="Times New Roman" w:eastAsiaTheme="majorEastAsia" w:hAnsi="Times New Roman" w:cstheme="majorBidi"/>
      <w:sz w:val="32"/>
    </w:rPr>
  </w:style>
  <w:style w:type="character" w:customStyle="1" w:styleId="Heading6Char">
    <w:name w:val="Heading 6 Char"/>
    <w:aliases w:val="Head 6 Char"/>
    <w:basedOn w:val="DefaultParagraphFont"/>
    <w:link w:val="Heading6"/>
    <w:uiPriority w:val="9"/>
    <w:rsid w:val="00C2115D"/>
    <w:rPr>
      <w:rFonts w:ascii="Times New Roman" w:eastAsiaTheme="majorEastAsia" w:hAnsi="Times New Roman" w:cstheme="majorBidi"/>
      <w:iCs/>
      <w:sz w:val="32"/>
    </w:rPr>
  </w:style>
  <w:style w:type="character" w:customStyle="1" w:styleId="Heading7Char">
    <w:name w:val="Heading 7 Char"/>
    <w:aliases w:val="Figure Char"/>
    <w:basedOn w:val="DefaultParagraphFont"/>
    <w:link w:val="Heading7"/>
    <w:uiPriority w:val="9"/>
    <w:rsid w:val="00C2115D"/>
    <w:rPr>
      <w:rFonts w:asciiTheme="majorBidi" w:eastAsiaTheme="majorEastAsia" w:hAnsiTheme="majorBidi" w:cstheme="majorBidi"/>
      <w:iCs/>
      <w:sz w:val="24"/>
    </w:rPr>
  </w:style>
  <w:style w:type="paragraph" w:styleId="Title">
    <w:name w:val="Title"/>
    <w:aliases w:val="Head6"/>
    <w:basedOn w:val="Normal"/>
    <w:next w:val="Normal"/>
    <w:link w:val="TitleChar"/>
    <w:uiPriority w:val="10"/>
    <w:qFormat/>
    <w:rsid w:val="00C2115D"/>
    <w:pPr>
      <w:pBdr>
        <w:bottom w:val="single" w:sz="8" w:space="4" w:color="5B9BD5" w:themeColor="accent1"/>
      </w:pBdr>
      <w:spacing w:before="0"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aliases w:val="Head6 Char"/>
    <w:basedOn w:val="DefaultParagraphFont"/>
    <w:link w:val="Title"/>
    <w:uiPriority w:val="10"/>
    <w:rsid w:val="00C2115D"/>
    <w:rPr>
      <w:rFonts w:asciiTheme="majorHAnsi" w:eastAsiaTheme="majorEastAsia" w:hAnsiTheme="majorHAnsi" w:cstheme="majorBidi"/>
      <w:color w:val="323E4F" w:themeColor="text2" w:themeShade="BF"/>
      <w:spacing w:val="5"/>
      <w:kern w:val="28"/>
      <w:sz w:val="52"/>
      <w:szCs w:val="52"/>
    </w:rPr>
  </w:style>
  <w:style w:type="paragraph" w:customStyle="1" w:styleId="ChapterHead1">
    <w:name w:val="ChapterHead1"/>
    <w:basedOn w:val="Heading1"/>
    <w:link w:val="ChapterHead1Char"/>
    <w:qFormat/>
    <w:rsid w:val="00C2115D"/>
    <w:pPr>
      <w:spacing w:after="360"/>
    </w:pPr>
    <w:rPr>
      <w:sz w:val="40"/>
    </w:rPr>
  </w:style>
  <w:style w:type="character" w:customStyle="1" w:styleId="ChapterHead1Char">
    <w:name w:val="ChapterHead1 Char"/>
    <w:basedOn w:val="Heading1Char"/>
    <w:link w:val="ChapterHead1"/>
    <w:rsid w:val="00C2115D"/>
    <w:rPr>
      <w:rFonts w:ascii="Times New Roman" w:eastAsiaTheme="majorEastAsia" w:hAnsi="Times New Roman" w:cstheme="majorBidi"/>
      <w:b/>
      <w:bCs/>
      <w:kern w:val="28"/>
      <w:sz w:val="40"/>
      <w:szCs w:val="28"/>
    </w:rPr>
  </w:style>
  <w:style w:type="paragraph" w:styleId="Subtitle">
    <w:name w:val="Subtitle"/>
    <w:aliases w:val="Tables"/>
    <w:basedOn w:val="Normal"/>
    <w:next w:val="Normal"/>
    <w:link w:val="SubtitleChar"/>
    <w:uiPriority w:val="11"/>
    <w:qFormat/>
    <w:rsid w:val="00C2115D"/>
    <w:pPr>
      <w:numPr>
        <w:ilvl w:val="1"/>
      </w:numPr>
      <w:ind w:firstLine="284"/>
    </w:pPr>
    <w:rPr>
      <w:rFonts w:asciiTheme="majorBidi" w:eastAsiaTheme="majorEastAsia" w:hAnsiTheme="majorBidi" w:cstheme="majorBidi"/>
      <w:szCs w:val="24"/>
    </w:rPr>
  </w:style>
  <w:style w:type="character" w:customStyle="1" w:styleId="SubtitleChar">
    <w:name w:val="Subtitle Char"/>
    <w:aliases w:val="Tables Char"/>
    <w:basedOn w:val="DefaultParagraphFont"/>
    <w:link w:val="Subtitle"/>
    <w:uiPriority w:val="11"/>
    <w:rsid w:val="00C2115D"/>
    <w:rPr>
      <w:rFonts w:asciiTheme="majorBidi" w:eastAsiaTheme="majorEastAsia" w:hAnsiTheme="majorBidi" w:cstheme="majorBidi"/>
      <w:sz w:val="24"/>
      <w:szCs w:val="24"/>
    </w:rPr>
  </w:style>
  <w:style w:type="paragraph" w:styleId="Header">
    <w:name w:val="header"/>
    <w:basedOn w:val="Normal"/>
    <w:link w:val="HeaderChar"/>
    <w:uiPriority w:val="99"/>
    <w:unhideWhenUsed/>
    <w:rsid w:val="00C2115D"/>
    <w:pPr>
      <w:tabs>
        <w:tab w:val="center" w:pos="4513"/>
        <w:tab w:val="right" w:pos="9026"/>
      </w:tabs>
      <w:spacing w:after="0" w:line="240" w:lineRule="auto"/>
    </w:pPr>
  </w:style>
  <w:style w:type="character" w:customStyle="1" w:styleId="HeaderChar">
    <w:name w:val="Header Char"/>
    <w:basedOn w:val="DefaultParagraphFont"/>
    <w:link w:val="Header"/>
    <w:uiPriority w:val="99"/>
    <w:rsid w:val="00C2115D"/>
    <w:rPr>
      <w:rFonts w:ascii="Times New Roman" w:hAnsi="Times New Roman"/>
      <w:sz w:val="24"/>
    </w:rPr>
  </w:style>
  <w:style w:type="paragraph" w:styleId="Footer">
    <w:name w:val="footer"/>
    <w:basedOn w:val="Normal"/>
    <w:link w:val="FooterChar"/>
    <w:uiPriority w:val="99"/>
    <w:unhideWhenUsed/>
    <w:rsid w:val="00C2115D"/>
    <w:pPr>
      <w:tabs>
        <w:tab w:val="center" w:pos="4513"/>
        <w:tab w:val="right" w:pos="9026"/>
      </w:tabs>
      <w:spacing w:after="0" w:line="240" w:lineRule="auto"/>
    </w:pPr>
  </w:style>
  <w:style w:type="character" w:customStyle="1" w:styleId="FooterChar">
    <w:name w:val="Footer Char"/>
    <w:basedOn w:val="DefaultParagraphFont"/>
    <w:link w:val="Footer"/>
    <w:uiPriority w:val="99"/>
    <w:rsid w:val="00C2115D"/>
    <w:rPr>
      <w:rFonts w:ascii="Times New Roman" w:hAnsi="Times New Roman"/>
      <w:sz w:val="24"/>
    </w:rPr>
  </w:style>
  <w:style w:type="paragraph" w:styleId="BalloonText">
    <w:name w:val="Balloon Text"/>
    <w:basedOn w:val="Normal"/>
    <w:link w:val="BalloonTextChar"/>
    <w:uiPriority w:val="99"/>
    <w:semiHidden/>
    <w:unhideWhenUsed/>
    <w:rsid w:val="00C211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115D"/>
    <w:rPr>
      <w:rFonts w:ascii="Tahoma" w:hAnsi="Tahoma" w:cs="Tahoma"/>
      <w:sz w:val="16"/>
      <w:szCs w:val="16"/>
    </w:rPr>
  </w:style>
  <w:style w:type="paragraph" w:styleId="BodyText">
    <w:name w:val="Body Text"/>
    <w:basedOn w:val="Normal"/>
    <w:link w:val="BodyTextChar"/>
    <w:rsid w:val="00C2115D"/>
    <w:pPr>
      <w:spacing w:line="288" w:lineRule="auto"/>
    </w:pPr>
    <w:rPr>
      <w:rFonts w:asciiTheme="minorHAnsi" w:eastAsia="Times New Roman" w:hAnsiTheme="minorHAnsi" w:cs="Times New Roman"/>
      <w:sz w:val="18"/>
      <w:szCs w:val="24"/>
      <w:lang w:val="en-US"/>
    </w:rPr>
  </w:style>
  <w:style w:type="character" w:customStyle="1" w:styleId="BodyTextChar">
    <w:name w:val="Body Text Char"/>
    <w:basedOn w:val="DefaultParagraphFont"/>
    <w:link w:val="BodyText"/>
    <w:rsid w:val="00C2115D"/>
    <w:rPr>
      <w:rFonts w:eastAsia="Times New Roman" w:cs="Times New Roman"/>
      <w:sz w:val="18"/>
      <w:szCs w:val="24"/>
      <w:lang w:val="en-US"/>
    </w:rPr>
  </w:style>
  <w:style w:type="paragraph" w:customStyle="1" w:styleId="EndNoteBibliographyTitle">
    <w:name w:val="EndNote Bibliography Title"/>
    <w:basedOn w:val="Normal"/>
    <w:link w:val="EndNoteBibliographyTitleChar"/>
    <w:rsid w:val="00C2115D"/>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C2115D"/>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C2115D"/>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C2115D"/>
    <w:rPr>
      <w:rFonts w:ascii="Times New Roman" w:hAnsi="Times New Roman" w:cs="Times New Roman"/>
      <w:noProof/>
      <w:sz w:val="24"/>
      <w:lang w:val="en-US"/>
    </w:rPr>
  </w:style>
  <w:style w:type="paragraph" w:styleId="ListParagraph">
    <w:name w:val="List Paragraph"/>
    <w:basedOn w:val="Normal"/>
    <w:link w:val="ListParagraphChar"/>
    <w:uiPriority w:val="34"/>
    <w:qFormat/>
    <w:rsid w:val="00C2115D"/>
    <w:pPr>
      <w:contextualSpacing/>
    </w:pPr>
  </w:style>
  <w:style w:type="paragraph" w:styleId="TOC1">
    <w:name w:val="toc 1"/>
    <w:basedOn w:val="Normal"/>
    <w:next w:val="Normal"/>
    <w:autoRedefine/>
    <w:uiPriority w:val="39"/>
    <w:unhideWhenUsed/>
    <w:rsid w:val="00C2115D"/>
    <w:pPr>
      <w:tabs>
        <w:tab w:val="left" w:pos="720"/>
        <w:tab w:val="right" w:leader="dot" w:pos="9016"/>
      </w:tabs>
      <w:spacing w:before="120" w:after="120"/>
      <w:ind w:left="720" w:hanging="720"/>
    </w:pPr>
    <w:rPr>
      <w:rFonts w:asciiTheme="minorHAnsi" w:hAnsiTheme="minorHAnsi"/>
      <w:b/>
      <w:bCs/>
      <w:caps/>
      <w:sz w:val="20"/>
      <w:szCs w:val="20"/>
    </w:rPr>
  </w:style>
  <w:style w:type="paragraph" w:styleId="TOC2">
    <w:name w:val="toc 2"/>
    <w:basedOn w:val="Normal"/>
    <w:next w:val="Normal"/>
    <w:autoRedefine/>
    <w:uiPriority w:val="39"/>
    <w:unhideWhenUsed/>
    <w:rsid w:val="00C2115D"/>
    <w:pPr>
      <w:spacing w:before="0" w:after="0"/>
      <w:ind w:left="240"/>
      <w:jc w:val="left"/>
    </w:pPr>
    <w:rPr>
      <w:rFonts w:asciiTheme="minorHAnsi" w:hAnsiTheme="minorHAnsi"/>
      <w:smallCaps/>
      <w:sz w:val="20"/>
      <w:szCs w:val="20"/>
    </w:rPr>
  </w:style>
  <w:style w:type="paragraph" w:styleId="TOC3">
    <w:name w:val="toc 3"/>
    <w:basedOn w:val="Normal"/>
    <w:next w:val="Normal"/>
    <w:autoRedefine/>
    <w:uiPriority w:val="39"/>
    <w:unhideWhenUsed/>
    <w:rsid w:val="00C2115D"/>
    <w:pPr>
      <w:spacing w:before="0" w:after="0"/>
      <w:ind w:left="480"/>
      <w:jc w:val="left"/>
    </w:pPr>
    <w:rPr>
      <w:rFonts w:asciiTheme="minorHAnsi" w:hAnsiTheme="minorHAnsi"/>
      <w:i/>
      <w:iCs/>
      <w:sz w:val="20"/>
      <w:szCs w:val="20"/>
    </w:rPr>
  </w:style>
  <w:style w:type="paragraph" w:styleId="TOC4">
    <w:name w:val="toc 4"/>
    <w:basedOn w:val="Normal"/>
    <w:next w:val="Normal"/>
    <w:autoRedefine/>
    <w:uiPriority w:val="39"/>
    <w:unhideWhenUsed/>
    <w:rsid w:val="00C2115D"/>
    <w:pPr>
      <w:spacing w:before="0" w:after="0"/>
      <w:ind w:left="720"/>
      <w:jc w:val="left"/>
    </w:pPr>
    <w:rPr>
      <w:rFonts w:asciiTheme="minorHAnsi" w:hAnsiTheme="minorHAnsi"/>
      <w:sz w:val="18"/>
      <w:szCs w:val="18"/>
    </w:rPr>
  </w:style>
  <w:style w:type="paragraph" w:styleId="TOC5">
    <w:name w:val="toc 5"/>
    <w:basedOn w:val="Normal"/>
    <w:next w:val="Normal"/>
    <w:autoRedefine/>
    <w:uiPriority w:val="39"/>
    <w:unhideWhenUsed/>
    <w:rsid w:val="00C2115D"/>
    <w:pPr>
      <w:spacing w:before="0" w:after="0"/>
      <w:ind w:left="960"/>
      <w:jc w:val="left"/>
    </w:pPr>
    <w:rPr>
      <w:rFonts w:asciiTheme="minorHAnsi" w:hAnsiTheme="minorHAnsi"/>
      <w:sz w:val="18"/>
      <w:szCs w:val="18"/>
    </w:rPr>
  </w:style>
  <w:style w:type="paragraph" w:styleId="TOC6">
    <w:name w:val="toc 6"/>
    <w:basedOn w:val="Normal"/>
    <w:next w:val="Normal"/>
    <w:autoRedefine/>
    <w:uiPriority w:val="39"/>
    <w:unhideWhenUsed/>
    <w:rsid w:val="00C2115D"/>
    <w:pPr>
      <w:spacing w:before="0" w:after="0"/>
      <w:ind w:left="1200"/>
      <w:jc w:val="left"/>
    </w:pPr>
    <w:rPr>
      <w:rFonts w:asciiTheme="minorHAnsi" w:hAnsiTheme="minorHAnsi"/>
      <w:sz w:val="18"/>
      <w:szCs w:val="18"/>
    </w:rPr>
  </w:style>
  <w:style w:type="paragraph" w:styleId="TOC7">
    <w:name w:val="toc 7"/>
    <w:basedOn w:val="Normal"/>
    <w:next w:val="Normal"/>
    <w:autoRedefine/>
    <w:uiPriority w:val="39"/>
    <w:unhideWhenUsed/>
    <w:rsid w:val="00C2115D"/>
    <w:pPr>
      <w:spacing w:before="0" w:after="0"/>
      <w:ind w:left="1440"/>
      <w:jc w:val="left"/>
    </w:pPr>
    <w:rPr>
      <w:rFonts w:asciiTheme="minorHAnsi" w:hAnsiTheme="minorHAnsi"/>
      <w:sz w:val="18"/>
      <w:szCs w:val="18"/>
    </w:rPr>
  </w:style>
  <w:style w:type="paragraph" w:styleId="TOC8">
    <w:name w:val="toc 8"/>
    <w:basedOn w:val="Normal"/>
    <w:next w:val="Normal"/>
    <w:autoRedefine/>
    <w:uiPriority w:val="39"/>
    <w:unhideWhenUsed/>
    <w:rsid w:val="00C2115D"/>
    <w:pPr>
      <w:spacing w:before="0" w:after="0"/>
      <w:ind w:left="1680"/>
      <w:jc w:val="left"/>
    </w:pPr>
    <w:rPr>
      <w:rFonts w:asciiTheme="minorHAnsi" w:hAnsiTheme="minorHAnsi"/>
      <w:sz w:val="18"/>
      <w:szCs w:val="18"/>
    </w:rPr>
  </w:style>
  <w:style w:type="paragraph" w:styleId="TOC9">
    <w:name w:val="toc 9"/>
    <w:basedOn w:val="Normal"/>
    <w:next w:val="Normal"/>
    <w:autoRedefine/>
    <w:uiPriority w:val="39"/>
    <w:unhideWhenUsed/>
    <w:rsid w:val="00C2115D"/>
    <w:pPr>
      <w:spacing w:before="0" w:after="0"/>
      <w:ind w:left="1920"/>
      <w:jc w:val="left"/>
    </w:pPr>
    <w:rPr>
      <w:rFonts w:asciiTheme="minorHAnsi" w:hAnsiTheme="minorHAnsi"/>
      <w:sz w:val="18"/>
      <w:szCs w:val="18"/>
    </w:rPr>
  </w:style>
  <w:style w:type="paragraph" w:styleId="NoSpacing">
    <w:name w:val="No Spacing"/>
    <w:aliases w:val="References"/>
    <w:basedOn w:val="Heading1"/>
    <w:uiPriority w:val="1"/>
    <w:qFormat/>
    <w:rsid w:val="00C2115D"/>
    <w:pPr>
      <w:spacing w:after="480" w:line="240" w:lineRule="auto"/>
    </w:pPr>
    <w:rPr>
      <w:sz w:val="32"/>
    </w:rPr>
  </w:style>
  <w:style w:type="table" w:styleId="TableGrid">
    <w:name w:val="Table Grid"/>
    <w:basedOn w:val="TableNormal"/>
    <w:uiPriority w:val="39"/>
    <w:rsid w:val="00C211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Grid3-Accent1">
    <w:name w:val="Medium Grid 3 Accent 1"/>
    <w:basedOn w:val="TableNormal"/>
    <w:uiPriority w:val="69"/>
    <w:rsid w:val="00C2115D"/>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6E6F4"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5B9BD5"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5B9BD5"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5B9BD5"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5B9BD5"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DCCEA"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DCCEA" w:themeFill="accent1" w:themeFillTint="7F"/>
      </w:tcPr>
    </w:tblStylePr>
  </w:style>
  <w:style w:type="table" w:styleId="MediumShading1-Accent1">
    <w:name w:val="Medium Shading 1 Accent 1"/>
    <w:basedOn w:val="TableNormal"/>
    <w:uiPriority w:val="63"/>
    <w:rsid w:val="00C2115D"/>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paragraph" w:styleId="TableofFigures">
    <w:name w:val="table of figures"/>
    <w:basedOn w:val="Normal"/>
    <w:next w:val="Normal"/>
    <w:uiPriority w:val="99"/>
    <w:unhideWhenUsed/>
    <w:rsid w:val="00C2115D"/>
    <w:pPr>
      <w:spacing w:before="0" w:after="0"/>
      <w:ind w:left="480" w:hanging="480"/>
      <w:jc w:val="left"/>
    </w:pPr>
    <w:rPr>
      <w:rFonts w:asciiTheme="minorHAnsi" w:hAnsiTheme="minorHAnsi"/>
      <w:smallCaps/>
      <w:sz w:val="20"/>
      <w:szCs w:val="20"/>
    </w:rPr>
  </w:style>
  <w:style w:type="paragraph" w:customStyle="1" w:styleId="Default">
    <w:name w:val="Default"/>
    <w:rsid w:val="00C2115D"/>
    <w:pPr>
      <w:autoSpaceDE w:val="0"/>
      <w:autoSpaceDN w:val="0"/>
      <w:adjustRightInd w:val="0"/>
      <w:spacing w:after="0" w:line="240" w:lineRule="auto"/>
    </w:pPr>
    <w:rPr>
      <w:rFonts w:ascii="Arial" w:hAnsi="Arial" w:cs="Arial"/>
      <w:color w:val="000000"/>
      <w:sz w:val="24"/>
      <w:szCs w:val="24"/>
    </w:rPr>
  </w:style>
  <w:style w:type="table" w:styleId="LightShading-Accent1">
    <w:name w:val="Light Shading Accent 1"/>
    <w:basedOn w:val="TableNormal"/>
    <w:uiPriority w:val="60"/>
    <w:rsid w:val="00C2115D"/>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paragraph" w:customStyle="1" w:styleId="DecimalAligned">
    <w:name w:val="Decimal Aligned"/>
    <w:basedOn w:val="Normal"/>
    <w:uiPriority w:val="40"/>
    <w:qFormat/>
    <w:rsid w:val="00C2115D"/>
    <w:pPr>
      <w:tabs>
        <w:tab w:val="decimal" w:pos="360"/>
      </w:tabs>
      <w:spacing w:before="0" w:after="200" w:line="276" w:lineRule="auto"/>
      <w:jc w:val="left"/>
    </w:pPr>
    <w:rPr>
      <w:rFonts w:asciiTheme="minorHAnsi" w:hAnsiTheme="minorHAnsi"/>
      <w:sz w:val="22"/>
      <w:lang w:val="en-US" w:eastAsia="ja-JP"/>
    </w:rPr>
  </w:style>
  <w:style w:type="paragraph" w:styleId="FootnoteText">
    <w:name w:val="footnote text"/>
    <w:basedOn w:val="Normal"/>
    <w:link w:val="FootnoteTextChar"/>
    <w:uiPriority w:val="99"/>
    <w:unhideWhenUsed/>
    <w:rsid w:val="00C2115D"/>
    <w:pPr>
      <w:spacing w:before="0" w:after="0" w:line="240" w:lineRule="auto"/>
      <w:jc w:val="left"/>
    </w:pPr>
    <w:rPr>
      <w:rFonts w:asciiTheme="minorHAnsi" w:eastAsiaTheme="minorEastAsia" w:hAnsiTheme="minorHAnsi"/>
      <w:sz w:val="20"/>
      <w:szCs w:val="20"/>
      <w:lang w:val="en-US" w:eastAsia="ja-JP"/>
    </w:rPr>
  </w:style>
  <w:style w:type="character" w:customStyle="1" w:styleId="FootnoteTextChar">
    <w:name w:val="Footnote Text Char"/>
    <w:basedOn w:val="DefaultParagraphFont"/>
    <w:link w:val="FootnoteText"/>
    <w:uiPriority w:val="99"/>
    <w:rsid w:val="00C2115D"/>
    <w:rPr>
      <w:rFonts w:eastAsiaTheme="minorEastAsia"/>
      <w:sz w:val="20"/>
      <w:szCs w:val="20"/>
      <w:lang w:val="en-US" w:eastAsia="ja-JP"/>
    </w:rPr>
  </w:style>
  <w:style w:type="character" w:styleId="SubtleEmphasis">
    <w:name w:val="Subtle Emphasis"/>
    <w:basedOn w:val="DefaultParagraphFont"/>
    <w:uiPriority w:val="19"/>
    <w:qFormat/>
    <w:rsid w:val="00C2115D"/>
    <w:rPr>
      <w:i/>
      <w:iCs/>
      <w:color w:val="7F7F7F" w:themeColor="text1" w:themeTint="80"/>
    </w:rPr>
  </w:style>
  <w:style w:type="table" w:styleId="LightList-Accent1">
    <w:name w:val="Light List Accent 1"/>
    <w:basedOn w:val="TableNormal"/>
    <w:uiPriority w:val="61"/>
    <w:rsid w:val="00C2115D"/>
    <w:pPr>
      <w:spacing w:after="0" w:line="240" w:lineRule="auto"/>
    </w:pPr>
    <w:rPr>
      <w:rFonts w:eastAsiaTheme="minorEastAsia"/>
      <w:sz w:val="24"/>
      <w:szCs w:val="24"/>
      <w:lang w:val="fr-FR"/>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character" w:styleId="PlaceholderText">
    <w:name w:val="Placeholder Text"/>
    <w:basedOn w:val="DefaultParagraphFont"/>
    <w:uiPriority w:val="99"/>
    <w:semiHidden/>
    <w:rsid w:val="00C2115D"/>
    <w:rPr>
      <w:color w:val="808080"/>
    </w:rPr>
  </w:style>
  <w:style w:type="paragraph" w:styleId="NormalWeb">
    <w:name w:val="Normal (Web)"/>
    <w:basedOn w:val="Normal"/>
    <w:uiPriority w:val="99"/>
    <w:semiHidden/>
    <w:unhideWhenUsed/>
    <w:rsid w:val="00C2115D"/>
    <w:pPr>
      <w:spacing w:before="100" w:beforeAutospacing="1" w:after="100" w:afterAutospacing="1" w:line="240" w:lineRule="auto"/>
      <w:jc w:val="left"/>
    </w:pPr>
    <w:rPr>
      <w:rFonts w:eastAsiaTheme="minorEastAsia" w:cs="Times New Roman"/>
      <w:szCs w:val="24"/>
      <w:lang w:eastAsia="zh-CN"/>
    </w:rPr>
  </w:style>
  <w:style w:type="paragraph" w:styleId="PlainText">
    <w:name w:val="Plain Text"/>
    <w:basedOn w:val="Normal"/>
    <w:link w:val="PlainTextChar"/>
    <w:uiPriority w:val="99"/>
    <w:semiHidden/>
    <w:unhideWhenUsed/>
    <w:rsid w:val="00C2115D"/>
    <w:pPr>
      <w:spacing w:before="0"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C2115D"/>
    <w:rPr>
      <w:rFonts w:ascii="Consolas" w:hAnsi="Consolas"/>
      <w:sz w:val="21"/>
      <w:szCs w:val="21"/>
    </w:rPr>
  </w:style>
  <w:style w:type="character" w:styleId="Hyperlink">
    <w:name w:val="Hyperlink"/>
    <w:basedOn w:val="DefaultParagraphFont"/>
    <w:uiPriority w:val="99"/>
    <w:unhideWhenUsed/>
    <w:rsid w:val="00C2115D"/>
    <w:rPr>
      <w:color w:val="0563C1" w:themeColor="hyperlink"/>
      <w:u w:val="single"/>
    </w:rPr>
  </w:style>
  <w:style w:type="character" w:styleId="CommentReference">
    <w:name w:val="annotation reference"/>
    <w:basedOn w:val="DefaultParagraphFont"/>
    <w:uiPriority w:val="99"/>
    <w:semiHidden/>
    <w:unhideWhenUsed/>
    <w:rsid w:val="00C2115D"/>
    <w:rPr>
      <w:sz w:val="16"/>
      <w:szCs w:val="16"/>
    </w:rPr>
  </w:style>
  <w:style w:type="paragraph" w:styleId="CommentText">
    <w:name w:val="annotation text"/>
    <w:basedOn w:val="Normal"/>
    <w:link w:val="CommentTextChar"/>
    <w:uiPriority w:val="99"/>
    <w:semiHidden/>
    <w:unhideWhenUsed/>
    <w:rsid w:val="00C2115D"/>
    <w:pPr>
      <w:spacing w:line="240" w:lineRule="auto"/>
    </w:pPr>
    <w:rPr>
      <w:sz w:val="20"/>
      <w:szCs w:val="20"/>
    </w:rPr>
  </w:style>
  <w:style w:type="character" w:customStyle="1" w:styleId="CommentTextChar">
    <w:name w:val="Comment Text Char"/>
    <w:basedOn w:val="DefaultParagraphFont"/>
    <w:link w:val="CommentText"/>
    <w:uiPriority w:val="99"/>
    <w:semiHidden/>
    <w:rsid w:val="00C2115D"/>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C2115D"/>
    <w:rPr>
      <w:b/>
      <w:bCs/>
    </w:rPr>
  </w:style>
  <w:style w:type="character" w:customStyle="1" w:styleId="CommentSubjectChar">
    <w:name w:val="Comment Subject Char"/>
    <w:basedOn w:val="CommentTextChar"/>
    <w:link w:val="CommentSubject"/>
    <w:uiPriority w:val="99"/>
    <w:semiHidden/>
    <w:rsid w:val="00C2115D"/>
    <w:rPr>
      <w:rFonts w:ascii="Times New Roman" w:hAnsi="Times New Roman"/>
      <w:b/>
      <w:bCs/>
      <w:sz w:val="20"/>
      <w:szCs w:val="20"/>
    </w:rPr>
  </w:style>
  <w:style w:type="paragraph" w:styleId="Revision">
    <w:name w:val="Revision"/>
    <w:hidden/>
    <w:uiPriority w:val="99"/>
    <w:semiHidden/>
    <w:rsid w:val="00C2115D"/>
    <w:pPr>
      <w:spacing w:after="0" w:line="240" w:lineRule="auto"/>
    </w:pPr>
    <w:rPr>
      <w:rFonts w:ascii="Times New Roman" w:hAnsi="Times New Roman"/>
      <w:sz w:val="24"/>
    </w:rPr>
  </w:style>
  <w:style w:type="numbering" w:customStyle="1" w:styleId="Style1">
    <w:name w:val="Style1"/>
    <w:uiPriority w:val="99"/>
    <w:rsid w:val="00C2115D"/>
    <w:pPr>
      <w:numPr>
        <w:numId w:val="6"/>
      </w:numPr>
    </w:pPr>
  </w:style>
  <w:style w:type="numbering" w:customStyle="1" w:styleId="Style2">
    <w:name w:val="Style2"/>
    <w:uiPriority w:val="99"/>
    <w:rsid w:val="00C2115D"/>
    <w:pPr>
      <w:numPr>
        <w:numId w:val="8"/>
      </w:numPr>
    </w:pPr>
  </w:style>
  <w:style w:type="paragraph" w:customStyle="1" w:styleId="H01">
    <w:name w:val="H01"/>
    <w:basedOn w:val="ListParagraph"/>
    <w:link w:val="H01Char"/>
    <w:qFormat/>
    <w:rsid w:val="00C2115D"/>
    <w:pPr>
      <w:numPr>
        <w:numId w:val="7"/>
      </w:numPr>
      <w:spacing w:before="120" w:after="120"/>
    </w:pPr>
    <w:rPr>
      <w:b/>
      <w:sz w:val="28"/>
      <w:szCs w:val="32"/>
    </w:rPr>
  </w:style>
  <w:style w:type="paragraph" w:customStyle="1" w:styleId="H02">
    <w:name w:val="H02"/>
    <w:basedOn w:val="ListParagraph"/>
    <w:link w:val="H02Char"/>
    <w:qFormat/>
    <w:rsid w:val="00C2115D"/>
    <w:pPr>
      <w:numPr>
        <w:ilvl w:val="1"/>
        <w:numId w:val="7"/>
      </w:numPr>
    </w:pPr>
    <w:rPr>
      <w:b/>
      <w:szCs w:val="24"/>
    </w:rPr>
  </w:style>
  <w:style w:type="character" w:customStyle="1" w:styleId="ListParagraphChar">
    <w:name w:val="List Paragraph Char"/>
    <w:basedOn w:val="DefaultParagraphFont"/>
    <w:link w:val="ListParagraph"/>
    <w:uiPriority w:val="34"/>
    <w:rsid w:val="00C2115D"/>
    <w:rPr>
      <w:rFonts w:ascii="Times New Roman" w:hAnsi="Times New Roman"/>
      <w:sz w:val="24"/>
    </w:rPr>
  </w:style>
  <w:style w:type="character" w:customStyle="1" w:styleId="H01Char">
    <w:name w:val="H01 Char"/>
    <w:basedOn w:val="ListParagraphChar"/>
    <w:link w:val="H01"/>
    <w:rsid w:val="00C2115D"/>
    <w:rPr>
      <w:rFonts w:ascii="Times New Roman" w:hAnsi="Times New Roman"/>
      <w:b/>
      <w:sz w:val="28"/>
      <w:szCs w:val="32"/>
    </w:rPr>
  </w:style>
  <w:style w:type="paragraph" w:customStyle="1" w:styleId="H03">
    <w:name w:val="H03"/>
    <w:basedOn w:val="ListParagraph"/>
    <w:link w:val="H03Char"/>
    <w:qFormat/>
    <w:rsid w:val="00C2115D"/>
    <w:pPr>
      <w:numPr>
        <w:ilvl w:val="2"/>
        <w:numId w:val="7"/>
      </w:numPr>
    </w:pPr>
    <w:rPr>
      <w:b/>
      <w:i/>
      <w:szCs w:val="24"/>
    </w:rPr>
  </w:style>
  <w:style w:type="character" w:customStyle="1" w:styleId="H02Char">
    <w:name w:val="H02 Char"/>
    <w:basedOn w:val="ListParagraphChar"/>
    <w:link w:val="H02"/>
    <w:rsid w:val="00C2115D"/>
    <w:rPr>
      <w:rFonts w:ascii="Times New Roman" w:hAnsi="Times New Roman"/>
      <w:b/>
      <w:sz w:val="24"/>
      <w:szCs w:val="24"/>
    </w:rPr>
  </w:style>
  <w:style w:type="paragraph" w:customStyle="1" w:styleId="H04">
    <w:name w:val="H04"/>
    <w:basedOn w:val="H02"/>
    <w:link w:val="H04Char"/>
    <w:qFormat/>
    <w:rsid w:val="00DE3243"/>
    <w:pPr>
      <w:numPr>
        <w:ilvl w:val="0"/>
        <w:numId w:val="9"/>
      </w:numPr>
      <w:spacing w:before="360"/>
      <w:ind w:left="0" w:firstLine="0"/>
    </w:pPr>
  </w:style>
  <w:style w:type="character" w:customStyle="1" w:styleId="H03Char">
    <w:name w:val="H03 Char"/>
    <w:basedOn w:val="ListParagraphChar"/>
    <w:link w:val="H03"/>
    <w:rsid w:val="00C2115D"/>
    <w:rPr>
      <w:rFonts w:ascii="Times New Roman" w:hAnsi="Times New Roman"/>
      <w:b/>
      <w:i/>
      <w:sz w:val="24"/>
      <w:szCs w:val="24"/>
    </w:rPr>
  </w:style>
  <w:style w:type="paragraph" w:customStyle="1" w:styleId="H05">
    <w:name w:val="H05"/>
    <w:basedOn w:val="H04"/>
    <w:link w:val="H05Char"/>
    <w:qFormat/>
    <w:rsid w:val="00C2115D"/>
    <w:pPr>
      <w:numPr>
        <w:numId w:val="10"/>
      </w:numPr>
      <w:ind w:left="0" w:firstLine="0"/>
    </w:pPr>
    <w:rPr>
      <w:i/>
    </w:rPr>
  </w:style>
  <w:style w:type="character" w:customStyle="1" w:styleId="H04Char">
    <w:name w:val="H04 Char"/>
    <w:basedOn w:val="H02Char"/>
    <w:link w:val="H04"/>
    <w:rsid w:val="00DE3243"/>
    <w:rPr>
      <w:rFonts w:ascii="Times New Roman" w:hAnsi="Times New Roman"/>
      <w:b/>
      <w:sz w:val="24"/>
      <w:szCs w:val="24"/>
    </w:rPr>
  </w:style>
  <w:style w:type="paragraph" w:customStyle="1" w:styleId="H06">
    <w:name w:val="H06"/>
    <w:basedOn w:val="H05"/>
    <w:link w:val="H06Char"/>
    <w:qFormat/>
    <w:rsid w:val="00C2115D"/>
    <w:pPr>
      <w:numPr>
        <w:numId w:val="11"/>
      </w:numPr>
      <w:spacing w:before="120" w:after="120"/>
      <w:ind w:left="0" w:firstLine="0"/>
    </w:pPr>
    <w:rPr>
      <w:i w:val="0"/>
    </w:rPr>
  </w:style>
  <w:style w:type="character" w:customStyle="1" w:styleId="H05Char">
    <w:name w:val="H05 Char"/>
    <w:basedOn w:val="H04Char"/>
    <w:link w:val="H05"/>
    <w:rsid w:val="00C2115D"/>
    <w:rPr>
      <w:rFonts w:ascii="Times New Roman" w:hAnsi="Times New Roman"/>
      <w:b/>
      <w:i/>
      <w:sz w:val="24"/>
      <w:szCs w:val="24"/>
    </w:rPr>
  </w:style>
  <w:style w:type="paragraph" w:customStyle="1" w:styleId="Heading07">
    <w:name w:val="Heading07"/>
    <w:basedOn w:val="H06"/>
    <w:link w:val="Heading07Char"/>
    <w:rsid w:val="00C2115D"/>
    <w:pPr>
      <w:numPr>
        <w:numId w:val="12"/>
      </w:numPr>
    </w:pPr>
    <w:rPr>
      <w:i/>
    </w:rPr>
  </w:style>
  <w:style w:type="character" w:customStyle="1" w:styleId="H06Char">
    <w:name w:val="H06 Char"/>
    <w:basedOn w:val="H05Char"/>
    <w:link w:val="H06"/>
    <w:rsid w:val="00C2115D"/>
    <w:rPr>
      <w:rFonts w:ascii="Times New Roman" w:hAnsi="Times New Roman"/>
      <w:b/>
      <w:i w:val="0"/>
      <w:sz w:val="24"/>
      <w:szCs w:val="24"/>
    </w:rPr>
  </w:style>
  <w:style w:type="paragraph" w:customStyle="1" w:styleId="HFig">
    <w:name w:val="HFig"/>
    <w:basedOn w:val="Normal"/>
    <w:link w:val="HFigChar"/>
    <w:qFormat/>
    <w:rsid w:val="00C2115D"/>
    <w:pPr>
      <w:spacing w:before="120" w:after="120"/>
    </w:pPr>
    <w:rPr>
      <w:b/>
      <w:lang w:val="en-US"/>
    </w:rPr>
  </w:style>
  <w:style w:type="character" w:customStyle="1" w:styleId="Heading07Char">
    <w:name w:val="Heading07 Char"/>
    <w:basedOn w:val="H06Char"/>
    <w:link w:val="Heading07"/>
    <w:rsid w:val="00C2115D"/>
    <w:rPr>
      <w:rFonts w:ascii="Times New Roman" w:hAnsi="Times New Roman"/>
      <w:b/>
      <w:i/>
      <w:sz w:val="24"/>
      <w:szCs w:val="24"/>
    </w:rPr>
  </w:style>
  <w:style w:type="paragraph" w:customStyle="1" w:styleId="HTab">
    <w:name w:val="HTab"/>
    <w:basedOn w:val="Normal"/>
    <w:link w:val="HTabChar"/>
    <w:qFormat/>
    <w:rsid w:val="00C2115D"/>
    <w:pPr>
      <w:spacing w:before="120" w:after="120"/>
    </w:pPr>
    <w:rPr>
      <w:b/>
      <w:lang w:val="en-US"/>
    </w:rPr>
  </w:style>
  <w:style w:type="character" w:customStyle="1" w:styleId="HFigChar">
    <w:name w:val="HFig Char"/>
    <w:basedOn w:val="DefaultParagraphFont"/>
    <w:link w:val="HFig"/>
    <w:rsid w:val="00C2115D"/>
    <w:rPr>
      <w:rFonts w:ascii="Times New Roman" w:hAnsi="Times New Roman"/>
      <w:b/>
      <w:sz w:val="24"/>
      <w:lang w:val="en-US"/>
    </w:rPr>
  </w:style>
  <w:style w:type="paragraph" w:customStyle="1" w:styleId="H10">
    <w:name w:val="H10"/>
    <w:basedOn w:val="Heading07"/>
    <w:link w:val="H10Char"/>
    <w:qFormat/>
    <w:rsid w:val="00C2115D"/>
    <w:pPr>
      <w:numPr>
        <w:numId w:val="13"/>
      </w:numPr>
      <w:ind w:left="0" w:firstLine="0"/>
    </w:pPr>
    <w:rPr>
      <w:lang w:val="en-US"/>
    </w:rPr>
  </w:style>
  <w:style w:type="character" w:customStyle="1" w:styleId="HTabChar">
    <w:name w:val="HTab Char"/>
    <w:basedOn w:val="DefaultParagraphFont"/>
    <w:link w:val="HTab"/>
    <w:rsid w:val="00C2115D"/>
    <w:rPr>
      <w:rFonts w:ascii="Times New Roman" w:hAnsi="Times New Roman"/>
      <w:b/>
      <w:sz w:val="24"/>
      <w:lang w:val="en-US"/>
    </w:rPr>
  </w:style>
  <w:style w:type="character" w:customStyle="1" w:styleId="H10Char">
    <w:name w:val="H10 Char"/>
    <w:basedOn w:val="Heading07Char"/>
    <w:link w:val="H10"/>
    <w:rsid w:val="00C2115D"/>
    <w:rPr>
      <w:rFonts w:ascii="Times New Roman" w:hAnsi="Times New Roman"/>
      <w:b/>
      <w:i/>
      <w:sz w:val="24"/>
      <w:szCs w:val="24"/>
      <w:lang w:val="en-US"/>
    </w:rPr>
  </w:style>
  <w:style w:type="paragraph" w:customStyle="1" w:styleId="H09">
    <w:name w:val="H09"/>
    <w:basedOn w:val="H10"/>
    <w:link w:val="H09Char"/>
    <w:qFormat/>
    <w:rsid w:val="00C2115D"/>
    <w:pPr>
      <w:numPr>
        <w:numId w:val="14"/>
      </w:numPr>
      <w:ind w:left="0" w:firstLine="0"/>
    </w:pPr>
  </w:style>
  <w:style w:type="paragraph" w:customStyle="1" w:styleId="H08">
    <w:name w:val="H08"/>
    <w:basedOn w:val="H05"/>
    <w:link w:val="H08Char"/>
    <w:qFormat/>
    <w:rsid w:val="00C2115D"/>
    <w:pPr>
      <w:numPr>
        <w:numId w:val="15"/>
      </w:numPr>
      <w:spacing w:before="120" w:after="120"/>
      <w:ind w:left="0" w:firstLine="0"/>
    </w:pPr>
  </w:style>
  <w:style w:type="character" w:customStyle="1" w:styleId="H09Char">
    <w:name w:val="H09 Char"/>
    <w:basedOn w:val="H10Char"/>
    <w:link w:val="H09"/>
    <w:rsid w:val="00C2115D"/>
    <w:rPr>
      <w:rFonts w:ascii="Times New Roman" w:hAnsi="Times New Roman"/>
      <w:b/>
      <w:i/>
      <w:sz w:val="24"/>
      <w:szCs w:val="24"/>
      <w:lang w:val="en-US"/>
    </w:rPr>
  </w:style>
  <w:style w:type="character" w:customStyle="1" w:styleId="H08Char">
    <w:name w:val="H08 Char"/>
    <w:basedOn w:val="H05Char"/>
    <w:link w:val="H08"/>
    <w:rsid w:val="00C2115D"/>
    <w:rPr>
      <w:rFonts w:ascii="Times New Roman" w:hAnsi="Times New Roman"/>
      <w:b/>
      <w:i/>
      <w:sz w:val="24"/>
      <w:szCs w:val="24"/>
    </w:rPr>
  </w:style>
  <w:style w:type="paragraph" w:customStyle="1" w:styleId="H11">
    <w:name w:val="H11"/>
    <w:basedOn w:val="H06"/>
    <w:link w:val="H11Char"/>
    <w:qFormat/>
    <w:rsid w:val="00C2115D"/>
    <w:pPr>
      <w:numPr>
        <w:numId w:val="17"/>
      </w:numPr>
      <w:ind w:left="0" w:firstLine="0"/>
    </w:pPr>
  </w:style>
  <w:style w:type="character" w:customStyle="1" w:styleId="H11Char">
    <w:name w:val="H11 Char"/>
    <w:basedOn w:val="H06Char"/>
    <w:link w:val="H11"/>
    <w:rsid w:val="00C2115D"/>
    <w:rPr>
      <w:rFonts w:ascii="Times New Roman" w:hAnsi="Times New Roman"/>
      <w:b/>
      <w:i w:val="0"/>
      <w:sz w:val="24"/>
      <w:szCs w:val="24"/>
    </w:rPr>
  </w:style>
  <w:style w:type="paragraph" w:customStyle="1" w:styleId="Heading12">
    <w:name w:val="Heading12"/>
    <w:basedOn w:val="H08"/>
    <w:link w:val="Heading12Char"/>
    <w:rsid w:val="00C2115D"/>
    <w:pPr>
      <w:numPr>
        <w:numId w:val="18"/>
      </w:numPr>
      <w:ind w:left="0" w:firstLine="0"/>
    </w:pPr>
  </w:style>
  <w:style w:type="character" w:customStyle="1" w:styleId="Heading12Char">
    <w:name w:val="Heading12 Char"/>
    <w:basedOn w:val="H08Char"/>
    <w:link w:val="Heading12"/>
    <w:rsid w:val="00C2115D"/>
    <w:rPr>
      <w:rFonts w:ascii="Times New Roman" w:hAnsi="Times New Roman"/>
      <w:b/>
      <w:i/>
      <w:sz w:val="24"/>
      <w:szCs w:val="24"/>
    </w:rPr>
  </w:style>
  <w:style w:type="paragraph" w:customStyle="1" w:styleId="HFoot">
    <w:name w:val="HFoot"/>
    <w:basedOn w:val="HFig"/>
    <w:link w:val="HFootChar"/>
    <w:qFormat/>
    <w:rsid w:val="00C2115D"/>
    <w:pPr>
      <w:spacing w:before="0" w:after="0"/>
    </w:pPr>
    <w:rPr>
      <w:sz w:val="20"/>
    </w:rPr>
  </w:style>
  <w:style w:type="character" w:customStyle="1" w:styleId="HFootChar">
    <w:name w:val="HFoot Char"/>
    <w:basedOn w:val="HFigChar"/>
    <w:link w:val="HFoot"/>
    <w:rsid w:val="00C2115D"/>
    <w:rPr>
      <w:rFonts w:ascii="Times New Roman" w:hAnsi="Times New Roman"/>
      <w:b/>
      <w:sz w:val="20"/>
      <w:lang w:val="en-US"/>
    </w:rPr>
  </w:style>
  <w:style w:type="paragraph" w:customStyle="1" w:styleId="H07">
    <w:name w:val="H07"/>
    <w:basedOn w:val="H08"/>
    <w:link w:val="H07Char"/>
    <w:qFormat/>
    <w:rsid w:val="00C2115D"/>
    <w:pPr>
      <w:numPr>
        <w:numId w:val="19"/>
      </w:numPr>
      <w:ind w:left="0" w:firstLine="0"/>
    </w:pPr>
  </w:style>
  <w:style w:type="character" w:customStyle="1" w:styleId="H07Char">
    <w:name w:val="H07 Char"/>
    <w:basedOn w:val="H08Char"/>
    <w:link w:val="H07"/>
    <w:rsid w:val="00C2115D"/>
    <w:rPr>
      <w:rFonts w:ascii="Times New Roman" w:hAnsi="Times New Roman"/>
      <w:b/>
      <w:i/>
      <w:sz w:val="24"/>
      <w:szCs w:val="24"/>
    </w:rPr>
  </w:style>
  <w:style w:type="paragraph" w:customStyle="1" w:styleId="Heading13">
    <w:name w:val="Heading13"/>
    <w:basedOn w:val="H06"/>
    <w:link w:val="Heading13Char"/>
    <w:rsid w:val="00C2115D"/>
    <w:pPr>
      <w:numPr>
        <w:numId w:val="20"/>
      </w:numPr>
      <w:ind w:left="0" w:firstLine="0"/>
    </w:pPr>
  </w:style>
  <w:style w:type="character" w:customStyle="1" w:styleId="Heading13Char">
    <w:name w:val="Heading13 Char"/>
    <w:basedOn w:val="H06Char"/>
    <w:link w:val="Heading13"/>
    <w:rsid w:val="00C2115D"/>
    <w:rPr>
      <w:rFonts w:ascii="Times New Roman" w:hAnsi="Times New Roman"/>
      <w:b/>
      <w:i w:val="0"/>
      <w:sz w:val="24"/>
      <w:szCs w:val="24"/>
    </w:rPr>
  </w:style>
  <w:style w:type="paragraph" w:customStyle="1" w:styleId="H12">
    <w:name w:val="H12"/>
    <w:basedOn w:val="H05"/>
    <w:link w:val="H12Char"/>
    <w:qFormat/>
    <w:rsid w:val="00C2115D"/>
    <w:pPr>
      <w:numPr>
        <w:numId w:val="21"/>
      </w:numPr>
      <w:ind w:left="0" w:firstLine="0"/>
    </w:pPr>
  </w:style>
  <w:style w:type="paragraph" w:customStyle="1" w:styleId="H13">
    <w:name w:val="H13"/>
    <w:basedOn w:val="H12"/>
    <w:link w:val="H13Char"/>
    <w:qFormat/>
    <w:rsid w:val="00C2115D"/>
    <w:pPr>
      <w:numPr>
        <w:numId w:val="22"/>
      </w:numPr>
      <w:ind w:left="0" w:firstLine="0"/>
    </w:pPr>
  </w:style>
  <w:style w:type="character" w:customStyle="1" w:styleId="H12Char">
    <w:name w:val="H12 Char"/>
    <w:basedOn w:val="H05Char"/>
    <w:link w:val="H12"/>
    <w:rsid w:val="00C2115D"/>
    <w:rPr>
      <w:rFonts w:ascii="Times New Roman" w:hAnsi="Times New Roman"/>
      <w:b/>
      <w:i/>
      <w:sz w:val="24"/>
      <w:szCs w:val="24"/>
    </w:rPr>
  </w:style>
  <w:style w:type="character" w:customStyle="1" w:styleId="H13Char">
    <w:name w:val="H13 Char"/>
    <w:basedOn w:val="H12Char"/>
    <w:link w:val="H13"/>
    <w:rsid w:val="00C2115D"/>
    <w:rPr>
      <w:rFonts w:ascii="Times New Roman" w:hAnsi="Times New Roman"/>
      <w:b/>
      <w:i/>
      <w:sz w:val="24"/>
      <w:szCs w:val="24"/>
    </w:rPr>
  </w:style>
  <w:style w:type="paragraph" w:customStyle="1" w:styleId="H15">
    <w:name w:val="H15"/>
    <w:basedOn w:val="H12"/>
    <w:link w:val="H15Char"/>
    <w:qFormat/>
    <w:rsid w:val="00C2115D"/>
    <w:pPr>
      <w:numPr>
        <w:numId w:val="23"/>
      </w:numPr>
      <w:ind w:left="0" w:firstLine="0"/>
    </w:pPr>
  </w:style>
  <w:style w:type="character" w:customStyle="1" w:styleId="H15Char">
    <w:name w:val="H15 Char"/>
    <w:basedOn w:val="H12Char"/>
    <w:link w:val="H15"/>
    <w:rsid w:val="00C2115D"/>
    <w:rPr>
      <w:rFonts w:ascii="Times New Roman" w:hAnsi="Times New Roman"/>
      <w:b/>
      <w:i/>
      <w:sz w:val="24"/>
      <w:szCs w:val="24"/>
    </w:rPr>
  </w:style>
  <w:style w:type="paragraph" w:customStyle="1" w:styleId="H16">
    <w:name w:val="H16"/>
    <w:basedOn w:val="H11"/>
    <w:link w:val="H16Char"/>
    <w:qFormat/>
    <w:rsid w:val="00C2115D"/>
    <w:pPr>
      <w:numPr>
        <w:numId w:val="24"/>
      </w:numPr>
      <w:ind w:left="0" w:firstLine="0"/>
    </w:pPr>
  </w:style>
  <w:style w:type="paragraph" w:customStyle="1" w:styleId="H17">
    <w:name w:val="H17"/>
    <w:basedOn w:val="H16"/>
    <w:link w:val="H17Char"/>
    <w:qFormat/>
    <w:rsid w:val="00C2115D"/>
    <w:pPr>
      <w:numPr>
        <w:numId w:val="25"/>
      </w:numPr>
      <w:ind w:left="0" w:firstLine="0"/>
    </w:pPr>
  </w:style>
  <w:style w:type="character" w:customStyle="1" w:styleId="H16Char">
    <w:name w:val="H16 Char"/>
    <w:basedOn w:val="H11Char"/>
    <w:link w:val="H16"/>
    <w:rsid w:val="00C2115D"/>
    <w:rPr>
      <w:rFonts w:ascii="Times New Roman" w:hAnsi="Times New Roman"/>
      <w:b/>
      <w:i w:val="0"/>
      <w:sz w:val="24"/>
      <w:szCs w:val="24"/>
    </w:rPr>
  </w:style>
  <w:style w:type="paragraph" w:customStyle="1" w:styleId="H18">
    <w:name w:val="H18"/>
    <w:basedOn w:val="H09"/>
    <w:link w:val="H18Char"/>
    <w:qFormat/>
    <w:rsid w:val="00C2115D"/>
    <w:pPr>
      <w:numPr>
        <w:numId w:val="26"/>
      </w:numPr>
      <w:ind w:left="0" w:firstLine="0"/>
    </w:pPr>
  </w:style>
  <w:style w:type="character" w:customStyle="1" w:styleId="H17Char">
    <w:name w:val="H17 Char"/>
    <w:basedOn w:val="H16Char"/>
    <w:link w:val="H17"/>
    <w:rsid w:val="00C2115D"/>
    <w:rPr>
      <w:rFonts w:ascii="Times New Roman" w:hAnsi="Times New Roman"/>
      <w:b/>
      <w:i w:val="0"/>
      <w:sz w:val="24"/>
      <w:szCs w:val="24"/>
    </w:rPr>
  </w:style>
  <w:style w:type="character" w:customStyle="1" w:styleId="H18Char">
    <w:name w:val="H18 Char"/>
    <w:basedOn w:val="H09Char"/>
    <w:link w:val="H18"/>
    <w:rsid w:val="00C2115D"/>
    <w:rPr>
      <w:rFonts w:ascii="Times New Roman" w:hAnsi="Times New Roman"/>
      <w:b/>
      <w:i/>
      <w:sz w:val="24"/>
      <w:szCs w:val="24"/>
      <w:lang w:val="en-US"/>
    </w:rPr>
  </w:style>
  <w:style w:type="paragraph" w:customStyle="1" w:styleId="H14">
    <w:name w:val="H14"/>
    <w:basedOn w:val="H15"/>
    <w:link w:val="H14Char"/>
    <w:qFormat/>
    <w:rsid w:val="00C2115D"/>
    <w:pPr>
      <w:numPr>
        <w:numId w:val="27"/>
      </w:numPr>
      <w:ind w:left="0" w:firstLine="0"/>
    </w:pPr>
  </w:style>
  <w:style w:type="character" w:customStyle="1" w:styleId="H14Char">
    <w:name w:val="H14 Char"/>
    <w:basedOn w:val="H15Char"/>
    <w:link w:val="H14"/>
    <w:rsid w:val="00C2115D"/>
    <w:rPr>
      <w:rFonts w:ascii="Times New Roman" w:hAnsi="Times New Roman"/>
      <w:b/>
      <w:i/>
      <w:sz w:val="24"/>
      <w:szCs w:val="24"/>
    </w:rPr>
  </w:style>
  <w:style w:type="paragraph" w:customStyle="1" w:styleId="HApp">
    <w:name w:val="HApp"/>
    <w:basedOn w:val="HFig"/>
    <w:link w:val="HAppChar"/>
    <w:qFormat/>
    <w:rsid w:val="00C2115D"/>
  </w:style>
  <w:style w:type="character" w:customStyle="1" w:styleId="HAppChar">
    <w:name w:val="HApp Char"/>
    <w:basedOn w:val="HFigChar"/>
    <w:link w:val="HApp"/>
    <w:rsid w:val="00C2115D"/>
    <w:rPr>
      <w:rFonts w:ascii="Times New Roman" w:hAnsi="Times New Roman"/>
      <w:b/>
      <w:sz w:val="24"/>
      <w:lang w:val="en-US"/>
    </w:rPr>
  </w:style>
  <w:style w:type="paragraph" w:customStyle="1" w:styleId="H19">
    <w:name w:val="H19"/>
    <w:basedOn w:val="H07"/>
    <w:link w:val="H19Char"/>
    <w:qFormat/>
    <w:rsid w:val="00C2115D"/>
    <w:pPr>
      <w:numPr>
        <w:numId w:val="28"/>
      </w:numPr>
      <w:ind w:left="0" w:firstLine="0"/>
    </w:pPr>
  </w:style>
  <w:style w:type="character" w:customStyle="1" w:styleId="H19Char">
    <w:name w:val="H19 Char"/>
    <w:basedOn w:val="H07Char"/>
    <w:link w:val="H19"/>
    <w:rsid w:val="00C2115D"/>
    <w:rPr>
      <w:rFonts w:ascii="Times New Roman" w:hAnsi="Times New Roman"/>
      <w:b/>
      <w:i/>
      <w:sz w:val="24"/>
      <w:szCs w:val="24"/>
    </w:rPr>
  </w:style>
  <w:style w:type="paragraph" w:customStyle="1" w:styleId="H20">
    <w:name w:val="H20"/>
    <w:basedOn w:val="H03"/>
    <w:link w:val="H20Char"/>
    <w:qFormat/>
    <w:rsid w:val="00C2115D"/>
    <w:pPr>
      <w:numPr>
        <w:ilvl w:val="0"/>
        <w:numId w:val="29"/>
      </w:numPr>
      <w:ind w:left="0" w:firstLine="0"/>
    </w:pPr>
  </w:style>
  <w:style w:type="character" w:customStyle="1" w:styleId="H20Char">
    <w:name w:val="H20 Char"/>
    <w:basedOn w:val="H03Char"/>
    <w:link w:val="H20"/>
    <w:rsid w:val="00C2115D"/>
    <w:rPr>
      <w:rFonts w:ascii="Times New Roman" w:hAnsi="Times New Roman"/>
      <w:b/>
      <w:i/>
      <w:sz w:val="24"/>
      <w:szCs w:val="24"/>
    </w:rPr>
  </w:style>
  <w:style w:type="paragraph" w:customStyle="1" w:styleId="H21">
    <w:name w:val="H21"/>
    <w:basedOn w:val="H02"/>
    <w:link w:val="H21Char"/>
    <w:qFormat/>
    <w:rsid w:val="00C2115D"/>
    <w:pPr>
      <w:numPr>
        <w:ilvl w:val="0"/>
        <w:numId w:val="30"/>
      </w:numPr>
      <w:ind w:left="0" w:firstLine="0"/>
    </w:pPr>
  </w:style>
  <w:style w:type="paragraph" w:customStyle="1" w:styleId="H22">
    <w:name w:val="H22"/>
    <w:basedOn w:val="H07"/>
    <w:link w:val="H22Char"/>
    <w:qFormat/>
    <w:rsid w:val="00C2115D"/>
    <w:pPr>
      <w:numPr>
        <w:numId w:val="31"/>
      </w:numPr>
      <w:ind w:left="0" w:firstLine="0"/>
    </w:pPr>
  </w:style>
  <w:style w:type="character" w:customStyle="1" w:styleId="H21Char">
    <w:name w:val="H21 Char"/>
    <w:basedOn w:val="H02Char"/>
    <w:link w:val="H21"/>
    <w:rsid w:val="00C2115D"/>
    <w:rPr>
      <w:rFonts w:ascii="Times New Roman" w:hAnsi="Times New Roman"/>
      <w:b/>
      <w:sz w:val="24"/>
      <w:szCs w:val="24"/>
    </w:rPr>
  </w:style>
  <w:style w:type="character" w:customStyle="1" w:styleId="H22Char">
    <w:name w:val="H22 Char"/>
    <w:basedOn w:val="H07Char"/>
    <w:link w:val="H22"/>
    <w:rsid w:val="00C2115D"/>
    <w:rPr>
      <w:rFonts w:ascii="Times New Roman" w:hAnsi="Times New Roman"/>
      <w:b/>
      <w:i/>
      <w:sz w:val="24"/>
      <w:szCs w:val="24"/>
    </w:rPr>
  </w:style>
  <w:style w:type="paragraph" w:customStyle="1" w:styleId="H23">
    <w:name w:val="H23"/>
    <w:basedOn w:val="Normal"/>
    <w:link w:val="H23Char"/>
    <w:qFormat/>
    <w:rsid w:val="00C2115D"/>
    <w:pPr>
      <w:numPr>
        <w:numId w:val="32"/>
      </w:numPr>
      <w:ind w:left="0" w:firstLine="0"/>
    </w:pPr>
    <w:rPr>
      <w:b/>
      <w:i/>
    </w:rPr>
  </w:style>
  <w:style w:type="character" w:customStyle="1" w:styleId="H23Char">
    <w:name w:val="H23 Char"/>
    <w:basedOn w:val="DefaultParagraphFont"/>
    <w:link w:val="H23"/>
    <w:rsid w:val="00C2115D"/>
    <w:rPr>
      <w:rFonts w:ascii="Times New Roman" w:hAnsi="Times New Roman"/>
      <w:b/>
      <w:i/>
      <w:sz w:val="24"/>
    </w:rPr>
  </w:style>
  <w:style w:type="paragraph" w:customStyle="1" w:styleId="H24">
    <w:name w:val="H24"/>
    <w:basedOn w:val="H21"/>
    <w:link w:val="H24Char"/>
    <w:qFormat/>
    <w:rsid w:val="00C2115D"/>
    <w:pPr>
      <w:numPr>
        <w:numId w:val="33"/>
      </w:numPr>
      <w:ind w:left="0" w:firstLine="0"/>
    </w:pPr>
    <w:rPr>
      <w:i/>
    </w:rPr>
  </w:style>
  <w:style w:type="character" w:customStyle="1" w:styleId="H24Char">
    <w:name w:val="H24 Char"/>
    <w:basedOn w:val="H21Char"/>
    <w:link w:val="H24"/>
    <w:rsid w:val="00C2115D"/>
    <w:rPr>
      <w:rFonts w:ascii="Times New Roman" w:hAnsi="Times New Roman"/>
      <w:b/>
      <w:i/>
      <w:sz w:val="24"/>
      <w:szCs w:val="24"/>
    </w:rPr>
  </w:style>
  <w:style w:type="paragraph" w:customStyle="1" w:styleId="H25">
    <w:name w:val="H25"/>
    <w:basedOn w:val="H05"/>
    <w:link w:val="H25Char"/>
    <w:qFormat/>
    <w:rsid w:val="00E52B23"/>
    <w:pPr>
      <w:numPr>
        <w:numId w:val="35"/>
      </w:numPr>
      <w:ind w:hanging="720"/>
    </w:pPr>
    <w:rPr>
      <w:b w:val="0"/>
    </w:rPr>
  </w:style>
  <w:style w:type="character" w:customStyle="1" w:styleId="H25Char">
    <w:name w:val="H25 Char"/>
    <w:basedOn w:val="H05Char"/>
    <w:link w:val="H25"/>
    <w:rsid w:val="00E52B23"/>
    <w:rPr>
      <w:rFonts w:ascii="Times New Roman" w:hAnsi="Times New Roman"/>
      <w:b w:val="0"/>
      <w:i/>
      <w:sz w:val="24"/>
      <w:szCs w:val="24"/>
    </w:rPr>
  </w:style>
  <w:style w:type="paragraph" w:customStyle="1" w:styleId="H26">
    <w:name w:val="H26"/>
    <w:basedOn w:val="H25"/>
    <w:link w:val="H26Char"/>
    <w:rsid w:val="00C2115D"/>
    <w:pPr>
      <w:numPr>
        <w:numId w:val="36"/>
      </w:numPr>
    </w:pPr>
  </w:style>
  <w:style w:type="character" w:customStyle="1" w:styleId="H26Char">
    <w:name w:val="H26 Char"/>
    <w:basedOn w:val="H25Char"/>
    <w:link w:val="H26"/>
    <w:rsid w:val="00C2115D"/>
    <w:rPr>
      <w:rFonts w:ascii="Times New Roman" w:hAnsi="Times New Roman"/>
      <w:b w:val="0"/>
      <w:i/>
      <w:sz w:val="24"/>
      <w:szCs w:val="24"/>
    </w:rPr>
  </w:style>
  <w:style w:type="paragraph" w:customStyle="1" w:styleId="H27">
    <w:name w:val="H27"/>
    <w:basedOn w:val="H23"/>
    <w:link w:val="H27Char"/>
    <w:qFormat/>
    <w:rsid w:val="00C2115D"/>
    <w:pPr>
      <w:numPr>
        <w:numId w:val="37"/>
      </w:numPr>
      <w:ind w:left="0" w:firstLine="0"/>
    </w:pPr>
  </w:style>
  <w:style w:type="character" w:customStyle="1" w:styleId="H27Char">
    <w:name w:val="H27 Char"/>
    <w:basedOn w:val="H23Char"/>
    <w:link w:val="H27"/>
    <w:rsid w:val="00C2115D"/>
    <w:rPr>
      <w:rFonts w:ascii="Times New Roman" w:hAnsi="Times New Roman"/>
      <w:b/>
      <w:i/>
      <w:sz w:val="24"/>
    </w:rPr>
  </w:style>
  <w:style w:type="paragraph" w:customStyle="1" w:styleId="H28">
    <w:name w:val="H28"/>
    <w:basedOn w:val="H17"/>
    <w:link w:val="H28Char"/>
    <w:qFormat/>
    <w:rsid w:val="00C2115D"/>
    <w:pPr>
      <w:numPr>
        <w:numId w:val="38"/>
      </w:numPr>
      <w:ind w:left="0" w:firstLine="0"/>
    </w:pPr>
  </w:style>
  <w:style w:type="paragraph" w:customStyle="1" w:styleId="ChapHead2">
    <w:name w:val="ChapHead2"/>
    <w:basedOn w:val="ChapterHead1"/>
    <w:link w:val="ChapHead2Char"/>
    <w:qFormat/>
    <w:rsid w:val="00C2115D"/>
    <w:pPr>
      <w:jc w:val="left"/>
    </w:pPr>
    <w:rPr>
      <w:sz w:val="48"/>
      <w:szCs w:val="48"/>
    </w:rPr>
  </w:style>
  <w:style w:type="character" w:customStyle="1" w:styleId="H28Char">
    <w:name w:val="H28 Char"/>
    <w:basedOn w:val="H17Char"/>
    <w:link w:val="H28"/>
    <w:rsid w:val="00C2115D"/>
    <w:rPr>
      <w:rFonts w:ascii="Times New Roman" w:hAnsi="Times New Roman"/>
      <w:b/>
      <w:i w:val="0"/>
      <w:sz w:val="24"/>
      <w:szCs w:val="24"/>
    </w:rPr>
  </w:style>
  <w:style w:type="character" w:customStyle="1" w:styleId="ChapHead2Char">
    <w:name w:val="ChapHead2 Char"/>
    <w:basedOn w:val="ChapterHead1Char"/>
    <w:link w:val="ChapHead2"/>
    <w:rsid w:val="00C2115D"/>
    <w:rPr>
      <w:rFonts w:ascii="Times New Roman" w:eastAsiaTheme="majorEastAsia" w:hAnsi="Times New Roman" w:cstheme="majorBidi"/>
      <w:b/>
      <w:bCs/>
      <w:kern w:val="28"/>
      <w:sz w:val="48"/>
      <w:szCs w:val="48"/>
    </w:rPr>
  </w:style>
  <w:style w:type="paragraph" w:customStyle="1" w:styleId="H29">
    <w:name w:val="H29"/>
    <w:basedOn w:val="H14"/>
    <w:link w:val="H29Char"/>
    <w:qFormat/>
    <w:rsid w:val="00C2115D"/>
    <w:pPr>
      <w:numPr>
        <w:numId w:val="39"/>
      </w:numPr>
      <w:ind w:left="0" w:firstLine="0"/>
    </w:pPr>
  </w:style>
  <w:style w:type="paragraph" w:customStyle="1" w:styleId="H30">
    <w:name w:val="H30"/>
    <w:basedOn w:val="H09"/>
    <w:link w:val="H30Char"/>
    <w:qFormat/>
    <w:rsid w:val="00C2115D"/>
    <w:pPr>
      <w:numPr>
        <w:numId w:val="41"/>
      </w:numPr>
      <w:ind w:left="0" w:firstLine="0"/>
    </w:pPr>
  </w:style>
  <w:style w:type="character" w:customStyle="1" w:styleId="H29Char">
    <w:name w:val="H29 Char"/>
    <w:basedOn w:val="H14Char"/>
    <w:link w:val="H29"/>
    <w:rsid w:val="00C2115D"/>
    <w:rPr>
      <w:rFonts w:ascii="Times New Roman" w:hAnsi="Times New Roman"/>
      <w:b/>
      <w:i/>
      <w:sz w:val="24"/>
      <w:szCs w:val="24"/>
    </w:rPr>
  </w:style>
  <w:style w:type="character" w:customStyle="1" w:styleId="H30Char">
    <w:name w:val="H30 Char"/>
    <w:basedOn w:val="H09Char"/>
    <w:link w:val="H30"/>
    <w:rsid w:val="00C2115D"/>
    <w:rPr>
      <w:rFonts w:ascii="Times New Roman" w:hAnsi="Times New Roman"/>
      <w:b/>
      <w:i/>
      <w:sz w:val="24"/>
      <w:szCs w:val="24"/>
      <w:lang w:val="en-US"/>
    </w:rPr>
  </w:style>
  <w:style w:type="paragraph" w:customStyle="1" w:styleId="H31">
    <w:name w:val="H31"/>
    <w:basedOn w:val="H07"/>
    <w:link w:val="H31Char"/>
    <w:qFormat/>
    <w:rsid w:val="00C2115D"/>
    <w:pPr>
      <w:numPr>
        <w:numId w:val="42"/>
      </w:numPr>
      <w:ind w:left="0" w:firstLine="0"/>
    </w:pPr>
    <w:rPr>
      <w:lang w:val="en-US"/>
    </w:rPr>
  </w:style>
  <w:style w:type="paragraph" w:customStyle="1" w:styleId="H32">
    <w:name w:val="H32"/>
    <w:basedOn w:val="H31"/>
    <w:link w:val="H32Char"/>
    <w:qFormat/>
    <w:rsid w:val="00C2115D"/>
    <w:pPr>
      <w:numPr>
        <w:numId w:val="43"/>
      </w:numPr>
      <w:ind w:left="0" w:firstLine="0"/>
    </w:pPr>
  </w:style>
  <w:style w:type="character" w:customStyle="1" w:styleId="H31Char">
    <w:name w:val="H31 Char"/>
    <w:basedOn w:val="H07Char"/>
    <w:link w:val="H31"/>
    <w:rsid w:val="00C2115D"/>
    <w:rPr>
      <w:rFonts w:ascii="Times New Roman" w:hAnsi="Times New Roman"/>
      <w:b/>
      <w:i/>
      <w:sz w:val="24"/>
      <w:szCs w:val="24"/>
      <w:lang w:val="en-US"/>
    </w:rPr>
  </w:style>
  <w:style w:type="character" w:customStyle="1" w:styleId="H32Char">
    <w:name w:val="H32 Char"/>
    <w:basedOn w:val="H31Char"/>
    <w:link w:val="H32"/>
    <w:rsid w:val="00C2115D"/>
    <w:rPr>
      <w:rFonts w:ascii="Times New Roman" w:hAnsi="Times New Roman"/>
      <w:b/>
      <w:i/>
      <w:sz w:val="24"/>
      <w:szCs w:val="24"/>
      <w:lang w:val="en-US"/>
    </w:rPr>
  </w:style>
  <w:style w:type="paragraph" w:customStyle="1" w:styleId="H33">
    <w:name w:val="H33"/>
    <w:basedOn w:val="H15"/>
    <w:link w:val="H33Char"/>
    <w:qFormat/>
    <w:rsid w:val="00C2115D"/>
    <w:pPr>
      <w:numPr>
        <w:numId w:val="44"/>
      </w:numPr>
      <w:ind w:left="0" w:firstLine="0"/>
    </w:pPr>
  </w:style>
  <w:style w:type="character" w:customStyle="1" w:styleId="H33Char">
    <w:name w:val="H33 Char"/>
    <w:basedOn w:val="H15Char"/>
    <w:link w:val="H33"/>
    <w:rsid w:val="00C2115D"/>
    <w:rPr>
      <w:rFonts w:ascii="Times New Roman" w:hAnsi="Times New Roman"/>
      <w:b/>
      <w:i/>
      <w:sz w:val="24"/>
      <w:szCs w:val="24"/>
    </w:rPr>
  </w:style>
  <w:style w:type="table" w:customStyle="1" w:styleId="TableGrid1">
    <w:name w:val="Table Grid1"/>
    <w:basedOn w:val="TableNormal"/>
    <w:next w:val="TableGrid"/>
    <w:uiPriority w:val="39"/>
    <w:rsid w:val="00C211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C2115D"/>
    <w:rPr>
      <w:i/>
      <w:iCs/>
    </w:rPr>
  </w:style>
  <w:style w:type="table" w:customStyle="1" w:styleId="TableGrid2">
    <w:name w:val="Table Grid2"/>
    <w:basedOn w:val="TableNormal"/>
    <w:next w:val="TableGrid"/>
    <w:uiPriority w:val="39"/>
    <w:rsid w:val="00C211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C211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C211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C211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C211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39"/>
    <w:rsid w:val="00C211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39"/>
    <w:rsid w:val="00C211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39"/>
    <w:rsid w:val="00C211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39"/>
    <w:rsid w:val="00C211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AHeading">
    <w:name w:val="toa heading"/>
    <w:basedOn w:val="Normal"/>
    <w:next w:val="Normal"/>
    <w:uiPriority w:val="99"/>
    <w:semiHidden/>
    <w:unhideWhenUsed/>
    <w:rsid w:val="00C2115D"/>
    <w:pPr>
      <w:spacing w:before="120"/>
    </w:pPr>
    <w:rPr>
      <w:rFonts w:asciiTheme="majorHAnsi" w:eastAsiaTheme="majorEastAsia" w:hAnsiTheme="majorHAnsi" w:cstheme="majorBidi"/>
      <w:b/>
      <w:bCs/>
      <w:szCs w:val="24"/>
    </w:rPr>
  </w:style>
  <w:style w:type="character" w:customStyle="1" w:styleId="s10">
    <w:name w:val="s10"/>
    <w:basedOn w:val="DefaultParagraphFont"/>
    <w:rsid w:val="00C2115D"/>
  </w:style>
  <w:style w:type="paragraph" w:customStyle="1" w:styleId="H34">
    <w:name w:val="H34"/>
    <w:basedOn w:val="H05"/>
    <w:link w:val="H34Char"/>
    <w:qFormat/>
    <w:rsid w:val="00C2115D"/>
    <w:pPr>
      <w:numPr>
        <w:numId w:val="47"/>
      </w:numPr>
      <w:ind w:hanging="720"/>
    </w:pPr>
  </w:style>
  <w:style w:type="character" w:customStyle="1" w:styleId="H34Char">
    <w:name w:val="H34 Char"/>
    <w:basedOn w:val="H05Char"/>
    <w:link w:val="H34"/>
    <w:rsid w:val="00C2115D"/>
    <w:rPr>
      <w:rFonts w:ascii="Times New Roman" w:hAnsi="Times New Roman"/>
      <w:b/>
      <w:i/>
      <w:sz w:val="24"/>
      <w:szCs w:val="24"/>
    </w:rPr>
  </w:style>
  <w:style w:type="character" w:customStyle="1" w:styleId="apple-converted-space">
    <w:name w:val="apple-converted-space"/>
    <w:basedOn w:val="DefaultParagraphFont"/>
    <w:rsid w:val="00C2115D"/>
  </w:style>
  <w:style w:type="character" w:styleId="FootnoteReference">
    <w:name w:val="footnote reference"/>
    <w:basedOn w:val="DefaultParagraphFont"/>
    <w:uiPriority w:val="99"/>
    <w:semiHidden/>
    <w:unhideWhenUsed/>
    <w:rsid w:val="00C2115D"/>
    <w:rPr>
      <w:vertAlign w:val="superscript"/>
    </w:rPr>
  </w:style>
  <w:style w:type="paragraph" w:customStyle="1" w:styleId="Normal0">
    <w:name w:val="[Normal]"/>
    <w:uiPriority w:val="99"/>
    <w:rsid w:val="00C2115D"/>
    <w:pPr>
      <w:widowControl w:val="0"/>
      <w:autoSpaceDE w:val="0"/>
      <w:autoSpaceDN w:val="0"/>
      <w:adjustRightInd w:val="0"/>
      <w:spacing w:after="0" w:line="240" w:lineRule="auto"/>
    </w:pPr>
    <w:rPr>
      <w:rFonts w:ascii="Arial" w:hAnsi="Arial" w:cs="Arial"/>
      <w:sz w:val="24"/>
      <w:szCs w:val="24"/>
    </w:rPr>
  </w:style>
  <w:style w:type="paragraph" w:customStyle="1" w:styleId="H35">
    <w:name w:val="H35"/>
    <w:basedOn w:val="H05"/>
    <w:link w:val="H35Char"/>
    <w:qFormat/>
    <w:rsid w:val="00C2115D"/>
    <w:pPr>
      <w:numPr>
        <w:numId w:val="48"/>
      </w:numPr>
      <w:ind w:hanging="720"/>
    </w:pPr>
  </w:style>
  <w:style w:type="paragraph" w:customStyle="1" w:styleId="H36">
    <w:name w:val="H36"/>
    <w:basedOn w:val="H35"/>
    <w:link w:val="H36Char"/>
    <w:qFormat/>
    <w:rsid w:val="00C2115D"/>
    <w:pPr>
      <w:numPr>
        <w:numId w:val="49"/>
      </w:numPr>
      <w:ind w:left="357" w:hanging="357"/>
    </w:pPr>
  </w:style>
  <w:style w:type="character" w:customStyle="1" w:styleId="H35Char">
    <w:name w:val="H35 Char"/>
    <w:basedOn w:val="H05Char"/>
    <w:link w:val="H35"/>
    <w:rsid w:val="00C2115D"/>
    <w:rPr>
      <w:rFonts w:ascii="Times New Roman" w:hAnsi="Times New Roman"/>
      <w:b/>
      <w:i/>
      <w:sz w:val="24"/>
      <w:szCs w:val="24"/>
    </w:rPr>
  </w:style>
  <w:style w:type="character" w:customStyle="1" w:styleId="H36Char">
    <w:name w:val="H36 Char"/>
    <w:basedOn w:val="H35Char"/>
    <w:link w:val="H36"/>
    <w:rsid w:val="00C2115D"/>
    <w:rPr>
      <w:rFonts w:ascii="Times New Roman" w:hAnsi="Times New Roman"/>
      <w:b/>
      <w:i/>
      <w:sz w:val="24"/>
      <w:szCs w:val="24"/>
    </w:rPr>
  </w:style>
  <w:style w:type="paragraph" w:customStyle="1" w:styleId="TablesC">
    <w:name w:val="TablesC"/>
    <w:basedOn w:val="Normal"/>
    <w:link w:val="TablesCChar"/>
    <w:qFormat/>
    <w:rsid w:val="00C2115D"/>
    <w:pPr>
      <w:framePr w:hSpace="180" w:wrap="around" w:vAnchor="text" w:hAnchor="margin" w:x="-630" w:y="330"/>
      <w:spacing w:before="0" w:after="0" w:line="276" w:lineRule="auto"/>
      <w:ind w:left="-108"/>
      <w:suppressOverlap/>
      <w:jc w:val="left"/>
    </w:pPr>
    <w:rPr>
      <w:rFonts w:cs="Times New Roman"/>
      <w:b/>
      <w:bCs/>
      <w:sz w:val="20"/>
    </w:rPr>
  </w:style>
  <w:style w:type="character" w:customStyle="1" w:styleId="TablesCChar">
    <w:name w:val="TablesC Char"/>
    <w:basedOn w:val="DefaultParagraphFont"/>
    <w:link w:val="TablesC"/>
    <w:rsid w:val="00C2115D"/>
    <w:rPr>
      <w:rFonts w:ascii="Times New Roman" w:hAnsi="Times New Roman" w:cs="Times New Roman"/>
      <w:b/>
      <w:bCs/>
      <w:sz w:val="20"/>
    </w:rPr>
  </w:style>
  <w:style w:type="paragraph" w:styleId="TOCHeading">
    <w:name w:val="TOC Heading"/>
    <w:basedOn w:val="Heading1"/>
    <w:next w:val="Normal"/>
    <w:uiPriority w:val="39"/>
    <w:unhideWhenUsed/>
    <w:qFormat/>
    <w:rsid w:val="00C2115D"/>
    <w:pPr>
      <w:spacing w:after="0" w:line="259" w:lineRule="auto"/>
      <w:contextualSpacing w:val="0"/>
      <w:jc w:val="left"/>
      <w:outlineLvl w:val="9"/>
    </w:pPr>
    <w:rPr>
      <w:rFonts w:asciiTheme="majorHAnsi" w:hAnsiTheme="majorHAnsi"/>
      <w:b w:val="0"/>
      <w:bCs w:val="0"/>
      <w:color w:val="2E74B5" w:themeColor="accent1" w:themeShade="BF"/>
      <w:kern w:val="0"/>
      <w:sz w:val="32"/>
      <w:szCs w:val="32"/>
      <w:lang w:val="en-US"/>
    </w:rPr>
  </w:style>
  <w:style w:type="paragraph" w:customStyle="1" w:styleId="m8709934853596969407msolistparagraph">
    <w:name w:val="m_8709934853596969407msolistparagraph"/>
    <w:basedOn w:val="Normal"/>
    <w:rsid w:val="00C2115D"/>
    <w:pPr>
      <w:spacing w:before="100" w:beforeAutospacing="1" w:after="100" w:afterAutospacing="1" w:line="240" w:lineRule="auto"/>
      <w:jc w:val="left"/>
    </w:pPr>
    <w:rPr>
      <w:rFonts w:cs="Times New Roman"/>
      <w:szCs w:val="24"/>
      <w:lang w:eastAsia="en-GB"/>
    </w:rPr>
  </w:style>
  <w:style w:type="character" w:styleId="LineNumber">
    <w:name w:val="line number"/>
    <w:basedOn w:val="DefaultParagraphFont"/>
    <w:uiPriority w:val="99"/>
    <w:semiHidden/>
    <w:unhideWhenUsed/>
    <w:rsid w:val="00DB20F3"/>
  </w:style>
  <w:style w:type="character" w:customStyle="1" w:styleId="st">
    <w:name w:val="st"/>
    <w:basedOn w:val="DefaultParagraphFont"/>
    <w:rsid w:val="00601C19"/>
  </w:style>
  <w:style w:type="paragraph" w:styleId="HTMLPreformatted">
    <w:name w:val="HTML Preformatted"/>
    <w:basedOn w:val="Normal"/>
    <w:link w:val="HTMLPreformattedChar"/>
    <w:uiPriority w:val="99"/>
    <w:semiHidden/>
    <w:unhideWhenUsed/>
    <w:rsid w:val="008E1F62"/>
    <w:pPr>
      <w:spacing w:before="0"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E1F62"/>
    <w:rPr>
      <w:rFonts w:ascii="Consolas" w:hAnsi="Consolas"/>
      <w:sz w:val="20"/>
      <w:szCs w:val="20"/>
    </w:rPr>
  </w:style>
  <w:style w:type="character" w:customStyle="1" w:styleId="tgc">
    <w:name w:val="_tgc"/>
    <w:basedOn w:val="DefaultParagraphFont"/>
    <w:rsid w:val="00FD11A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446933">
      <w:bodyDiv w:val="1"/>
      <w:marLeft w:val="0"/>
      <w:marRight w:val="0"/>
      <w:marTop w:val="0"/>
      <w:marBottom w:val="0"/>
      <w:divBdr>
        <w:top w:val="none" w:sz="0" w:space="0" w:color="auto"/>
        <w:left w:val="none" w:sz="0" w:space="0" w:color="auto"/>
        <w:bottom w:val="none" w:sz="0" w:space="0" w:color="auto"/>
        <w:right w:val="none" w:sz="0" w:space="0" w:color="auto"/>
      </w:divBdr>
      <w:divsChild>
        <w:div w:id="939290565">
          <w:marLeft w:val="0"/>
          <w:marRight w:val="0"/>
          <w:marTop w:val="0"/>
          <w:marBottom w:val="0"/>
          <w:divBdr>
            <w:top w:val="none" w:sz="0" w:space="0" w:color="auto"/>
            <w:left w:val="none" w:sz="0" w:space="0" w:color="auto"/>
            <w:bottom w:val="none" w:sz="0" w:space="0" w:color="auto"/>
            <w:right w:val="none" w:sz="0" w:space="0" w:color="auto"/>
          </w:divBdr>
          <w:divsChild>
            <w:div w:id="1332023926">
              <w:marLeft w:val="0"/>
              <w:marRight w:val="0"/>
              <w:marTop w:val="0"/>
              <w:marBottom w:val="0"/>
              <w:divBdr>
                <w:top w:val="none" w:sz="0" w:space="0" w:color="auto"/>
                <w:left w:val="none" w:sz="0" w:space="0" w:color="auto"/>
                <w:bottom w:val="none" w:sz="0" w:space="0" w:color="auto"/>
                <w:right w:val="none" w:sz="0" w:space="0" w:color="auto"/>
              </w:divBdr>
              <w:divsChild>
                <w:div w:id="1087732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817840">
      <w:bodyDiv w:val="1"/>
      <w:marLeft w:val="0"/>
      <w:marRight w:val="0"/>
      <w:marTop w:val="0"/>
      <w:marBottom w:val="0"/>
      <w:divBdr>
        <w:top w:val="none" w:sz="0" w:space="0" w:color="auto"/>
        <w:left w:val="none" w:sz="0" w:space="0" w:color="auto"/>
        <w:bottom w:val="none" w:sz="0" w:space="0" w:color="auto"/>
        <w:right w:val="none" w:sz="0" w:space="0" w:color="auto"/>
      </w:divBdr>
    </w:div>
    <w:div w:id="41368273">
      <w:bodyDiv w:val="1"/>
      <w:marLeft w:val="0"/>
      <w:marRight w:val="0"/>
      <w:marTop w:val="0"/>
      <w:marBottom w:val="0"/>
      <w:divBdr>
        <w:top w:val="none" w:sz="0" w:space="0" w:color="auto"/>
        <w:left w:val="none" w:sz="0" w:space="0" w:color="auto"/>
        <w:bottom w:val="none" w:sz="0" w:space="0" w:color="auto"/>
        <w:right w:val="none" w:sz="0" w:space="0" w:color="auto"/>
      </w:divBdr>
    </w:div>
    <w:div w:id="41563447">
      <w:bodyDiv w:val="1"/>
      <w:marLeft w:val="0"/>
      <w:marRight w:val="0"/>
      <w:marTop w:val="0"/>
      <w:marBottom w:val="0"/>
      <w:divBdr>
        <w:top w:val="none" w:sz="0" w:space="0" w:color="auto"/>
        <w:left w:val="none" w:sz="0" w:space="0" w:color="auto"/>
        <w:bottom w:val="none" w:sz="0" w:space="0" w:color="auto"/>
        <w:right w:val="none" w:sz="0" w:space="0" w:color="auto"/>
      </w:divBdr>
      <w:divsChild>
        <w:div w:id="777993217">
          <w:marLeft w:val="0"/>
          <w:marRight w:val="0"/>
          <w:marTop w:val="0"/>
          <w:marBottom w:val="0"/>
          <w:divBdr>
            <w:top w:val="none" w:sz="0" w:space="0" w:color="auto"/>
            <w:left w:val="none" w:sz="0" w:space="0" w:color="auto"/>
            <w:bottom w:val="none" w:sz="0" w:space="0" w:color="auto"/>
            <w:right w:val="none" w:sz="0" w:space="0" w:color="auto"/>
          </w:divBdr>
          <w:divsChild>
            <w:div w:id="1222598504">
              <w:marLeft w:val="0"/>
              <w:marRight w:val="0"/>
              <w:marTop w:val="0"/>
              <w:marBottom w:val="0"/>
              <w:divBdr>
                <w:top w:val="none" w:sz="0" w:space="0" w:color="auto"/>
                <w:left w:val="none" w:sz="0" w:space="0" w:color="auto"/>
                <w:bottom w:val="none" w:sz="0" w:space="0" w:color="auto"/>
                <w:right w:val="none" w:sz="0" w:space="0" w:color="auto"/>
              </w:divBdr>
              <w:divsChild>
                <w:div w:id="123473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654873">
      <w:bodyDiv w:val="1"/>
      <w:marLeft w:val="0"/>
      <w:marRight w:val="0"/>
      <w:marTop w:val="0"/>
      <w:marBottom w:val="0"/>
      <w:divBdr>
        <w:top w:val="none" w:sz="0" w:space="0" w:color="auto"/>
        <w:left w:val="none" w:sz="0" w:space="0" w:color="auto"/>
        <w:bottom w:val="none" w:sz="0" w:space="0" w:color="auto"/>
        <w:right w:val="none" w:sz="0" w:space="0" w:color="auto"/>
      </w:divBdr>
      <w:divsChild>
        <w:div w:id="1355689473">
          <w:marLeft w:val="0"/>
          <w:marRight w:val="0"/>
          <w:marTop w:val="0"/>
          <w:marBottom w:val="0"/>
          <w:divBdr>
            <w:top w:val="none" w:sz="0" w:space="0" w:color="auto"/>
            <w:left w:val="none" w:sz="0" w:space="0" w:color="auto"/>
            <w:bottom w:val="none" w:sz="0" w:space="0" w:color="auto"/>
            <w:right w:val="none" w:sz="0" w:space="0" w:color="auto"/>
          </w:divBdr>
          <w:divsChild>
            <w:div w:id="337856169">
              <w:marLeft w:val="0"/>
              <w:marRight w:val="0"/>
              <w:marTop w:val="0"/>
              <w:marBottom w:val="0"/>
              <w:divBdr>
                <w:top w:val="none" w:sz="0" w:space="0" w:color="auto"/>
                <w:left w:val="none" w:sz="0" w:space="0" w:color="auto"/>
                <w:bottom w:val="none" w:sz="0" w:space="0" w:color="auto"/>
                <w:right w:val="none" w:sz="0" w:space="0" w:color="auto"/>
              </w:divBdr>
              <w:divsChild>
                <w:div w:id="1742411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582551">
      <w:bodyDiv w:val="1"/>
      <w:marLeft w:val="0"/>
      <w:marRight w:val="0"/>
      <w:marTop w:val="0"/>
      <w:marBottom w:val="0"/>
      <w:divBdr>
        <w:top w:val="none" w:sz="0" w:space="0" w:color="auto"/>
        <w:left w:val="none" w:sz="0" w:space="0" w:color="auto"/>
        <w:bottom w:val="none" w:sz="0" w:space="0" w:color="auto"/>
        <w:right w:val="none" w:sz="0" w:space="0" w:color="auto"/>
      </w:divBdr>
      <w:divsChild>
        <w:div w:id="1716005687">
          <w:marLeft w:val="0"/>
          <w:marRight w:val="0"/>
          <w:marTop w:val="0"/>
          <w:marBottom w:val="0"/>
          <w:divBdr>
            <w:top w:val="none" w:sz="0" w:space="0" w:color="auto"/>
            <w:left w:val="none" w:sz="0" w:space="0" w:color="auto"/>
            <w:bottom w:val="none" w:sz="0" w:space="0" w:color="auto"/>
            <w:right w:val="none" w:sz="0" w:space="0" w:color="auto"/>
          </w:divBdr>
          <w:divsChild>
            <w:div w:id="2037654767">
              <w:marLeft w:val="0"/>
              <w:marRight w:val="0"/>
              <w:marTop w:val="0"/>
              <w:marBottom w:val="0"/>
              <w:divBdr>
                <w:top w:val="none" w:sz="0" w:space="0" w:color="auto"/>
                <w:left w:val="none" w:sz="0" w:space="0" w:color="auto"/>
                <w:bottom w:val="none" w:sz="0" w:space="0" w:color="auto"/>
                <w:right w:val="none" w:sz="0" w:space="0" w:color="auto"/>
              </w:divBdr>
              <w:divsChild>
                <w:div w:id="890191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206554">
      <w:bodyDiv w:val="1"/>
      <w:marLeft w:val="0"/>
      <w:marRight w:val="0"/>
      <w:marTop w:val="0"/>
      <w:marBottom w:val="0"/>
      <w:divBdr>
        <w:top w:val="none" w:sz="0" w:space="0" w:color="auto"/>
        <w:left w:val="none" w:sz="0" w:space="0" w:color="auto"/>
        <w:bottom w:val="none" w:sz="0" w:space="0" w:color="auto"/>
        <w:right w:val="none" w:sz="0" w:space="0" w:color="auto"/>
      </w:divBdr>
    </w:div>
    <w:div w:id="98572737">
      <w:bodyDiv w:val="1"/>
      <w:marLeft w:val="0"/>
      <w:marRight w:val="0"/>
      <w:marTop w:val="0"/>
      <w:marBottom w:val="0"/>
      <w:divBdr>
        <w:top w:val="none" w:sz="0" w:space="0" w:color="auto"/>
        <w:left w:val="none" w:sz="0" w:space="0" w:color="auto"/>
        <w:bottom w:val="none" w:sz="0" w:space="0" w:color="auto"/>
        <w:right w:val="none" w:sz="0" w:space="0" w:color="auto"/>
      </w:divBdr>
    </w:div>
    <w:div w:id="111243182">
      <w:bodyDiv w:val="1"/>
      <w:marLeft w:val="0"/>
      <w:marRight w:val="0"/>
      <w:marTop w:val="0"/>
      <w:marBottom w:val="0"/>
      <w:divBdr>
        <w:top w:val="none" w:sz="0" w:space="0" w:color="auto"/>
        <w:left w:val="none" w:sz="0" w:space="0" w:color="auto"/>
        <w:bottom w:val="none" w:sz="0" w:space="0" w:color="auto"/>
        <w:right w:val="none" w:sz="0" w:space="0" w:color="auto"/>
      </w:divBdr>
    </w:div>
    <w:div w:id="116220590">
      <w:bodyDiv w:val="1"/>
      <w:marLeft w:val="0"/>
      <w:marRight w:val="0"/>
      <w:marTop w:val="0"/>
      <w:marBottom w:val="0"/>
      <w:divBdr>
        <w:top w:val="none" w:sz="0" w:space="0" w:color="auto"/>
        <w:left w:val="none" w:sz="0" w:space="0" w:color="auto"/>
        <w:bottom w:val="none" w:sz="0" w:space="0" w:color="auto"/>
        <w:right w:val="none" w:sz="0" w:space="0" w:color="auto"/>
      </w:divBdr>
      <w:divsChild>
        <w:div w:id="1464931810">
          <w:marLeft w:val="0"/>
          <w:marRight w:val="0"/>
          <w:marTop w:val="0"/>
          <w:marBottom w:val="0"/>
          <w:divBdr>
            <w:top w:val="none" w:sz="0" w:space="0" w:color="auto"/>
            <w:left w:val="none" w:sz="0" w:space="0" w:color="auto"/>
            <w:bottom w:val="none" w:sz="0" w:space="0" w:color="auto"/>
            <w:right w:val="none" w:sz="0" w:space="0" w:color="auto"/>
          </w:divBdr>
          <w:divsChild>
            <w:div w:id="1858276405">
              <w:marLeft w:val="0"/>
              <w:marRight w:val="0"/>
              <w:marTop w:val="0"/>
              <w:marBottom w:val="0"/>
              <w:divBdr>
                <w:top w:val="none" w:sz="0" w:space="0" w:color="auto"/>
                <w:left w:val="none" w:sz="0" w:space="0" w:color="auto"/>
                <w:bottom w:val="none" w:sz="0" w:space="0" w:color="auto"/>
                <w:right w:val="none" w:sz="0" w:space="0" w:color="auto"/>
              </w:divBdr>
              <w:divsChild>
                <w:div w:id="641466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761597">
      <w:bodyDiv w:val="1"/>
      <w:marLeft w:val="0"/>
      <w:marRight w:val="0"/>
      <w:marTop w:val="0"/>
      <w:marBottom w:val="0"/>
      <w:divBdr>
        <w:top w:val="none" w:sz="0" w:space="0" w:color="auto"/>
        <w:left w:val="none" w:sz="0" w:space="0" w:color="auto"/>
        <w:bottom w:val="none" w:sz="0" w:space="0" w:color="auto"/>
        <w:right w:val="none" w:sz="0" w:space="0" w:color="auto"/>
      </w:divBdr>
    </w:div>
    <w:div w:id="120927991">
      <w:bodyDiv w:val="1"/>
      <w:marLeft w:val="0"/>
      <w:marRight w:val="0"/>
      <w:marTop w:val="0"/>
      <w:marBottom w:val="0"/>
      <w:divBdr>
        <w:top w:val="none" w:sz="0" w:space="0" w:color="auto"/>
        <w:left w:val="none" w:sz="0" w:space="0" w:color="auto"/>
        <w:bottom w:val="none" w:sz="0" w:space="0" w:color="auto"/>
        <w:right w:val="none" w:sz="0" w:space="0" w:color="auto"/>
      </w:divBdr>
    </w:div>
    <w:div w:id="138960546">
      <w:bodyDiv w:val="1"/>
      <w:marLeft w:val="0"/>
      <w:marRight w:val="0"/>
      <w:marTop w:val="0"/>
      <w:marBottom w:val="0"/>
      <w:divBdr>
        <w:top w:val="none" w:sz="0" w:space="0" w:color="auto"/>
        <w:left w:val="none" w:sz="0" w:space="0" w:color="auto"/>
        <w:bottom w:val="none" w:sz="0" w:space="0" w:color="auto"/>
        <w:right w:val="none" w:sz="0" w:space="0" w:color="auto"/>
      </w:divBdr>
    </w:div>
    <w:div w:id="139270345">
      <w:bodyDiv w:val="1"/>
      <w:marLeft w:val="0"/>
      <w:marRight w:val="0"/>
      <w:marTop w:val="0"/>
      <w:marBottom w:val="0"/>
      <w:divBdr>
        <w:top w:val="none" w:sz="0" w:space="0" w:color="auto"/>
        <w:left w:val="none" w:sz="0" w:space="0" w:color="auto"/>
        <w:bottom w:val="none" w:sz="0" w:space="0" w:color="auto"/>
        <w:right w:val="none" w:sz="0" w:space="0" w:color="auto"/>
      </w:divBdr>
      <w:divsChild>
        <w:div w:id="498161213">
          <w:marLeft w:val="0"/>
          <w:marRight w:val="0"/>
          <w:marTop w:val="0"/>
          <w:marBottom w:val="0"/>
          <w:divBdr>
            <w:top w:val="none" w:sz="0" w:space="0" w:color="auto"/>
            <w:left w:val="none" w:sz="0" w:space="0" w:color="auto"/>
            <w:bottom w:val="none" w:sz="0" w:space="0" w:color="auto"/>
            <w:right w:val="none" w:sz="0" w:space="0" w:color="auto"/>
          </w:divBdr>
          <w:divsChild>
            <w:div w:id="1774127722">
              <w:marLeft w:val="0"/>
              <w:marRight w:val="0"/>
              <w:marTop w:val="0"/>
              <w:marBottom w:val="0"/>
              <w:divBdr>
                <w:top w:val="none" w:sz="0" w:space="0" w:color="auto"/>
                <w:left w:val="none" w:sz="0" w:space="0" w:color="auto"/>
                <w:bottom w:val="none" w:sz="0" w:space="0" w:color="auto"/>
                <w:right w:val="none" w:sz="0" w:space="0" w:color="auto"/>
              </w:divBdr>
              <w:divsChild>
                <w:div w:id="27263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185506">
      <w:bodyDiv w:val="1"/>
      <w:marLeft w:val="0"/>
      <w:marRight w:val="0"/>
      <w:marTop w:val="0"/>
      <w:marBottom w:val="0"/>
      <w:divBdr>
        <w:top w:val="none" w:sz="0" w:space="0" w:color="auto"/>
        <w:left w:val="none" w:sz="0" w:space="0" w:color="auto"/>
        <w:bottom w:val="none" w:sz="0" w:space="0" w:color="auto"/>
        <w:right w:val="none" w:sz="0" w:space="0" w:color="auto"/>
      </w:divBdr>
      <w:divsChild>
        <w:div w:id="698628817">
          <w:marLeft w:val="0"/>
          <w:marRight w:val="0"/>
          <w:marTop w:val="0"/>
          <w:marBottom w:val="0"/>
          <w:divBdr>
            <w:top w:val="none" w:sz="0" w:space="0" w:color="auto"/>
            <w:left w:val="none" w:sz="0" w:space="0" w:color="auto"/>
            <w:bottom w:val="none" w:sz="0" w:space="0" w:color="auto"/>
            <w:right w:val="none" w:sz="0" w:space="0" w:color="auto"/>
          </w:divBdr>
          <w:divsChild>
            <w:div w:id="2071417509">
              <w:marLeft w:val="0"/>
              <w:marRight w:val="0"/>
              <w:marTop w:val="0"/>
              <w:marBottom w:val="0"/>
              <w:divBdr>
                <w:top w:val="none" w:sz="0" w:space="0" w:color="auto"/>
                <w:left w:val="none" w:sz="0" w:space="0" w:color="auto"/>
                <w:bottom w:val="none" w:sz="0" w:space="0" w:color="auto"/>
                <w:right w:val="none" w:sz="0" w:space="0" w:color="auto"/>
              </w:divBdr>
              <w:divsChild>
                <w:div w:id="542015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301936">
      <w:bodyDiv w:val="1"/>
      <w:marLeft w:val="0"/>
      <w:marRight w:val="0"/>
      <w:marTop w:val="0"/>
      <w:marBottom w:val="0"/>
      <w:divBdr>
        <w:top w:val="none" w:sz="0" w:space="0" w:color="auto"/>
        <w:left w:val="none" w:sz="0" w:space="0" w:color="auto"/>
        <w:bottom w:val="none" w:sz="0" w:space="0" w:color="auto"/>
        <w:right w:val="none" w:sz="0" w:space="0" w:color="auto"/>
      </w:divBdr>
      <w:divsChild>
        <w:div w:id="705254246">
          <w:marLeft w:val="0"/>
          <w:marRight w:val="0"/>
          <w:marTop w:val="0"/>
          <w:marBottom w:val="0"/>
          <w:divBdr>
            <w:top w:val="none" w:sz="0" w:space="0" w:color="auto"/>
            <w:left w:val="none" w:sz="0" w:space="0" w:color="auto"/>
            <w:bottom w:val="none" w:sz="0" w:space="0" w:color="auto"/>
            <w:right w:val="none" w:sz="0" w:space="0" w:color="auto"/>
          </w:divBdr>
          <w:divsChild>
            <w:div w:id="1852526061">
              <w:marLeft w:val="0"/>
              <w:marRight w:val="0"/>
              <w:marTop w:val="0"/>
              <w:marBottom w:val="0"/>
              <w:divBdr>
                <w:top w:val="none" w:sz="0" w:space="0" w:color="auto"/>
                <w:left w:val="none" w:sz="0" w:space="0" w:color="auto"/>
                <w:bottom w:val="none" w:sz="0" w:space="0" w:color="auto"/>
                <w:right w:val="none" w:sz="0" w:space="0" w:color="auto"/>
              </w:divBdr>
              <w:divsChild>
                <w:div w:id="163971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920856">
      <w:bodyDiv w:val="1"/>
      <w:marLeft w:val="0"/>
      <w:marRight w:val="0"/>
      <w:marTop w:val="0"/>
      <w:marBottom w:val="0"/>
      <w:divBdr>
        <w:top w:val="none" w:sz="0" w:space="0" w:color="auto"/>
        <w:left w:val="none" w:sz="0" w:space="0" w:color="auto"/>
        <w:bottom w:val="none" w:sz="0" w:space="0" w:color="auto"/>
        <w:right w:val="none" w:sz="0" w:space="0" w:color="auto"/>
      </w:divBdr>
    </w:div>
    <w:div w:id="193541043">
      <w:bodyDiv w:val="1"/>
      <w:marLeft w:val="0"/>
      <w:marRight w:val="0"/>
      <w:marTop w:val="0"/>
      <w:marBottom w:val="0"/>
      <w:divBdr>
        <w:top w:val="none" w:sz="0" w:space="0" w:color="auto"/>
        <w:left w:val="none" w:sz="0" w:space="0" w:color="auto"/>
        <w:bottom w:val="none" w:sz="0" w:space="0" w:color="auto"/>
        <w:right w:val="none" w:sz="0" w:space="0" w:color="auto"/>
      </w:divBdr>
      <w:divsChild>
        <w:div w:id="1670521735">
          <w:marLeft w:val="0"/>
          <w:marRight w:val="0"/>
          <w:marTop w:val="0"/>
          <w:marBottom w:val="0"/>
          <w:divBdr>
            <w:top w:val="none" w:sz="0" w:space="0" w:color="auto"/>
            <w:left w:val="none" w:sz="0" w:space="0" w:color="auto"/>
            <w:bottom w:val="none" w:sz="0" w:space="0" w:color="auto"/>
            <w:right w:val="none" w:sz="0" w:space="0" w:color="auto"/>
          </w:divBdr>
          <w:divsChild>
            <w:div w:id="485442450">
              <w:marLeft w:val="0"/>
              <w:marRight w:val="0"/>
              <w:marTop w:val="0"/>
              <w:marBottom w:val="0"/>
              <w:divBdr>
                <w:top w:val="none" w:sz="0" w:space="0" w:color="auto"/>
                <w:left w:val="none" w:sz="0" w:space="0" w:color="auto"/>
                <w:bottom w:val="none" w:sz="0" w:space="0" w:color="auto"/>
                <w:right w:val="none" w:sz="0" w:space="0" w:color="auto"/>
              </w:divBdr>
              <w:divsChild>
                <w:div w:id="266543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878331">
      <w:bodyDiv w:val="1"/>
      <w:marLeft w:val="0"/>
      <w:marRight w:val="0"/>
      <w:marTop w:val="0"/>
      <w:marBottom w:val="0"/>
      <w:divBdr>
        <w:top w:val="none" w:sz="0" w:space="0" w:color="auto"/>
        <w:left w:val="none" w:sz="0" w:space="0" w:color="auto"/>
        <w:bottom w:val="none" w:sz="0" w:space="0" w:color="auto"/>
        <w:right w:val="none" w:sz="0" w:space="0" w:color="auto"/>
      </w:divBdr>
      <w:divsChild>
        <w:div w:id="782579416">
          <w:marLeft w:val="0"/>
          <w:marRight w:val="0"/>
          <w:marTop w:val="0"/>
          <w:marBottom w:val="0"/>
          <w:divBdr>
            <w:top w:val="none" w:sz="0" w:space="0" w:color="auto"/>
            <w:left w:val="none" w:sz="0" w:space="0" w:color="auto"/>
            <w:bottom w:val="none" w:sz="0" w:space="0" w:color="auto"/>
            <w:right w:val="none" w:sz="0" w:space="0" w:color="auto"/>
          </w:divBdr>
          <w:divsChild>
            <w:div w:id="1176575446">
              <w:marLeft w:val="0"/>
              <w:marRight w:val="0"/>
              <w:marTop w:val="0"/>
              <w:marBottom w:val="0"/>
              <w:divBdr>
                <w:top w:val="none" w:sz="0" w:space="0" w:color="auto"/>
                <w:left w:val="none" w:sz="0" w:space="0" w:color="auto"/>
                <w:bottom w:val="none" w:sz="0" w:space="0" w:color="auto"/>
                <w:right w:val="none" w:sz="0" w:space="0" w:color="auto"/>
              </w:divBdr>
              <w:divsChild>
                <w:div w:id="539826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0701635">
      <w:bodyDiv w:val="1"/>
      <w:marLeft w:val="0"/>
      <w:marRight w:val="0"/>
      <w:marTop w:val="0"/>
      <w:marBottom w:val="0"/>
      <w:divBdr>
        <w:top w:val="none" w:sz="0" w:space="0" w:color="auto"/>
        <w:left w:val="none" w:sz="0" w:space="0" w:color="auto"/>
        <w:bottom w:val="none" w:sz="0" w:space="0" w:color="auto"/>
        <w:right w:val="none" w:sz="0" w:space="0" w:color="auto"/>
      </w:divBdr>
    </w:div>
    <w:div w:id="252322688">
      <w:bodyDiv w:val="1"/>
      <w:marLeft w:val="0"/>
      <w:marRight w:val="0"/>
      <w:marTop w:val="0"/>
      <w:marBottom w:val="0"/>
      <w:divBdr>
        <w:top w:val="none" w:sz="0" w:space="0" w:color="auto"/>
        <w:left w:val="none" w:sz="0" w:space="0" w:color="auto"/>
        <w:bottom w:val="none" w:sz="0" w:space="0" w:color="auto"/>
        <w:right w:val="none" w:sz="0" w:space="0" w:color="auto"/>
      </w:divBdr>
      <w:divsChild>
        <w:div w:id="2011714756">
          <w:marLeft w:val="0"/>
          <w:marRight w:val="0"/>
          <w:marTop w:val="0"/>
          <w:marBottom w:val="0"/>
          <w:divBdr>
            <w:top w:val="none" w:sz="0" w:space="0" w:color="auto"/>
            <w:left w:val="none" w:sz="0" w:space="0" w:color="auto"/>
            <w:bottom w:val="none" w:sz="0" w:space="0" w:color="auto"/>
            <w:right w:val="none" w:sz="0" w:space="0" w:color="auto"/>
          </w:divBdr>
          <w:divsChild>
            <w:div w:id="507327268">
              <w:marLeft w:val="0"/>
              <w:marRight w:val="0"/>
              <w:marTop w:val="0"/>
              <w:marBottom w:val="0"/>
              <w:divBdr>
                <w:top w:val="none" w:sz="0" w:space="0" w:color="auto"/>
                <w:left w:val="none" w:sz="0" w:space="0" w:color="auto"/>
                <w:bottom w:val="none" w:sz="0" w:space="0" w:color="auto"/>
                <w:right w:val="none" w:sz="0" w:space="0" w:color="auto"/>
              </w:divBdr>
              <w:divsChild>
                <w:div w:id="2083259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0766638">
      <w:bodyDiv w:val="1"/>
      <w:marLeft w:val="0"/>
      <w:marRight w:val="0"/>
      <w:marTop w:val="0"/>
      <w:marBottom w:val="0"/>
      <w:divBdr>
        <w:top w:val="none" w:sz="0" w:space="0" w:color="auto"/>
        <w:left w:val="none" w:sz="0" w:space="0" w:color="auto"/>
        <w:bottom w:val="none" w:sz="0" w:space="0" w:color="auto"/>
        <w:right w:val="none" w:sz="0" w:space="0" w:color="auto"/>
      </w:divBdr>
    </w:div>
    <w:div w:id="284236198">
      <w:bodyDiv w:val="1"/>
      <w:marLeft w:val="0"/>
      <w:marRight w:val="0"/>
      <w:marTop w:val="0"/>
      <w:marBottom w:val="0"/>
      <w:divBdr>
        <w:top w:val="none" w:sz="0" w:space="0" w:color="auto"/>
        <w:left w:val="none" w:sz="0" w:space="0" w:color="auto"/>
        <w:bottom w:val="none" w:sz="0" w:space="0" w:color="auto"/>
        <w:right w:val="none" w:sz="0" w:space="0" w:color="auto"/>
      </w:divBdr>
    </w:div>
    <w:div w:id="293558758">
      <w:bodyDiv w:val="1"/>
      <w:marLeft w:val="0"/>
      <w:marRight w:val="0"/>
      <w:marTop w:val="0"/>
      <w:marBottom w:val="0"/>
      <w:divBdr>
        <w:top w:val="none" w:sz="0" w:space="0" w:color="auto"/>
        <w:left w:val="none" w:sz="0" w:space="0" w:color="auto"/>
        <w:bottom w:val="none" w:sz="0" w:space="0" w:color="auto"/>
        <w:right w:val="none" w:sz="0" w:space="0" w:color="auto"/>
      </w:divBdr>
      <w:divsChild>
        <w:div w:id="751854726">
          <w:marLeft w:val="0"/>
          <w:marRight w:val="0"/>
          <w:marTop w:val="0"/>
          <w:marBottom w:val="0"/>
          <w:divBdr>
            <w:top w:val="none" w:sz="0" w:space="0" w:color="auto"/>
            <w:left w:val="none" w:sz="0" w:space="0" w:color="auto"/>
            <w:bottom w:val="none" w:sz="0" w:space="0" w:color="auto"/>
            <w:right w:val="none" w:sz="0" w:space="0" w:color="auto"/>
          </w:divBdr>
          <w:divsChild>
            <w:div w:id="2044669252">
              <w:marLeft w:val="0"/>
              <w:marRight w:val="0"/>
              <w:marTop w:val="0"/>
              <w:marBottom w:val="0"/>
              <w:divBdr>
                <w:top w:val="none" w:sz="0" w:space="0" w:color="auto"/>
                <w:left w:val="none" w:sz="0" w:space="0" w:color="auto"/>
                <w:bottom w:val="none" w:sz="0" w:space="0" w:color="auto"/>
                <w:right w:val="none" w:sz="0" w:space="0" w:color="auto"/>
              </w:divBdr>
              <w:divsChild>
                <w:div w:id="1842038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0891524">
      <w:bodyDiv w:val="1"/>
      <w:marLeft w:val="0"/>
      <w:marRight w:val="0"/>
      <w:marTop w:val="0"/>
      <w:marBottom w:val="0"/>
      <w:divBdr>
        <w:top w:val="none" w:sz="0" w:space="0" w:color="auto"/>
        <w:left w:val="none" w:sz="0" w:space="0" w:color="auto"/>
        <w:bottom w:val="none" w:sz="0" w:space="0" w:color="auto"/>
        <w:right w:val="none" w:sz="0" w:space="0" w:color="auto"/>
      </w:divBdr>
      <w:divsChild>
        <w:div w:id="675960585">
          <w:marLeft w:val="0"/>
          <w:marRight w:val="0"/>
          <w:marTop w:val="0"/>
          <w:marBottom w:val="0"/>
          <w:divBdr>
            <w:top w:val="none" w:sz="0" w:space="0" w:color="auto"/>
            <w:left w:val="none" w:sz="0" w:space="0" w:color="auto"/>
            <w:bottom w:val="none" w:sz="0" w:space="0" w:color="auto"/>
            <w:right w:val="none" w:sz="0" w:space="0" w:color="auto"/>
          </w:divBdr>
          <w:divsChild>
            <w:div w:id="831334257">
              <w:marLeft w:val="0"/>
              <w:marRight w:val="0"/>
              <w:marTop w:val="0"/>
              <w:marBottom w:val="0"/>
              <w:divBdr>
                <w:top w:val="none" w:sz="0" w:space="0" w:color="auto"/>
                <w:left w:val="none" w:sz="0" w:space="0" w:color="auto"/>
                <w:bottom w:val="none" w:sz="0" w:space="0" w:color="auto"/>
                <w:right w:val="none" w:sz="0" w:space="0" w:color="auto"/>
              </w:divBdr>
              <w:divsChild>
                <w:div w:id="1302659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9358277">
      <w:bodyDiv w:val="1"/>
      <w:marLeft w:val="0"/>
      <w:marRight w:val="0"/>
      <w:marTop w:val="0"/>
      <w:marBottom w:val="0"/>
      <w:divBdr>
        <w:top w:val="none" w:sz="0" w:space="0" w:color="auto"/>
        <w:left w:val="none" w:sz="0" w:space="0" w:color="auto"/>
        <w:bottom w:val="none" w:sz="0" w:space="0" w:color="auto"/>
        <w:right w:val="none" w:sz="0" w:space="0" w:color="auto"/>
      </w:divBdr>
      <w:divsChild>
        <w:div w:id="521743383">
          <w:marLeft w:val="0"/>
          <w:marRight w:val="0"/>
          <w:marTop w:val="0"/>
          <w:marBottom w:val="0"/>
          <w:divBdr>
            <w:top w:val="none" w:sz="0" w:space="0" w:color="auto"/>
            <w:left w:val="none" w:sz="0" w:space="0" w:color="auto"/>
            <w:bottom w:val="none" w:sz="0" w:space="0" w:color="auto"/>
            <w:right w:val="none" w:sz="0" w:space="0" w:color="auto"/>
          </w:divBdr>
          <w:divsChild>
            <w:div w:id="279452992">
              <w:marLeft w:val="0"/>
              <w:marRight w:val="0"/>
              <w:marTop w:val="0"/>
              <w:marBottom w:val="0"/>
              <w:divBdr>
                <w:top w:val="none" w:sz="0" w:space="0" w:color="auto"/>
                <w:left w:val="none" w:sz="0" w:space="0" w:color="auto"/>
                <w:bottom w:val="none" w:sz="0" w:space="0" w:color="auto"/>
                <w:right w:val="none" w:sz="0" w:space="0" w:color="auto"/>
              </w:divBdr>
              <w:divsChild>
                <w:div w:id="1667660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613335">
      <w:bodyDiv w:val="1"/>
      <w:marLeft w:val="0"/>
      <w:marRight w:val="0"/>
      <w:marTop w:val="0"/>
      <w:marBottom w:val="0"/>
      <w:divBdr>
        <w:top w:val="none" w:sz="0" w:space="0" w:color="auto"/>
        <w:left w:val="none" w:sz="0" w:space="0" w:color="auto"/>
        <w:bottom w:val="none" w:sz="0" w:space="0" w:color="auto"/>
        <w:right w:val="none" w:sz="0" w:space="0" w:color="auto"/>
      </w:divBdr>
      <w:divsChild>
        <w:div w:id="1425033542">
          <w:marLeft w:val="0"/>
          <w:marRight w:val="0"/>
          <w:marTop w:val="0"/>
          <w:marBottom w:val="0"/>
          <w:divBdr>
            <w:top w:val="none" w:sz="0" w:space="0" w:color="auto"/>
            <w:left w:val="none" w:sz="0" w:space="0" w:color="auto"/>
            <w:bottom w:val="none" w:sz="0" w:space="0" w:color="auto"/>
            <w:right w:val="none" w:sz="0" w:space="0" w:color="auto"/>
          </w:divBdr>
          <w:divsChild>
            <w:div w:id="812060328">
              <w:marLeft w:val="0"/>
              <w:marRight w:val="0"/>
              <w:marTop w:val="0"/>
              <w:marBottom w:val="0"/>
              <w:divBdr>
                <w:top w:val="none" w:sz="0" w:space="0" w:color="auto"/>
                <w:left w:val="none" w:sz="0" w:space="0" w:color="auto"/>
                <w:bottom w:val="none" w:sz="0" w:space="0" w:color="auto"/>
                <w:right w:val="none" w:sz="0" w:space="0" w:color="auto"/>
              </w:divBdr>
              <w:divsChild>
                <w:div w:id="1661230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2535253">
      <w:bodyDiv w:val="1"/>
      <w:marLeft w:val="0"/>
      <w:marRight w:val="0"/>
      <w:marTop w:val="0"/>
      <w:marBottom w:val="0"/>
      <w:divBdr>
        <w:top w:val="none" w:sz="0" w:space="0" w:color="auto"/>
        <w:left w:val="none" w:sz="0" w:space="0" w:color="auto"/>
        <w:bottom w:val="none" w:sz="0" w:space="0" w:color="auto"/>
        <w:right w:val="none" w:sz="0" w:space="0" w:color="auto"/>
      </w:divBdr>
    </w:div>
    <w:div w:id="367686100">
      <w:bodyDiv w:val="1"/>
      <w:marLeft w:val="0"/>
      <w:marRight w:val="0"/>
      <w:marTop w:val="0"/>
      <w:marBottom w:val="0"/>
      <w:divBdr>
        <w:top w:val="none" w:sz="0" w:space="0" w:color="auto"/>
        <w:left w:val="none" w:sz="0" w:space="0" w:color="auto"/>
        <w:bottom w:val="none" w:sz="0" w:space="0" w:color="auto"/>
        <w:right w:val="none" w:sz="0" w:space="0" w:color="auto"/>
      </w:divBdr>
    </w:div>
    <w:div w:id="400718473">
      <w:bodyDiv w:val="1"/>
      <w:marLeft w:val="0"/>
      <w:marRight w:val="0"/>
      <w:marTop w:val="0"/>
      <w:marBottom w:val="0"/>
      <w:divBdr>
        <w:top w:val="none" w:sz="0" w:space="0" w:color="auto"/>
        <w:left w:val="none" w:sz="0" w:space="0" w:color="auto"/>
        <w:bottom w:val="none" w:sz="0" w:space="0" w:color="auto"/>
        <w:right w:val="none" w:sz="0" w:space="0" w:color="auto"/>
      </w:divBdr>
    </w:div>
    <w:div w:id="446629687">
      <w:bodyDiv w:val="1"/>
      <w:marLeft w:val="0"/>
      <w:marRight w:val="0"/>
      <w:marTop w:val="0"/>
      <w:marBottom w:val="0"/>
      <w:divBdr>
        <w:top w:val="none" w:sz="0" w:space="0" w:color="auto"/>
        <w:left w:val="none" w:sz="0" w:space="0" w:color="auto"/>
        <w:bottom w:val="none" w:sz="0" w:space="0" w:color="auto"/>
        <w:right w:val="none" w:sz="0" w:space="0" w:color="auto"/>
      </w:divBdr>
    </w:div>
    <w:div w:id="493381662">
      <w:bodyDiv w:val="1"/>
      <w:marLeft w:val="0"/>
      <w:marRight w:val="0"/>
      <w:marTop w:val="0"/>
      <w:marBottom w:val="0"/>
      <w:divBdr>
        <w:top w:val="none" w:sz="0" w:space="0" w:color="auto"/>
        <w:left w:val="none" w:sz="0" w:space="0" w:color="auto"/>
        <w:bottom w:val="none" w:sz="0" w:space="0" w:color="auto"/>
        <w:right w:val="none" w:sz="0" w:space="0" w:color="auto"/>
      </w:divBdr>
      <w:divsChild>
        <w:div w:id="1786381920">
          <w:marLeft w:val="0"/>
          <w:marRight w:val="0"/>
          <w:marTop w:val="0"/>
          <w:marBottom w:val="0"/>
          <w:divBdr>
            <w:top w:val="none" w:sz="0" w:space="0" w:color="auto"/>
            <w:left w:val="none" w:sz="0" w:space="0" w:color="auto"/>
            <w:bottom w:val="none" w:sz="0" w:space="0" w:color="auto"/>
            <w:right w:val="none" w:sz="0" w:space="0" w:color="auto"/>
          </w:divBdr>
          <w:divsChild>
            <w:div w:id="100690480">
              <w:marLeft w:val="0"/>
              <w:marRight w:val="0"/>
              <w:marTop w:val="0"/>
              <w:marBottom w:val="0"/>
              <w:divBdr>
                <w:top w:val="none" w:sz="0" w:space="0" w:color="auto"/>
                <w:left w:val="none" w:sz="0" w:space="0" w:color="auto"/>
                <w:bottom w:val="none" w:sz="0" w:space="0" w:color="auto"/>
                <w:right w:val="none" w:sz="0" w:space="0" w:color="auto"/>
              </w:divBdr>
              <w:divsChild>
                <w:div w:id="1929387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3842904">
      <w:bodyDiv w:val="1"/>
      <w:marLeft w:val="0"/>
      <w:marRight w:val="0"/>
      <w:marTop w:val="0"/>
      <w:marBottom w:val="0"/>
      <w:divBdr>
        <w:top w:val="none" w:sz="0" w:space="0" w:color="auto"/>
        <w:left w:val="none" w:sz="0" w:space="0" w:color="auto"/>
        <w:bottom w:val="none" w:sz="0" w:space="0" w:color="auto"/>
        <w:right w:val="none" w:sz="0" w:space="0" w:color="auto"/>
      </w:divBdr>
    </w:div>
    <w:div w:id="498497970">
      <w:bodyDiv w:val="1"/>
      <w:marLeft w:val="0"/>
      <w:marRight w:val="0"/>
      <w:marTop w:val="0"/>
      <w:marBottom w:val="0"/>
      <w:divBdr>
        <w:top w:val="none" w:sz="0" w:space="0" w:color="auto"/>
        <w:left w:val="none" w:sz="0" w:space="0" w:color="auto"/>
        <w:bottom w:val="none" w:sz="0" w:space="0" w:color="auto"/>
        <w:right w:val="none" w:sz="0" w:space="0" w:color="auto"/>
      </w:divBdr>
      <w:divsChild>
        <w:div w:id="473645074">
          <w:marLeft w:val="0"/>
          <w:marRight w:val="0"/>
          <w:marTop w:val="0"/>
          <w:marBottom w:val="0"/>
          <w:divBdr>
            <w:top w:val="none" w:sz="0" w:space="0" w:color="auto"/>
            <w:left w:val="none" w:sz="0" w:space="0" w:color="auto"/>
            <w:bottom w:val="none" w:sz="0" w:space="0" w:color="auto"/>
            <w:right w:val="none" w:sz="0" w:space="0" w:color="auto"/>
          </w:divBdr>
          <w:divsChild>
            <w:div w:id="1516575937">
              <w:marLeft w:val="0"/>
              <w:marRight w:val="0"/>
              <w:marTop w:val="0"/>
              <w:marBottom w:val="0"/>
              <w:divBdr>
                <w:top w:val="none" w:sz="0" w:space="0" w:color="auto"/>
                <w:left w:val="none" w:sz="0" w:space="0" w:color="auto"/>
                <w:bottom w:val="none" w:sz="0" w:space="0" w:color="auto"/>
                <w:right w:val="none" w:sz="0" w:space="0" w:color="auto"/>
              </w:divBdr>
              <w:divsChild>
                <w:div w:id="917255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7838774">
      <w:bodyDiv w:val="1"/>
      <w:marLeft w:val="0"/>
      <w:marRight w:val="0"/>
      <w:marTop w:val="0"/>
      <w:marBottom w:val="0"/>
      <w:divBdr>
        <w:top w:val="none" w:sz="0" w:space="0" w:color="auto"/>
        <w:left w:val="none" w:sz="0" w:space="0" w:color="auto"/>
        <w:bottom w:val="none" w:sz="0" w:space="0" w:color="auto"/>
        <w:right w:val="none" w:sz="0" w:space="0" w:color="auto"/>
      </w:divBdr>
      <w:divsChild>
        <w:div w:id="460078559">
          <w:marLeft w:val="0"/>
          <w:marRight w:val="0"/>
          <w:marTop w:val="0"/>
          <w:marBottom w:val="0"/>
          <w:divBdr>
            <w:top w:val="none" w:sz="0" w:space="0" w:color="auto"/>
            <w:left w:val="none" w:sz="0" w:space="0" w:color="auto"/>
            <w:bottom w:val="none" w:sz="0" w:space="0" w:color="auto"/>
            <w:right w:val="none" w:sz="0" w:space="0" w:color="auto"/>
          </w:divBdr>
          <w:divsChild>
            <w:div w:id="183325145">
              <w:marLeft w:val="0"/>
              <w:marRight w:val="0"/>
              <w:marTop w:val="0"/>
              <w:marBottom w:val="0"/>
              <w:divBdr>
                <w:top w:val="none" w:sz="0" w:space="0" w:color="auto"/>
                <w:left w:val="none" w:sz="0" w:space="0" w:color="auto"/>
                <w:bottom w:val="none" w:sz="0" w:space="0" w:color="auto"/>
                <w:right w:val="none" w:sz="0" w:space="0" w:color="auto"/>
              </w:divBdr>
              <w:divsChild>
                <w:div w:id="1989090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3423069">
      <w:bodyDiv w:val="1"/>
      <w:marLeft w:val="0"/>
      <w:marRight w:val="0"/>
      <w:marTop w:val="0"/>
      <w:marBottom w:val="0"/>
      <w:divBdr>
        <w:top w:val="none" w:sz="0" w:space="0" w:color="auto"/>
        <w:left w:val="none" w:sz="0" w:space="0" w:color="auto"/>
        <w:bottom w:val="none" w:sz="0" w:space="0" w:color="auto"/>
        <w:right w:val="none" w:sz="0" w:space="0" w:color="auto"/>
      </w:divBdr>
      <w:divsChild>
        <w:div w:id="1902785433">
          <w:marLeft w:val="0"/>
          <w:marRight w:val="0"/>
          <w:marTop w:val="0"/>
          <w:marBottom w:val="0"/>
          <w:divBdr>
            <w:top w:val="none" w:sz="0" w:space="0" w:color="auto"/>
            <w:left w:val="none" w:sz="0" w:space="0" w:color="auto"/>
            <w:bottom w:val="none" w:sz="0" w:space="0" w:color="auto"/>
            <w:right w:val="none" w:sz="0" w:space="0" w:color="auto"/>
          </w:divBdr>
          <w:divsChild>
            <w:div w:id="328679925">
              <w:marLeft w:val="0"/>
              <w:marRight w:val="0"/>
              <w:marTop w:val="0"/>
              <w:marBottom w:val="0"/>
              <w:divBdr>
                <w:top w:val="none" w:sz="0" w:space="0" w:color="auto"/>
                <w:left w:val="none" w:sz="0" w:space="0" w:color="auto"/>
                <w:bottom w:val="none" w:sz="0" w:space="0" w:color="auto"/>
                <w:right w:val="none" w:sz="0" w:space="0" w:color="auto"/>
              </w:divBdr>
              <w:divsChild>
                <w:div w:id="45952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5140240">
      <w:bodyDiv w:val="1"/>
      <w:marLeft w:val="0"/>
      <w:marRight w:val="0"/>
      <w:marTop w:val="0"/>
      <w:marBottom w:val="0"/>
      <w:divBdr>
        <w:top w:val="none" w:sz="0" w:space="0" w:color="auto"/>
        <w:left w:val="none" w:sz="0" w:space="0" w:color="auto"/>
        <w:bottom w:val="none" w:sz="0" w:space="0" w:color="auto"/>
        <w:right w:val="none" w:sz="0" w:space="0" w:color="auto"/>
      </w:divBdr>
    </w:div>
    <w:div w:id="557087357">
      <w:bodyDiv w:val="1"/>
      <w:marLeft w:val="0"/>
      <w:marRight w:val="0"/>
      <w:marTop w:val="0"/>
      <w:marBottom w:val="0"/>
      <w:divBdr>
        <w:top w:val="none" w:sz="0" w:space="0" w:color="auto"/>
        <w:left w:val="none" w:sz="0" w:space="0" w:color="auto"/>
        <w:bottom w:val="none" w:sz="0" w:space="0" w:color="auto"/>
        <w:right w:val="none" w:sz="0" w:space="0" w:color="auto"/>
      </w:divBdr>
    </w:div>
    <w:div w:id="580257694">
      <w:bodyDiv w:val="1"/>
      <w:marLeft w:val="0"/>
      <w:marRight w:val="0"/>
      <w:marTop w:val="0"/>
      <w:marBottom w:val="0"/>
      <w:divBdr>
        <w:top w:val="none" w:sz="0" w:space="0" w:color="auto"/>
        <w:left w:val="none" w:sz="0" w:space="0" w:color="auto"/>
        <w:bottom w:val="none" w:sz="0" w:space="0" w:color="auto"/>
        <w:right w:val="none" w:sz="0" w:space="0" w:color="auto"/>
      </w:divBdr>
      <w:divsChild>
        <w:div w:id="1128399539">
          <w:marLeft w:val="0"/>
          <w:marRight w:val="0"/>
          <w:marTop w:val="0"/>
          <w:marBottom w:val="0"/>
          <w:divBdr>
            <w:top w:val="none" w:sz="0" w:space="0" w:color="auto"/>
            <w:left w:val="none" w:sz="0" w:space="0" w:color="auto"/>
            <w:bottom w:val="none" w:sz="0" w:space="0" w:color="auto"/>
            <w:right w:val="none" w:sz="0" w:space="0" w:color="auto"/>
          </w:divBdr>
          <w:divsChild>
            <w:div w:id="1335761693">
              <w:marLeft w:val="0"/>
              <w:marRight w:val="0"/>
              <w:marTop w:val="0"/>
              <w:marBottom w:val="0"/>
              <w:divBdr>
                <w:top w:val="none" w:sz="0" w:space="0" w:color="auto"/>
                <w:left w:val="none" w:sz="0" w:space="0" w:color="auto"/>
                <w:bottom w:val="none" w:sz="0" w:space="0" w:color="auto"/>
                <w:right w:val="none" w:sz="0" w:space="0" w:color="auto"/>
              </w:divBdr>
              <w:divsChild>
                <w:div w:id="792020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4454617">
      <w:bodyDiv w:val="1"/>
      <w:marLeft w:val="0"/>
      <w:marRight w:val="0"/>
      <w:marTop w:val="0"/>
      <w:marBottom w:val="0"/>
      <w:divBdr>
        <w:top w:val="none" w:sz="0" w:space="0" w:color="auto"/>
        <w:left w:val="none" w:sz="0" w:space="0" w:color="auto"/>
        <w:bottom w:val="none" w:sz="0" w:space="0" w:color="auto"/>
        <w:right w:val="none" w:sz="0" w:space="0" w:color="auto"/>
      </w:divBdr>
      <w:divsChild>
        <w:div w:id="764886915">
          <w:marLeft w:val="0"/>
          <w:marRight w:val="0"/>
          <w:marTop w:val="0"/>
          <w:marBottom w:val="0"/>
          <w:divBdr>
            <w:top w:val="none" w:sz="0" w:space="0" w:color="auto"/>
            <w:left w:val="none" w:sz="0" w:space="0" w:color="auto"/>
            <w:bottom w:val="none" w:sz="0" w:space="0" w:color="auto"/>
            <w:right w:val="none" w:sz="0" w:space="0" w:color="auto"/>
          </w:divBdr>
          <w:divsChild>
            <w:div w:id="419062315">
              <w:marLeft w:val="0"/>
              <w:marRight w:val="0"/>
              <w:marTop w:val="0"/>
              <w:marBottom w:val="0"/>
              <w:divBdr>
                <w:top w:val="none" w:sz="0" w:space="0" w:color="auto"/>
                <w:left w:val="none" w:sz="0" w:space="0" w:color="auto"/>
                <w:bottom w:val="none" w:sz="0" w:space="0" w:color="auto"/>
                <w:right w:val="none" w:sz="0" w:space="0" w:color="auto"/>
              </w:divBdr>
              <w:divsChild>
                <w:div w:id="809060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6713822">
      <w:bodyDiv w:val="1"/>
      <w:marLeft w:val="0"/>
      <w:marRight w:val="0"/>
      <w:marTop w:val="0"/>
      <w:marBottom w:val="0"/>
      <w:divBdr>
        <w:top w:val="none" w:sz="0" w:space="0" w:color="auto"/>
        <w:left w:val="none" w:sz="0" w:space="0" w:color="auto"/>
        <w:bottom w:val="none" w:sz="0" w:space="0" w:color="auto"/>
        <w:right w:val="none" w:sz="0" w:space="0" w:color="auto"/>
      </w:divBdr>
    </w:div>
    <w:div w:id="626818620">
      <w:bodyDiv w:val="1"/>
      <w:marLeft w:val="0"/>
      <w:marRight w:val="0"/>
      <w:marTop w:val="0"/>
      <w:marBottom w:val="0"/>
      <w:divBdr>
        <w:top w:val="none" w:sz="0" w:space="0" w:color="auto"/>
        <w:left w:val="none" w:sz="0" w:space="0" w:color="auto"/>
        <w:bottom w:val="none" w:sz="0" w:space="0" w:color="auto"/>
        <w:right w:val="none" w:sz="0" w:space="0" w:color="auto"/>
      </w:divBdr>
      <w:divsChild>
        <w:div w:id="1031954663">
          <w:marLeft w:val="0"/>
          <w:marRight w:val="0"/>
          <w:marTop w:val="0"/>
          <w:marBottom w:val="0"/>
          <w:divBdr>
            <w:top w:val="none" w:sz="0" w:space="0" w:color="auto"/>
            <w:left w:val="none" w:sz="0" w:space="0" w:color="auto"/>
            <w:bottom w:val="none" w:sz="0" w:space="0" w:color="auto"/>
            <w:right w:val="none" w:sz="0" w:space="0" w:color="auto"/>
          </w:divBdr>
          <w:divsChild>
            <w:div w:id="1580869072">
              <w:marLeft w:val="0"/>
              <w:marRight w:val="0"/>
              <w:marTop w:val="0"/>
              <w:marBottom w:val="0"/>
              <w:divBdr>
                <w:top w:val="none" w:sz="0" w:space="0" w:color="auto"/>
                <w:left w:val="none" w:sz="0" w:space="0" w:color="auto"/>
                <w:bottom w:val="none" w:sz="0" w:space="0" w:color="auto"/>
                <w:right w:val="none" w:sz="0" w:space="0" w:color="auto"/>
              </w:divBdr>
              <w:divsChild>
                <w:div w:id="2030643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3407493">
      <w:bodyDiv w:val="1"/>
      <w:marLeft w:val="0"/>
      <w:marRight w:val="0"/>
      <w:marTop w:val="0"/>
      <w:marBottom w:val="0"/>
      <w:divBdr>
        <w:top w:val="none" w:sz="0" w:space="0" w:color="auto"/>
        <w:left w:val="none" w:sz="0" w:space="0" w:color="auto"/>
        <w:bottom w:val="none" w:sz="0" w:space="0" w:color="auto"/>
        <w:right w:val="none" w:sz="0" w:space="0" w:color="auto"/>
      </w:divBdr>
      <w:divsChild>
        <w:div w:id="568031028">
          <w:marLeft w:val="0"/>
          <w:marRight w:val="0"/>
          <w:marTop w:val="0"/>
          <w:marBottom w:val="0"/>
          <w:divBdr>
            <w:top w:val="none" w:sz="0" w:space="0" w:color="auto"/>
            <w:left w:val="none" w:sz="0" w:space="0" w:color="auto"/>
            <w:bottom w:val="none" w:sz="0" w:space="0" w:color="auto"/>
            <w:right w:val="none" w:sz="0" w:space="0" w:color="auto"/>
          </w:divBdr>
          <w:divsChild>
            <w:div w:id="155070351">
              <w:marLeft w:val="0"/>
              <w:marRight w:val="0"/>
              <w:marTop w:val="0"/>
              <w:marBottom w:val="0"/>
              <w:divBdr>
                <w:top w:val="none" w:sz="0" w:space="0" w:color="auto"/>
                <w:left w:val="none" w:sz="0" w:space="0" w:color="auto"/>
                <w:bottom w:val="none" w:sz="0" w:space="0" w:color="auto"/>
                <w:right w:val="none" w:sz="0" w:space="0" w:color="auto"/>
              </w:divBdr>
              <w:divsChild>
                <w:div w:id="1339583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1708225">
      <w:bodyDiv w:val="1"/>
      <w:marLeft w:val="0"/>
      <w:marRight w:val="0"/>
      <w:marTop w:val="0"/>
      <w:marBottom w:val="0"/>
      <w:divBdr>
        <w:top w:val="none" w:sz="0" w:space="0" w:color="auto"/>
        <w:left w:val="none" w:sz="0" w:space="0" w:color="auto"/>
        <w:bottom w:val="none" w:sz="0" w:space="0" w:color="auto"/>
        <w:right w:val="none" w:sz="0" w:space="0" w:color="auto"/>
      </w:divBdr>
    </w:div>
    <w:div w:id="727991740">
      <w:bodyDiv w:val="1"/>
      <w:marLeft w:val="0"/>
      <w:marRight w:val="0"/>
      <w:marTop w:val="0"/>
      <w:marBottom w:val="0"/>
      <w:divBdr>
        <w:top w:val="none" w:sz="0" w:space="0" w:color="auto"/>
        <w:left w:val="none" w:sz="0" w:space="0" w:color="auto"/>
        <w:bottom w:val="none" w:sz="0" w:space="0" w:color="auto"/>
        <w:right w:val="none" w:sz="0" w:space="0" w:color="auto"/>
      </w:divBdr>
    </w:div>
    <w:div w:id="729773452">
      <w:bodyDiv w:val="1"/>
      <w:marLeft w:val="0"/>
      <w:marRight w:val="0"/>
      <w:marTop w:val="0"/>
      <w:marBottom w:val="0"/>
      <w:divBdr>
        <w:top w:val="none" w:sz="0" w:space="0" w:color="auto"/>
        <w:left w:val="none" w:sz="0" w:space="0" w:color="auto"/>
        <w:bottom w:val="none" w:sz="0" w:space="0" w:color="auto"/>
        <w:right w:val="none" w:sz="0" w:space="0" w:color="auto"/>
      </w:divBdr>
    </w:div>
    <w:div w:id="734352468">
      <w:bodyDiv w:val="1"/>
      <w:marLeft w:val="0"/>
      <w:marRight w:val="0"/>
      <w:marTop w:val="0"/>
      <w:marBottom w:val="0"/>
      <w:divBdr>
        <w:top w:val="none" w:sz="0" w:space="0" w:color="auto"/>
        <w:left w:val="none" w:sz="0" w:space="0" w:color="auto"/>
        <w:bottom w:val="none" w:sz="0" w:space="0" w:color="auto"/>
        <w:right w:val="none" w:sz="0" w:space="0" w:color="auto"/>
      </w:divBdr>
    </w:div>
    <w:div w:id="758451585">
      <w:bodyDiv w:val="1"/>
      <w:marLeft w:val="0"/>
      <w:marRight w:val="0"/>
      <w:marTop w:val="0"/>
      <w:marBottom w:val="0"/>
      <w:divBdr>
        <w:top w:val="none" w:sz="0" w:space="0" w:color="auto"/>
        <w:left w:val="none" w:sz="0" w:space="0" w:color="auto"/>
        <w:bottom w:val="none" w:sz="0" w:space="0" w:color="auto"/>
        <w:right w:val="none" w:sz="0" w:space="0" w:color="auto"/>
      </w:divBdr>
    </w:div>
    <w:div w:id="762140970">
      <w:bodyDiv w:val="1"/>
      <w:marLeft w:val="0"/>
      <w:marRight w:val="0"/>
      <w:marTop w:val="0"/>
      <w:marBottom w:val="0"/>
      <w:divBdr>
        <w:top w:val="none" w:sz="0" w:space="0" w:color="auto"/>
        <w:left w:val="none" w:sz="0" w:space="0" w:color="auto"/>
        <w:bottom w:val="none" w:sz="0" w:space="0" w:color="auto"/>
        <w:right w:val="none" w:sz="0" w:space="0" w:color="auto"/>
      </w:divBdr>
    </w:div>
    <w:div w:id="777336199">
      <w:bodyDiv w:val="1"/>
      <w:marLeft w:val="0"/>
      <w:marRight w:val="0"/>
      <w:marTop w:val="0"/>
      <w:marBottom w:val="0"/>
      <w:divBdr>
        <w:top w:val="none" w:sz="0" w:space="0" w:color="auto"/>
        <w:left w:val="none" w:sz="0" w:space="0" w:color="auto"/>
        <w:bottom w:val="none" w:sz="0" w:space="0" w:color="auto"/>
        <w:right w:val="none" w:sz="0" w:space="0" w:color="auto"/>
      </w:divBdr>
      <w:divsChild>
        <w:div w:id="465776661">
          <w:marLeft w:val="0"/>
          <w:marRight w:val="0"/>
          <w:marTop w:val="0"/>
          <w:marBottom w:val="0"/>
          <w:divBdr>
            <w:top w:val="none" w:sz="0" w:space="0" w:color="auto"/>
            <w:left w:val="none" w:sz="0" w:space="0" w:color="auto"/>
            <w:bottom w:val="none" w:sz="0" w:space="0" w:color="auto"/>
            <w:right w:val="none" w:sz="0" w:space="0" w:color="auto"/>
          </w:divBdr>
          <w:divsChild>
            <w:div w:id="1169564148">
              <w:marLeft w:val="0"/>
              <w:marRight w:val="0"/>
              <w:marTop w:val="0"/>
              <w:marBottom w:val="0"/>
              <w:divBdr>
                <w:top w:val="none" w:sz="0" w:space="0" w:color="auto"/>
                <w:left w:val="none" w:sz="0" w:space="0" w:color="auto"/>
                <w:bottom w:val="none" w:sz="0" w:space="0" w:color="auto"/>
                <w:right w:val="none" w:sz="0" w:space="0" w:color="auto"/>
              </w:divBdr>
              <w:divsChild>
                <w:div w:id="992178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4082052">
      <w:bodyDiv w:val="1"/>
      <w:marLeft w:val="0"/>
      <w:marRight w:val="0"/>
      <w:marTop w:val="0"/>
      <w:marBottom w:val="0"/>
      <w:divBdr>
        <w:top w:val="none" w:sz="0" w:space="0" w:color="auto"/>
        <w:left w:val="none" w:sz="0" w:space="0" w:color="auto"/>
        <w:bottom w:val="none" w:sz="0" w:space="0" w:color="auto"/>
        <w:right w:val="none" w:sz="0" w:space="0" w:color="auto"/>
      </w:divBdr>
      <w:divsChild>
        <w:div w:id="1232500799">
          <w:marLeft w:val="0"/>
          <w:marRight w:val="0"/>
          <w:marTop w:val="0"/>
          <w:marBottom w:val="0"/>
          <w:divBdr>
            <w:top w:val="none" w:sz="0" w:space="0" w:color="auto"/>
            <w:left w:val="none" w:sz="0" w:space="0" w:color="auto"/>
            <w:bottom w:val="none" w:sz="0" w:space="0" w:color="auto"/>
            <w:right w:val="none" w:sz="0" w:space="0" w:color="auto"/>
          </w:divBdr>
          <w:divsChild>
            <w:div w:id="1249848285">
              <w:marLeft w:val="0"/>
              <w:marRight w:val="0"/>
              <w:marTop w:val="0"/>
              <w:marBottom w:val="0"/>
              <w:divBdr>
                <w:top w:val="none" w:sz="0" w:space="0" w:color="auto"/>
                <w:left w:val="none" w:sz="0" w:space="0" w:color="auto"/>
                <w:bottom w:val="none" w:sz="0" w:space="0" w:color="auto"/>
                <w:right w:val="none" w:sz="0" w:space="0" w:color="auto"/>
              </w:divBdr>
              <w:divsChild>
                <w:div w:id="1940138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6845355">
      <w:bodyDiv w:val="1"/>
      <w:marLeft w:val="0"/>
      <w:marRight w:val="0"/>
      <w:marTop w:val="0"/>
      <w:marBottom w:val="0"/>
      <w:divBdr>
        <w:top w:val="none" w:sz="0" w:space="0" w:color="auto"/>
        <w:left w:val="none" w:sz="0" w:space="0" w:color="auto"/>
        <w:bottom w:val="none" w:sz="0" w:space="0" w:color="auto"/>
        <w:right w:val="none" w:sz="0" w:space="0" w:color="auto"/>
      </w:divBdr>
    </w:div>
    <w:div w:id="845366586">
      <w:bodyDiv w:val="1"/>
      <w:marLeft w:val="0"/>
      <w:marRight w:val="0"/>
      <w:marTop w:val="0"/>
      <w:marBottom w:val="0"/>
      <w:divBdr>
        <w:top w:val="none" w:sz="0" w:space="0" w:color="auto"/>
        <w:left w:val="none" w:sz="0" w:space="0" w:color="auto"/>
        <w:bottom w:val="none" w:sz="0" w:space="0" w:color="auto"/>
        <w:right w:val="none" w:sz="0" w:space="0" w:color="auto"/>
      </w:divBdr>
      <w:divsChild>
        <w:div w:id="1983582113">
          <w:marLeft w:val="0"/>
          <w:marRight w:val="0"/>
          <w:marTop w:val="0"/>
          <w:marBottom w:val="0"/>
          <w:divBdr>
            <w:top w:val="none" w:sz="0" w:space="0" w:color="auto"/>
            <w:left w:val="none" w:sz="0" w:space="0" w:color="auto"/>
            <w:bottom w:val="none" w:sz="0" w:space="0" w:color="auto"/>
            <w:right w:val="none" w:sz="0" w:space="0" w:color="auto"/>
          </w:divBdr>
          <w:divsChild>
            <w:div w:id="423305722">
              <w:marLeft w:val="0"/>
              <w:marRight w:val="0"/>
              <w:marTop w:val="0"/>
              <w:marBottom w:val="0"/>
              <w:divBdr>
                <w:top w:val="none" w:sz="0" w:space="0" w:color="auto"/>
                <w:left w:val="none" w:sz="0" w:space="0" w:color="auto"/>
                <w:bottom w:val="none" w:sz="0" w:space="0" w:color="auto"/>
                <w:right w:val="none" w:sz="0" w:space="0" w:color="auto"/>
              </w:divBdr>
              <w:divsChild>
                <w:div w:id="1690443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1091780">
      <w:bodyDiv w:val="1"/>
      <w:marLeft w:val="0"/>
      <w:marRight w:val="0"/>
      <w:marTop w:val="0"/>
      <w:marBottom w:val="0"/>
      <w:divBdr>
        <w:top w:val="none" w:sz="0" w:space="0" w:color="auto"/>
        <w:left w:val="none" w:sz="0" w:space="0" w:color="auto"/>
        <w:bottom w:val="none" w:sz="0" w:space="0" w:color="auto"/>
        <w:right w:val="none" w:sz="0" w:space="0" w:color="auto"/>
      </w:divBdr>
      <w:divsChild>
        <w:div w:id="16322282">
          <w:marLeft w:val="0"/>
          <w:marRight w:val="0"/>
          <w:marTop w:val="0"/>
          <w:marBottom w:val="0"/>
          <w:divBdr>
            <w:top w:val="none" w:sz="0" w:space="0" w:color="auto"/>
            <w:left w:val="none" w:sz="0" w:space="0" w:color="auto"/>
            <w:bottom w:val="none" w:sz="0" w:space="0" w:color="auto"/>
            <w:right w:val="none" w:sz="0" w:space="0" w:color="auto"/>
          </w:divBdr>
          <w:divsChild>
            <w:div w:id="2045598249">
              <w:marLeft w:val="0"/>
              <w:marRight w:val="0"/>
              <w:marTop w:val="0"/>
              <w:marBottom w:val="0"/>
              <w:divBdr>
                <w:top w:val="none" w:sz="0" w:space="0" w:color="auto"/>
                <w:left w:val="none" w:sz="0" w:space="0" w:color="auto"/>
                <w:bottom w:val="none" w:sz="0" w:space="0" w:color="auto"/>
                <w:right w:val="none" w:sz="0" w:space="0" w:color="auto"/>
              </w:divBdr>
              <w:divsChild>
                <w:div w:id="1033648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1697730">
      <w:bodyDiv w:val="1"/>
      <w:marLeft w:val="0"/>
      <w:marRight w:val="0"/>
      <w:marTop w:val="0"/>
      <w:marBottom w:val="0"/>
      <w:divBdr>
        <w:top w:val="none" w:sz="0" w:space="0" w:color="auto"/>
        <w:left w:val="none" w:sz="0" w:space="0" w:color="auto"/>
        <w:bottom w:val="none" w:sz="0" w:space="0" w:color="auto"/>
        <w:right w:val="none" w:sz="0" w:space="0" w:color="auto"/>
      </w:divBdr>
    </w:div>
    <w:div w:id="937248130">
      <w:bodyDiv w:val="1"/>
      <w:marLeft w:val="0"/>
      <w:marRight w:val="0"/>
      <w:marTop w:val="0"/>
      <w:marBottom w:val="0"/>
      <w:divBdr>
        <w:top w:val="none" w:sz="0" w:space="0" w:color="auto"/>
        <w:left w:val="none" w:sz="0" w:space="0" w:color="auto"/>
        <w:bottom w:val="none" w:sz="0" w:space="0" w:color="auto"/>
        <w:right w:val="none" w:sz="0" w:space="0" w:color="auto"/>
      </w:divBdr>
      <w:divsChild>
        <w:div w:id="2035688055">
          <w:marLeft w:val="0"/>
          <w:marRight w:val="0"/>
          <w:marTop w:val="0"/>
          <w:marBottom w:val="0"/>
          <w:divBdr>
            <w:top w:val="none" w:sz="0" w:space="0" w:color="auto"/>
            <w:left w:val="none" w:sz="0" w:space="0" w:color="auto"/>
            <w:bottom w:val="none" w:sz="0" w:space="0" w:color="auto"/>
            <w:right w:val="none" w:sz="0" w:space="0" w:color="auto"/>
          </w:divBdr>
          <w:divsChild>
            <w:div w:id="1071736572">
              <w:marLeft w:val="0"/>
              <w:marRight w:val="0"/>
              <w:marTop w:val="0"/>
              <w:marBottom w:val="0"/>
              <w:divBdr>
                <w:top w:val="none" w:sz="0" w:space="0" w:color="auto"/>
                <w:left w:val="none" w:sz="0" w:space="0" w:color="auto"/>
                <w:bottom w:val="none" w:sz="0" w:space="0" w:color="auto"/>
                <w:right w:val="none" w:sz="0" w:space="0" w:color="auto"/>
              </w:divBdr>
              <w:divsChild>
                <w:div w:id="760834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6791621">
      <w:bodyDiv w:val="1"/>
      <w:marLeft w:val="0"/>
      <w:marRight w:val="0"/>
      <w:marTop w:val="0"/>
      <w:marBottom w:val="0"/>
      <w:divBdr>
        <w:top w:val="none" w:sz="0" w:space="0" w:color="auto"/>
        <w:left w:val="none" w:sz="0" w:space="0" w:color="auto"/>
        <w:bottom w:val="none" w:sz="0" w:space="0" w:color="auto"/>
        <w:right w:val="none" w:sz="0" w:space="0" w:color="auto"/>
      </w:divBdr>
      <w:divsChild>
        <w:div w:id="1721784137">
          <w:marLeft w:val="0"/>
          <w:marRight w:val="0"/>
          <w:marTop w:val="0"/>
          <w:marBottom w:val="0"/>
          <w:divBdr>
            <w:top w:val="none" w:sz="0" w:space="0" w:color="auto"/>
            <w:left w:val="none" w:sz="0" w:space="0" w:color="auto"/>
            <w:bottom w:val="none" w:sz="0" w:space="0" w:color="auto"/>
            <w:right w:val="none" w:sz="0" w:space="0" w:color="auto"/>
          </w:divBdr>
          <w:divsChild>
            <w:div w:id="1271201928">
              <w:marLeft w:val="0"/>
              <w:marRight w:val="0"/>
              <w:marTop w:val="0"/>
              <w:marBottom w:val="0"/>
              <w:divBdr>
                <w:top w:val="none" w:sz="0" w:space="0" w:color="auto"/>
                <w:left w:val="none" w:sz="0" w:space="0" w:color="auto"/>
                <w:bottom w:val="none" w:sz="0" w:space="0" w:color="auto"/>
                <w:right w:val="none" w:sz="0" w:space="0" w:color="auto"/>
              </w:divBdr>
              <w:divsChild>
                <w:div w:id="847867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2929791">
      <w:bodyDiv w:val="1"/>
      <w:marLeft w:val="0"/>
      <w:marRight w:val="0"/>
      <w:marTop w:val="0"/>
      <w:marBottom w:val="0"/>
      <w:divBdr>
        <w:top w:val="none" w:sz="0" w:space="0" w:color="auto"/>
        <w:left w:val="none" w:sz="0" w:space="0" w:color="auto"/>
        <w:bottom w:val="none" w:sz="0" w:space="0" w:color="auto"/>
        <w:right w:val="none" w:sz="0" w:space="0" w:color="auto"/>
      </w:divBdr>
    </w:div>
    <w:div w:id="968900452">
      <w:bodyDiv w:val="1"/>
      <w:marLeft w:val="0"/>
      <w:marRight w:val="0"/>
      <w:marTop w:val="0"/>
      <w:marBottom w:val="0"/>
      <w:divBdr>
        <w:top w:val="none" w:sz="0" w:space="0" w:color="auto"/>
        <w:left w:val="none" w:sz="0" w:space="0" w:color="auto"/>
        <w:bottom w:val="none" w:sz="0" w:space="0" w:color="auto"/>
        <w:right w:val="none" w:sz="0" w:space="0" w:color="auto"/>
      </w:divBdr>
      <w:divsChild>
        <w:div w:id="1622028953">
          <w:marLeft w:val="0"/>
          <w:marRight w:val="0"/>
          <w:marTop w:val="0"/>
          <w:marBottom w:val="0"/>
          <w:divBdr>
            <w:top w:val="none" w:sz="0" w:space="0" w:color="auto"/>
            <w:left w:val="none" w:sz="0" w:space="0" w:color="auto"/>
            <w:bottom w:val="none" w:sz="0" w:space="0" w:color="auto"/>
            <w:right w:val="none" w:sz="0" w:space="0" w:color="auto"/>
          </w:divBdr>
          <w:divsChild>
            <w:div w:id="979067353">
              <w:marLeft w:val="0"/>
              <w:marRight w:val="0"/>
              <w:marTop w:val="0"/>
              <w:marBottom w:val="0"/>
              <w:divBdr>
                <w:top w:val="none" w:sz="0" w:space="0" w:color="auto"/>
                <w:left w:val="none" w:sz="0" w:space="0" w:color="auto"/>
                <w:bottom w:val="none" w:sz="0" w:space="0" w:color="auto"/>
                <w:right w:val="none" w:sz="0" w:space="0" w:color="auto"/>
              </w:divBdr>
              <w:divsChild>
                <w:div w:id="659313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7491319">
      <w:bodyDiv w:val="1"/>
      <w:marLeft w:val="0"/>
      <w:marRight w:val="0"/>
      <w:marTop w:val="0"/>
      <w:marBottom w:val="0"/>
      <w:divBdr>
        <w:top w:val="none" w:sz="0" w:space="0" w:color="auto"/>
        <w:left w:val="none" w:sz="0" w:space="0" w:color="auto"/>
        <w:bottom w:val="none" w:sz="0" w:space="0" w:color="auto"/>
        <w:right w:val="none" w:sz="0" w:space="0" w:color="auto"/>
      </w:divBdr>
    </w:div>
    <w:div w:id="988904511">
      <w:bodyDiv w:val="1"/>
      <w:marLeft w:val="0"/>
      <w:marRight w:val="0"/>
      <w:marTop w:val="0"/>
      <w:marBottom w:val="0"/>
      <w:divBdr>
        <w:top w:val="none" w:sz="0" w:space="0" w:color="auto"/>
        <w:left w:val="none" w:sz="0" w:space="0" w:color="auto"/>
        <w:bottom w:val="none" w:sz="0" w:space="0" w:color="auto"/>
        <w:right w:val="none" w:sz="0" w:space="0" w:color="auto"/>
      </w:divBdr>
    </w:div>
    <w:div w:id="1023165590">
      <w:bodyDiv w:val="1"/>
      <w:marLeft w:val="0"/>
      <w:marRight w:val="0"/>
      <w:marTop w:val="0"/>
      <w:marBottom w:val="0"/>
      <w:divBdr>
        <w:top w:val="none" w:sz="0" w:space="0" w:color="auto"/>
        <w:left w:val="none" w:sz="0" w:space="0" w:color="auto"/>
        <w:bottom w:val="none" w:sz="0" w:space="0" w:color="auto"/>
        <w:right w:val="none" w:sz="0" w:space="0" w:color="auto"/>
      </w:divBdr>
    </w:div>
    <w:div w:id="1023938430">
      <w:bodyDiv w:val="1"/>
      <w:marLeft w:val="0"/>
      <w:marRight w:val="0"/>
      <w:marTop w:val="0"/>
      <w:marBottom w:val="0"/>
      <w:divBdr>
        <w:top w:val="none" w:sz="0" w:space="0" w:color="auto"/>
        <w:left w:val="none" w:sz="0" w:space="0" w:color="auto"/>
        <w:bottom w:val="none" w:sz="0" w:space="0" w:color="auto"/>
        <w:right w:val="none" w:sz="0" w:space="0" w:color="auto"/>
      </w:divBdr>
      <w:divsChild>
        <w:div w:id="1212352667">
          <w:marLeft w:val="0"/>
          <w:marRight w:val="0"/>
          <w:marTop w:val="0"/>
          <w:marBottom w:val="0"/>
          <w:divBdr>
            <w:top w:val="none" w:sz="0" w:space="0" w:color="auto"/>
            <w:left w:val="none" w:sz="0" w:space="0" w:color="auto"/>
            <w:bottom w:val="none" w:sz="0" w:space="0" w:color="auto"/>
            <w:right w:val="none" w:sz="0" w:space="0" w:color="auto"/>
          </w:divBdr>
          <w:divsChild>
            <w:div w:id="205146532">
              <w:marLeft w:val="0"/>
              <w:marRight w:val="0"/>
              <w:marTop w:val="0"/>
              <w:marBottom w:val="0"/>
              <w:divBdr>
                <w:top w:val="none" w:sz="0" w:space="0" w:color="auto"/>
                <w:left w:val="none" w:sz="0" w:space="0" w:color="auto"/>
                <w:bottom w:val="none" w:sz="0" w:space="0" w:color="auto"/>
                <w:right w:val="none" w:sz="0" w:space="0" w:color="auto"/>
              </w:divBdr>
              <w:divsChild>
                <w:div w:id="2032604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1536369">
      <w:bodyDiv w:val="1"/>
      <w:marLeft w:val="0"/>
      <w:marRight w:val="0"/>
      <w:marTop w:val="0"/>
      <w:marBottom w:val="0"/>
      <w:divBdr>
        <w:top w:val="none" w:sz="0" w:space="0" w:color="auto"/>
        <w:left w:val="none" w:sz="0" w:space="0" w:color="auto"/>
        <w:bottom w:val="none" w:sz="0" w:space="0" w:color="auto"/>
        <w:right w:val="none" w:sz="0" w:space="0" w:color="auto"/>
      </w:divBdr>
      <w:divsChild>
        <w:div w:id="1673483435">
          <w:marLeft w:val="0"/>
          <w:marRight w:val="0"/>
          <w:marTop w:val="0"/>
          <w:marBottom w:val="0"/>
          <w:divBdr>
            <w:top w:val="none" w:sz="0" w:space="0" w:color="auto"/>
            <w:left w:val="none" w:sz="0" w:space="0" w:color="auto"/>
            <w:bottom w:val="none" w:sz="0" w:space="0" w:color="auto"/>
            <w:right w:val="none" w:sz="0" w:space="0" w:color="auto"/>
          </w:divBdr>
          <w:divsChild>
            <w:div w:id="1715932413">
              <w:marLeft w:val="0"/>
              <w:marRight w:val="0"/>
              <w:marTop w:val="0"/>
              <w:marBottom w:val="0"/>
              <w:divBdr>
                <w:top w:val="none" w:sz="0" w:space="0" w:color="auto"/>
                <w:left w:val="none" w:sz="0" w:space="0" w:color="auto"/>
                <w:bottom w:val="none" w:sz="0" w:space="0" w:color="auto"/>
                <w:right w:val="none" w:sz="0" w:space="0" w:color="auto"/>
              </w:divBdr>
              <w:divsChild>
                <w:div w:id="628783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2001983">
      <w:bodyDiv w:val="1"/>
      <w:marLeft w:val="0"/>
      <w:marRight w:val="0"/>
      <w:marTop w:val="0"/>
      <w:marBottom w:val="0"/>
      <w:divBdr>
        <w:top w:val="none" w:sz="0" w:space="0" w:color="auto"/>
        <w:left w:val="none" w:sz="0" w:space="0" w:color="auto"/>
        <w:bottom w:val="none" w:sz="0" w:space="0" w:color="auto"/>
        <w:right w:val="none" w:sz="0" w:space="0" w:color="auto"/>
      </w:divBdr>
    </w:div>
    <w:div w:id="1073698614">
      <w:bodyDiv w:val="1"/>
      <w:marLeft w:val="0"/>
      <w:marRight w:val="0"/>
      <w:marTop w:val="0"/>
      <w:marBottom w:val="0"/>
      <w:divBdr>
        <w:top w:val="none" w:sz="0" w:space="0" w:color="auto"/>
        <w:left w:val="none" w:sz="0" w:space="0" w:color="auto"/>
        <w:bottom w:val="none" w:sz="0" w:space="0" w:color="auto"/>
        <w:right w:val="none" w:sz="0" w:space="0" w:color="auto"/>
      </w:divBdr>
      <w:divsChild>
        <w:div w:id="285504732">
          <w:marLeft w:val="0"/>
          <w:marRight w:val="0"/>
          <w:marTop w:val="0"/>
          <w:marBottom w:val="0"/>
          <w:divBdr>
            <w:top w:val="none" w:sz="0" w:space="0" w:color="auto"/>
            <w:left w:val="none" w:sz="0" w:space="0" w:color="auto"/>
            <w:bottom w:val="none" w:sz="0" w:space="0" w:color="auto"/>
            <w:right w:val="none" w:sz="0" w:space="0" w:color="auto"/>
          </w:divBdr>
          <w:divsChild>
            <w:div w:id="913128039">
              <w:marLeft w:val="0"/>
              <w:marRight w:val="0"/>
              <w:marTop w:val="0"/>
              <w:marBottom w:val="0"/>
              <w:divBdr>
                <w:top w:val="none" w:sz="0" w:space="0" w:color="auto"/>
                <w:left w:val="none" w:sz="0" w:space="0" w:color="auto"/>
                <w:bottom w:val="none" w:sz="0" w:space="0" w:color="auto"/>
                <w:right w:val="none" w:sz="0" w:space="0" w:color="auto"/>
              </w:divBdr>
              <w:divsChild>
                <w:div w:id="779881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1296393">
      <w:bodyDiv w:val="1"/>
      <w:marLeft w:val="0"/>
      <w:marRight w:val="0"/>
      <w:marTop w:val="0"/>
      <w:marBottom w:val="0"/>
      <w:divBdr>
        <w:top w:val="none" w:sz="0" w:space="0" w:color="auto"/>
        <w:left w:val="none" w:sz="0" w:space="0" w:color="auto"/>
        <w:bottom w:val="none" w:sz="0" w:space="0" w:color="auto"/>
        <w:right w:val="none" w:sz="0" w:space="0" w:color="auto"/>
      </w:divBdr>
      <w:divsChild>
        <w:div w:id="1516529232">
          <w:marLeft w:val="0"/>
          <w:marRight w:val="0"/>
          <w:marTop w:val="0"/>
          <w:marBottom w:val="0"/>
          <w:divBdr>
            <w:top w:val="none" w:sz="0" w:space="0" w:color="auto"/>
            <w:left w:val="none" w:sz="0" w:space="0" w:color="auto"/>
            <w:bottom w:val="none" w:sz="0" w:space="0" w:color="auto"/>
            <w:right w:val="none" w:sz="0" w:space="0" w:color="auto"/>
          </w:divBdr>
          <w:divsChild>
            <w:div w:id="695885362">
              <w:marLeft w:val="0"/>
              <w:marRight w:val="0"/>
              <w:marTop w:val="0"/>
              <w:marBottom w:val="0"/>
              <w:divBdr>
                <w:top w:val="none" w:sz="0" w:space="0" w:color="auto"/>
                <w:left w:val="none" w:sz="0" w:space="0" w:color="auto"/>
                <w:bottom w:val="none" w:sz="0" w:space="0" w:color="auto"/>
                <w:right w:val="none" w:sz="0" w:space="0" w:color="auto"/>
              </w:divBdr>
              <w:divsChild>
                <w:div w:id="2058317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2697622">
      <w:bodyDiv w:val="1"/>
      <w:marLeft w:val="0"/>
      <w:marRight w:val="0"/>
      <w:marTop w:val="0"/>
      <w:marBottom w:val="0"/>
      <w:divBdr>
        <w:top w:val="none" w:sz="0" w:space="0" w:color="auto"/>
        <w:left w:val="none" w:sz="0" w:space="0" w:color="auto"/>
        <w:bottom w:val="none" w:sz="0" w:space="0" w:color="auto"/>
        <w:right w:val="none" w:sz="0" w:space="0" w:color="auto"/>
      </w:divBdr>
      <w:divsChild>
        <w:div w:id="1329022315">
          <w:marLeft w:val="0"/>
          <w:marRight w:val="0"/>
          <w:marTop w:val="0"/>
          <w:marBottom w:val="0"/>
          <w:divBdr>
            <w:top w:val="none" w:sz="0" w:space="0" w:color="auto"/>
            <w:left w:val="none" w:sz="0" w:space="0" w:color="auto"/>
            <w:bottom w:val="none" w:sz="0" w:space="0" w:color="auto"/>
            <w:right w:val="none" w:sz="0" w:space="0" w:color="auto"/>
          </w:divBdr>
          <w:divsChild>
            <w:div w:id="319357941">
              <w:marLeft w:val="0"/>
              <w:marRight w:val="0"/>
              <w:marTop w:val="0"/>
              <w:marBottom w:val="0"/>
              <w:divBdr>
                <w:top w:val="none" w:sz="0" w:space="0" w:color="auto"/>
                <w:left w:val="none" w:sz="0" w:space="0" w:color="auto"/>
                <w:bottom w:val="none" w:sz="0" w:space="0" w:color="auto"/>
                <w:right w:val="none" w:sz="0" w:space="0" w:color="auto"/>
              </w:divBdr>
              <w:divsChild>
                <w:div w:id="475954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3382706">
      <w:bodyDiv w:val="1"/>
      <w:marLeft w:val="0"/>
      <w:marRight w:val="0"/>
      <w:marTop w:val="0"/>
      <w:marBottom w:val="0"/>
      <w:divBdr>
        <w:top w:val="none" w:sz="0" w:space="0" w:color="auto"/>
        <w:left w:val="none" w:sz="0" w:space="0" w:color="auto"/>
        <w:bottom w:val="none" w:sz="0" w:space="0" w:color="auto"/>
        <w:right w:val="none" w:sz="0" w:space="0" w:color="auto"/>
      </w:divBdr>
    </w:div>
    <w:div w:id="1148546920">
      <w:bodyDiv w:val="1"/>
      <w:marLeft w:val="0"/>
      <w:marRight w:val="0"/>
      <w:marTop w:val="0"/>
      <w:marBottom w:val="0"/>
      <w:divBdr>
        <w:top w:val="none" w:sz="0" w:space="0" w:color="auto"/>
        <w:left w:val="none" w:sz="0" w:space="0" w:color="auto"/>
        <w:bottom w:val="none" w:sz="0" w:space="0" w:color="auto"/>
        <w:right w:val="none" w:sz="0" w:space="0" w:color="auto"/>
      </w:divBdr>
    </w:div>
    <w:div w:id="1154759988">
      <w:bodyDiv w:val="1"/>
      <w:marLeft w:val="0"/>
      <w:marRight w:val="0"/>
      <w:marTop w:val="0"/>
      <w:marBottom w:val="0"/>
      <w:divBdr>
        <w:top w:val="none" w:sz="0" w:space="0" w:color="auto"/>
        <w:left w:val="none" w:sz="0" w:space="0" w:color="auto"/>
        <w:bottom w:val="none" w:sz="0" w:space="0" w:color="auto"/>
        <w:right w:val="none" w:sz="0" w:space="0" w:color="auto"/>
      </w:divBdr>
      <w:divsChild>
        <w:div w:id="1815558950">
          <w:marLeft w:val="0"/>
          <w:marRight w:val="0"/>
          <w:marTop w:val="0"/>
          <w:marBottom w:val="0"/>
          <w:divBdr>
            <w:top w:val="none" w:sz="0" w:space="0" w:color="auto"/>
            <w:left w:val="none" w:sz="0" w:space="0" w:color="auto"/>
            <w:bottom w:val="none" w:sz="0" w:space="0" w:color="auto"/>
            <w:right w:val="none" w:sz="0" w:space="0" w:color="auto"/>
          </w:divBdr>
          <w:divsChild>
            <w:div w:id="90971975">
              <w:marLeft w:val="0"/>
              <w:marRight w:val="0"/>
              <w:marTop w:val="0"/>
              <w:marBottom w:val="0"/>
              <w:divBdr>
                <w:top w:val="none" w:sz="0" w:space="0" w:color="auto"/>
                <w:left w:val="none" w:sz="0" w:space="0" w:color="auto"/>
                <w:bottom w:val="none" w:sz="0" w:space="0" w:color="auto"/>
                <w:right w:val="none" w:sz="0" w:space="0" w:color="auto"/>
              </w:divBdr>
              <w:divsChild>
                <w:div w:id="800071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7695021">
      <w:bodyDiv w:val="1"/>
      <w:marLeft w:val="0"/>
      <w:marRight w:val="0"/>
      <w:marTop w:val="0"/>
      <w:marBottom w:val="0"/>
      <w:divBdr>
        <w:top w:val="none" w:sz="0" w:space="0" w:color="auto"/>
        <w:left w:val="none" w:sz="0" w:space="0" w:color="auto"/>
        <w:bottom w:val="none" w:sz="0" w:space="0" w:color="auto"/>
        <w:right w:val="none" w:sz="0" w:space="0" w:color="auto"/>
      </w:divBdr>
    </w:div>
    <w:div w:id="1213079741">
      <w:bodyDiv w:val="1"/>
      <w:marLeft w:val="0"/>
      <w:marRight w:val="0"/>
      <w:marTop w:val="0"/>
      <w:marBottom w:val="0"/>
      <w:divBdr>
        <w:top w:val="none" w:sz="0" w:space="0" w:color="auto"/>
        <w:left w:val="none" w:sz="0" w:space="0" w:color="auto"/>
        <w:bottom w:val="none" w:sz="0" w:space="0" w:color="auto"/>
        <w:right w:val="none" w:sz="0" w:space="0" w:color="auto"/>
      </w:divBdr>
      <w:divsChild>
        <w:div w:id="164168809">
          <w:marLeft w:val="0"/>
          <w:marRight w:val="0"/>
          <w:marTop w:val="0"/>
          <w:marBottom w:val="0"/>
          <w:divBdr>
            <w:top w:val="none" w:sz="0" w:space="0" w:color="auto"/>
            <w:left w:val="none" w:sz="0" w:space="0" w:color="auto"/>
            <w:bottom w:val="none" w:sz="0" w:space="0" w:color="auto"/>
            <w:right w:val="none" w:sz="0" w:space="0" w:color="auto"/>
          </w:divBdr>
          <w:divsChild>
            <w:div w:id="819348535">
              <w:marLeft w:val="0"/>
              <w:marRight w:val="0"/>
              <w:marTop w:val="0"/>
              <w:marBottom w:val="0"/>
              <w:divBdr>
                <w:top w:val="none" w:sz="0" w:space="0" w:color="auto"/>
                <w:left w:val="none" w:sz="0" w:space="0" w:color="auto"/>
                <w:bottom w:val="none" w:sz="0" w:space="0" w:color="auto"/>
                <w:right w:val="none" w:sz="0" w:space="0" w:color="auto"/>
              </w:divBdr>
              <w:divsChild>
                <w:div w:id="376778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9196451">
      <w:bodyDiv w:val="1"/>
      <w:marLeft w:val="0"/>
      <w:marRight w:val="0"/>
      <w:marTop w:val="0"/>
      <w:marBottom w:val="0"/>
      <w:divBdr>
        <w:top w:val="none" w:sz="0" w:space="0" w:color="auto"/>
        <w:left w:val="none" w:sz="0" w:space="0" w:color="auto"/>
        <w:bottom w:val="none" w:sz="0" w:space="0" w:color="auto"/>
        <w:right w:val="none" w:sz="0" w:space="0" w:color="auto"/>
      </w:divBdr>
    </w:div>
    <w:div w:id="1266764439">
      <w:bodyDiv w:val="1"/>
      <w:marLeft w:val="0"/>
      <w:marRight w:val="0"/>
      <w:marTop w:val="0"/>
      <w:marBottom w:val="0"/>
      <w:divBdr>
        <w:top w:val="none" w:sz="0" w:space="0" w:color="auto"/>
        <w:left w:val="none" w:sz="0" w:space="0" w:color="auto"/>
        <w:bottom w:val="none" w:sz="0" w:space="0" w:color="auto"/>
        <w:right w:val="none" w:sz="0" w:space="0" w:color="auto"/>
      </w:divBdr>
      <w:divsChild>
        <w:div w:id="2132165238">
          <w:marLeft w:val="0"/>
          <w:marRight w:val="0"/>
          <w:marTop w:val="0"/>
          <w:marBottom w:val="0"/>
          <w:divBdr>
            <w:top w:val="none" w:sz="0" w:space="0" w:color="auto"/>
            <w:left w:val="none" w:sz="0" w:space="0" w:color="auto"/>
            <w:bottom w:val="none" w:sz="0" w:space="0" w:color="auto"/>
            <w:right w:val="none" w:sz="0" w:space="0" w:color="auto"/>
          </w:divBdr>
          <w:divsChild>
            <w:div w:id="6563896">
              <w:marLeft w:val="0"/>
              <w:marRight w:val="0"/>
              <w:marTop w:val="0"/>
              <w:marBottom w:val="0"/>
              <w:divBdr>
                <w:top w:val="none" w:sz="0" w:space="0" w:color="auto"/>
                <w:left w:val="none" w:sz="0" w:space="0" w:color="auto"/>
                <w:bottom w:val="none" w:sz="0" w:space="0" w:color="auto"/>
                <w:right w:val="none" w:sz="0" w:space="0" w:color="auto"/>
              </w:divBdr>
              <w:divsChild>
                <w:div w:id="523203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3590742">
      <w:bodyDiv w:val="1"/>
      <w:marLeft w:val="0"/>
      <w:marRight w:val="0"/>
      <w:marTop w:val="0"/>
      <w:marBottom w:val="0"/>
      <w:divBdr>
        <w:top w:val="none" w:sz="0" w:space="0" w:color="auto"/>
        <w:left w:val="none" w:sz="0" w:space="0" w:color="auto"/>
        <w:bottom w:val="none" w:sz="0" w:space="0" w:color="auto"/>
        <w:right w:val="none" w:sz="0" w:space="0" w:color="auto"/>
      </w:divBdr>
    </w:div>
    <w:div w:id="1279528789">
      <w:bodyDiv w:val="1"/>
      <w:marLeft w:val="0"/>
      <w:marRight w:val="0"/>
      <w:marTop w:val="0"/>
      <w:marBottom w:val="0"/>
      <w:divBdr>
        <w:top w:val="none" w:sz="0" w:space="0" w:color="auto"/>
        <w:left w:val="none" w:sz="0" w:space="0" w:color="auto"/>
        <w:bottom w:val="none" w:sz="0" w:space="0" w:color="auto"/>
        <w:right w:val="none" w:sz="0" w:space="0" w:color="auto"/>
      </w:divBdr>
      <w:divsChild>
        <w:div w:id="322321838">
          <w:marLeft w:val="0"/>
          <w:marRight w:val="0"/>
          <w:marTop w:val="0"/>
          <w:marBottom w:val="0"/>
          <w:divBdr>
            <w:top w:val="none" w:sz="0" w:space="0" w:color="auto"/>
            <w:left w:val="none" w:sz="0" w:space="0" w:color="auto"/>
            <w:bottom w:val="none" w:sz="0" w:space="0" w:color="auto"/>
            <w:right w:val="none" w:sz="0" w:space="0" w:color="auto"/>
          </w:divBdr>
          <w:divsChild>
            <w:div w:id="475344236">
              <w:marLeft w:val="0"/>
              <w:marRight w:val="0"/>
              <w:marTop w:val="0"/>
              <w:marBottom w:val="0"/>
              <w:divBdr>
                <w:top w:val="none" w:sz="0" w:space="0" w:color="auto"/>
                <w:left w:val="none" w:sz="0" w:space="0" w:color="auto"/>
                <w:bottom w:val="none" w:sz="0" w:space="0" w:color="auto"/>
                <w:right w:val="none" w:sz="0" w:space="0" w:color="auto"/>
              </w:divBdr>
              <w:divsChild>
                <w:div w:id="798571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9258300">
      <w:bodyDiv w:val="1"/>
      <w:marLeft w:val="0"/>
      <w:marRight w:val="0"/>
      <w:marTop w:val="0"/>
      <w:marBottom w:val="0"/>
      <w:divBdr>
        <w:top w:val="none" w:sz="0" w:space="0" w:color="auto"/>
        <w:left w:val="none" w:sz="0" w:space="0" w:color="auto"/>
        <w:bottom w:val="none" w:sz="0" w:space="0" w:color="auto"/>
        <w:right w:val="none" w:sz="0" w:space="0" w:color="auto"/>
      </w:divBdr>
    </w:div>
    <w:div w:id="1312252265">
      <w:bodyDiv w:val="1"/>
      <w:marLeft w:val="0"/>
      <w:marRight w:val="0"/>
      <w:marTop w:val="0"/>
      <w:marBottom w:val="0"/>
      <w:divBdr>
        <w:top w:val="none" w:sz="0" w:space="0" w:color="auto"/>
        <w:left w:val="none" w:sz="0" w:space="0" w:color="auto"/>
        <w:bottom w:val="none" w:sz="0" w:space="0" w:color="auto"/>
        <w:right w:val="none" w:sz="0" w:space="0" w:color="auto"/>
      </w:divBdr>
      <w:divsChild>
        <w:div w:id="1223830967">
          <w:marLeft w:val="0"/>
          <w:marRight w:val="0"/>
          <w:marTop w:val="0"/>
          <w:marBottom w:val="0"/>
          <w:divBdr>
            <w:top w:val="none" w:sz="0" w:space="0" w:color="auto"/>
            <w:left w:val="none" w:sz="0" w:space="0" w:color="auto"/>
            <w:bottom w:val="none" w:sz="0" w:space="0" w:color="auto"/>
            <w:right w:val="none" w:sz="0" w:space="0" w:color="auto"/>
          </w:divBdr>
          <w:divsChild>
            <w:div w:id="472059820">
              <w:marLeft w:val="0"/>
              <w:marRight w:val="0"/>
              <w:marTop w:val="0"/>
              <w:marBottom w:val="0"/>
              <w:divBdr>
                <w:top w:val="none" w:sz="0" w:space="0" w:color="auto"/>
                <w:left w:val="none" w:sz="0" w:space="0" w:color="auto"/>
                <w:bottom w:val="none" w:sz="0" w:space="0" w:color="auto"/>
                <w:right w:val="none" w:sz="0" w:space="0" w:color="auto"/>
              </w:divBdr>
              <w:divsChild>
                <w:div w:id="708190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5063824">
      <w:bodyDiv w:val="1"/>
      <w:marLeft w:val="0"/>
      <w:marRight w:val="0"/>
      <w:marTop w:val="0"/>
      <w:marBottom w:val="0"/>
      <w:divBdr>
        <w:top w:val="none" w:sz="0" w:space="0" w:color="auto"/>
        <w:left w:val="none" w:sz="0" w:space="0" w:color="auto"/>
        <w:bottom w:val="none" w:sz="0" w:space="0" w:color="auto"/>
        <w:right w:val="none" w:sz="0" w:space="0" w:color="auto"/>
      </w:divBdr>
    </w:div>
    <w:div w:id="1364673624">
      <w:bodyDiv w:val="1"/>
      <w:marLeft w:val="0"/>
      <w:marRight w:val="0"/>
      <w:marTop w:val="0"/>
      <w:marBottom w:val="0"/>
      <w:divBdr>
        <w:top w:val="none" w:sz="0" w:space="0" w:color="auto"/>
        <w:left w:val="none" w:sz="0" w:space="0" w:color="auto"/>
        <w:bottom w:val="none" w:sz="0" w:space="0" w:color="auto"/>
        <w:right w:val="none" w:sz="0" w:space="0" w:color="auto"/>
      </w:divBdr>
      <w:divsChild>
        <w:div w:id="1745489986">
          <w:marLeft w:val="0"/>
          <w:marRight w:val="0"/>
          <w:marTop w:val="0"/>
          <w:marBottom w:val="0"/>
          <w:divBdr>
            <w:top w:val="none" w:sz="0" w:space="0" w:color="auto"/>
            <w:left w:val="none" w:sz="0" w:space="0" w:color="auto"/>
            <w:bottom w:val="none" w:sz="0" w:space="0" w:color="auto"/>
            <w:right w:val="none" w:sz="0" w:space="0" w:color="auto"/>
          </w:divBdr>
          <w:divsChild>
            <w:div w:id="1127511675">
              <w:marLeft w:val="0"/>
              <w:marRight w:val="0"/>
              <w:marTop w:val="0"/>
              <w:marBottom w:val="0"/>
              <w:divBdr>
                <w:top w:val="none" w:sz="0" w:space="0" w:color="auto"/>
                <w:left w:val="none" w:sz="0" w:space="0" w:color="auto"/>
                <w:bottom w:val="none" w:sz="0" w:space="0" w:color="auto"/>
                <w:right w:val="none" w:sz="0" w:space="0" w:color="auto"/>
              </w:divBdr>
              <w:divsChild>
                <w:div w:id="938179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9935039">
      <w:bodyDiv w:val="1"/>
      <w:marLeft w:val="0"/>
      <w:marRight w:val="0"/>
      <w:marTop w:val="0"/>
      <w:marBottom w:val="0"/>
      <w:divBdr>
        <w:top w:val="none" w:sz="0" w:space="0" w:color="auto"/>
        <w:left w:val="none" w:sz="0" w:space="0" w:color="auto"/>
        <w:bottom w:val="none" w:sz="0" w:space="0" w:color="auto"/>
        <w:right w:val="none" w:sz="0" w:space="0" w:color="auto"/>
      </w:divBdr>
      <w:divsChild>
        <w:div w:id="60447949">
          <w:marLeft w:val="0"/>
          <w:marRight w:val="0"/>
          <w:marTop w:val="0"/>
          <w:marBottom w:val="0"/>
          <w:divBdr>
            <w:top w:val="none" w:sz="0" w:space="0" w:color="auto"/>
            <w:left w:val="none" w:sz="0" w:space="0" w:color="auto"/>
            <w:bottom w:val="none" w:sz="0" w:space="0" w:color="auto"/>
            <w:right w:val="none" w:sz="0" w:space="0" w:color="auto"/>
          </w:divBdr>
          <w:divsChild>
            <w:div w:id="461924903">
              <w:marLeft w:val="0"/>
              <w:marRight w:val="0"/>
              <w:marTop w:val="0"/>
              <w:marBottom w:val="0"/>
              <w:divBdr>
                <w:top w:val="none" w:sz="0" w:space="0" w:color="auto"/>
                <w:left w:val="none" w:sz="0" w:space="0" w:color="auto"/>
                <w:bottom w:val="none" w:sz="0" w:space="0" w:color="auto"/>
                <w:right w:val="none" w:sz="0" w:space="0" w:color="auto"/>
              </w:divBdr>
              <w:divsChild>
                <w:div w:id="88818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7576091">
      <w:bodyDiv w:val="1"/>
      <w:marLeft w:val="0"/>
      <w:marRight w:val="0"/>
      <w:marTop w:val="0"/>
      <w:marBottom w:val="0"/>
      <w:divBdr>
        <w:top w:val="none" w:sz="0" w:space="0" w:color="auto"/>
        <w:left w:val="none" w:sz="0" w:space="0" w:color="auto"/>
        <w:bottom w:val="none" w:sz="0" w:space="0" w:color="auto"/>
        <w:right w:val="none" w:sz="0" w:space="0" w:color="auto"/>
      </w:divBdr>
    </w:div>
    <w:div w:id="1481920313">
      <w:bodyDiv w:val="1"/>
      <w:marLeft w:val="0"/>
      <w:marRight w:val="0"/>
      <w:marTop w:val="0"/>
      <w:marBottom w:val="0"/>
      <w:divBdr>
        <w:top w:val="none" w:sz="0" w:space="0" w:color="auto"/>
        <w:left w:val="none" w:sz="0" w:space="0" w:color="auto"/>
        <w:bottom w:val="none" w:sz="0" w:space="0" w:color="auto"/>
        <w:right w:val="none" w:sz="0" w:space="0" w:color="auto"/>
      </w:divBdr>
    </w:div>
    <w:div w:id="1505969170">
      <w:bodyDiv w:val="1"/>
      <w:marLeft w:val="0"/>
      <w:marRight w:val="0"/>
      <w:marTop w:val="0"/>
      <w:marBottom w:val="0"/>
      <w:divBdr>
        <w:top w:val="none" w:sz="0" w:space="0" w:color="auto"/>
        <w:left w:val="none" w:sz="0" w:space="0" w:color="auto"/>
        <w:bottom w:val="none" w:sz="0" w:space="0" w:color="auto"/>
        <w:right w:val="none" w:sz="0" w:space="0" w:color="auto"/>
      </w:divBdr>
      <w:divsChild>
        <w:div w:id="2094273883">
          <w:marLeft w:val="0"/>
          <w:marRight w:val="0"/>
          <w:marTop w:val="0"/>
          <w:marBottom w:val="0"/>
          <w:divBdr>
            <w:top w:val="none" w:sz="0" w:space="0" w:color="auto"/>
            <w:left w:val="none" w:sz="0" w:space="0" w:color="auto"/>
            <w:bottom w:val="none" w:sz="0" w:space="0" w:color="auto"/>
            <w:right w:val="none" w:sz="0" w:space="0" w:color="auto"/>
          </w:divBdr>
          <w:divsChild>
            <w:div w:id="300308222">
              <w:marLeft w:val="0"/>
              <w:marRight w:val="0"/>
              <w:marTop w:val="0"/>
              <w:marBottom w:val="0"/>
              <w:divBdr>
                <w:top w:val="none" w:sz="0" w:space="0" w:color="auto"/>
                <w:left w:val="none" w:sz="0" w:space="0" w:color="auto"/>
                <w:bottom w:val="none" w:sz="0" w:space="0" w:color="auto"/>
                <w:right w:val="none" w:sz="0" w:space="0" w:color="auto"/>
              </w:divBdr>
              <w:divsChild>
                <w:div w:id="250697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5095781">
      <w:bodyDiv w:val="1"/>
      <w:marLeft w:val="0"/>
      <w:marRight w:val="0"/>
      <w:marTop w:val="0"/>
      <w:marBottom w:val="0"/>
      <w:divBdr>
        <w:top w:val="none" w:sz="0" w:space="0" w:color="auto"/>
        <w:left w:val="none" w:sz="0" w:space="0" w:color="auto"/>
        <w:bottom w:val="none" w:sz="0" w:space="0" w:color="auto"/>
        <w:right w:val="none" w:sz="0" w:space="0" w:color="auto"/>
      </w:divBdr>
    </w:div>
    <w:div w:id="1525678405">
      <w:bodyDiv w:val="1"/>
      <w:marLeft w:val="0"/>
      <w:marRight w:val="0"/>
      <w:marTop w:val="0"/>
      <w:marBottom w:val="0"/>
      <w:divBdr>
        <w:top w:val="none" w:sz="0" w:space="0" w:color="auto"/>
        <w:left w:val="none" w:sz="0" w:space="0" w:color="auto"/>
        <w:bottom w:val="none" w:sz="0" w:space="0" w:color="auto"/>
        <w:right w:val="none" w:sz="0" w:space="0" w:color="auto"/>
      </w:divBdr>
    </w:div>
    <w:div w:id="1540439473">
      <w:bodyDiv w:val="1"/>
      <w:marLeft w:val="0"/>
      <w:marRight w:val="0"/>
      <w:marTop w:val="0"/>
      <w:marBottom w:val="0"/>
      <w:divBdr>
        <w:top w:val="none" w:sz="0" w:space="0" w:color="auto"/>
        <w:left w:val="none" w:sz="0" w:space="0" w:color="auto"/>
        <w:bottom w:val="none" w:sz="0" w:space="0" w:color="auto"/>
        <w:right w:val="none" w:sz="0" w:space="0" w:color="auto"/>
      </w:divBdr>
      <w:divsChild>
        <w:div w:id="1648584100">
          <w:marLeft w:val="0"/>
          <w:marRight w:val="0"/>
          <w:marTop w:val="0"/>
          <w:marBottom w:val="0"/>
          <w:divBdr>
            <w:top w:val="none" w:sz="0" w:space="0" w:color="auto"/>
            <w:left w:val="none" w:sz="0" w:space="0" w:color="auto"/>
            <w:bottom w:val="none" w:sz="0" w:space="0" w:color="auto"/>
            <w:right w:val="none" w:sz="0" w:space="0" w:color="auto"/>
          </w:divBdr>
          <w:divsChild>
            <w:div w:id="1276594117">
              <w:marLeft w:val="0"/>
              <w:marRight w:val="0"/>
              <w:marTop w:val="0"/>
              <w:marBottom w:val="0"/>
              <w:divBdr>
                <w:top w:val="none" w:sz="0" w:space="0" w:color="auto"/>
                <w:left w:val="none" w:sz="0" w:space="0" w:color="auto"/>
                <w:bottom w:val="none" w:sz="0" w:space="0" w:color="auto"/>
                <w:right w:val="none" w:sz="0" w:space="0" w:color="auto"/>
              </w:divBdr>
              <w:divsChild>
                <w:div w:id="1916359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4193718">
      <w:bodyDiv w:val="1"/>
      <w:marLeft w:val="0"/>
      <w:marRight w:val="0"/>
      <w:marTop w:val="0"/>
      <w:marBottom w:val="0"/>
      <w:divBdr>
        <w:top w:val="none" w:sz="0" w:space="0" w:color="auto"/>
        <w:left w:val="none" w:sz="0" w:space="0" w:color="auto"/>
        <w:bottom w:val="none" w:sz="0" w:space="0" w:color="auto"/>
        <w:right w:val="none" w:sz="0" w:space="0" w:color="auto"/>
      </w:divBdr>
      <w:divsChild>
        <w:div w:id="629629104">
          <w:marLeft w:val="0"/>
          <w:marRight w:val="0"/>
          <w:marTop w:val="0"/>
          <w:marBottom w:val="0"/>
          <w:divBdr>
            <w:top w:val="none" w:sz="0" w:space="0" w:color="auto"/>
            <w:left w:val="none" w:sz="0" w:space="0" w:color="auto"/>
            <w:bottom w:val="none" w:sz="0" w:space="0" w:color="auto"/>
            <w:right w:val="none" w:sz="0" w:space="0" w:color="auto"/>
          </w:divBdr>
          <w:divsChild>
            <w:div w:id="675617478">
              <w:marLeft w:val="0"/>
              <w:marRight w:val="0"/>
              <w:marTop w:val="0"/>
              <w:marBottom w:val="0"/>
              <w:divBdr>
                <w:top w:val="none" w:sz="0" w:space="0" w:color="auto"/>
                <w:left w:val="none" w:sz="0" w:space="0" w:color="auto"/>
                <w:bottom w:val="none" w:sz="0" w:space="0" w:color="auto"/>
                <w:right w:val="none" w:sz="0" w:space="0" w:color="auto"/>
              </w:divBdr>
              <w:divsChild>
                <w:div w:id="577598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8690255">
      <w:bodyDiv w:val="1"/>
      <w:marLeft w:val="0"/>
      <w:marRight w:val="0"/>
      <w:marTop w:val="0"/>
      <w:marBottom w:val="0"/>
      <w:divBdr>
        <w:top w:val="none" w:sz="0" w:space="0" w:color="auto"/>
        <w:left w:val="none" w:sz="0" w:space="0" w:color="auto"/>
        <w:bottom w:val="none" w:sz="0" w:space="0" w:color="auto"/>
        <w:right w:val="none" w:sz="0" w:space="0" w:color="auto"/>
      </w:divBdr>
    </w:div>
    <w:div w:id="1577665305">
      <w:bodyDiv w:val="1"/>
      <w:marLeft w:val="0"/>
      <w:marRight w:val="0"/>
      <w:marTop w:val="0"/>
      <w:marBottom w:val="0"/>
      <w:divBdr>
        <w:top w:val="none" w:sz="0" w:space="0" w:color="auto"/>
        <w:left w:val="none" w:sz="0" w:space="0" w:color="auto"/>
        <w:bottom w:val="none" w:sz="0" w:space="0" w:color="auto"/>
        <w:right w:val="none" w:sz="0" w:space="0" w:color="auto"/>
      </w:divBdr>
    </w:div>
    <w:div w:id="1587492638">
      <w:bodyDiv w:val="1"/>
      <w:marLeft w:val="0"/>
      <w:marRight w:val="0"/>
      <w:marTop w:val="0"/>
      <w:marBottom w:val="0"/>
      <w:divBdr>
        <w:top w:val="none" w:sz="0" w:space="0" w:color="auto"/>
        <w:left w:val="none" w:sz="0" w:space="0" w:color="auto"/>
        <w:bottom w:val="none" w:sz="0" w:space="0" w:color="auto"/>
        <w:right w:val="none" w:sz="0" w:space="0" w:color="auto"/>
      </w:divBdr>
      <w:divsChild>
        <w:div w:id="1385062072">
          <w:marLeft w:val="0"/>
          <w:marRight w:val="0"/>
          <w:marTop w:val="0"/>
          <w:marBottom w:val="0"/>
          <w:divBdr>
            <w:top w:val="none" w:sz="0" w:space="0" w:color="auto"/>
            <w:left w:val="none" w:sz="0" w:space="0" w:color="auto"/>
            <w:bottom w:val="none" w:sz="0" w:space="0" w:color="auto"/>
            <w:right w:val="none" w:sz="0" w:space="0" w:color="auto"/>
          </w:divBdr>
          <w:divsChild>
            <w:div w:id="273289726">
              <w:marLeft w:val="0"/>
              <w:marRight w:val="0"/>
              <w:marTop w:val="0"/>
              <w:marBottom w:val="0"/>
              <w:divBdr>
                <w:top w:val="none" w:sz="0" w:space="0" w:color="auto"/>
                <w:left w:val="none" w:sz="0" w:space="0" w:color="auto"/>
                <w:bottom w:val="none" w:sz="0" w:space="0" w:color="auto"/>
                <w:right w:val="none" w:sz="0" w:space="0" w:color="auto"/>
              </w:divBdr>
              <w:divsChild>
                <w:div w:id="193622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1639997">
      <w:bodyDiv w:val="1"/>
      <w:marLeft w:val="0"/>
      <w:marRight w:val="0"/>
      <w:marTop w:val="0"/>
      <w:marBottom w:val="0"/>
      <w:divBdr>
        <w:top w:val="none" w:sz="0" w:space="0" w:color="auto"/>
        <w:left w:val="none" w:sz="0" w:space="0" w:color="auto"/>
        <w:bottom w:val="none" w:sz="0" w:space="0" w:color="auto"/>
        <w:right w:val="none" w:sz="0" w:space="0" w:color="auto"/>
      </w:divBdr>
    </w:div>
    <w:div w:id="1634406509">
      <w:bodyDiv w:val="1"/>
      <w:marLeft w:val="0"/>
      <w:marRight w:val="0"/>
      <w:marTop w:val="0"/>
      <w:marBottom w:val="0"/>
      <w:divBdr>
        <w:top w:val="none" w:sz="0" w:space="0" w:color="auto"/>
        <w:left w:val="none" w:sz="0" w:space="0" w:color="auto"/>
        <w:bottom w:val="none" w:sz="0" w:space="0" w:color="auto"/>
        <w:right w:val="none" w:sz="0" w:space="0" w:color="auto"/>
      </w:divBdr>
      <w:divsChild>
        <w:div w:id="738097663">
          <w:marLeft w:val="0"/>
          <w:marRight w:val="0"/>
          <w:marTop w:val="0"/>
          <w:marBottom w:val="0"/>
          <w:divBdr>
            <w:top w:val="none" w:sz="0" w:space="0" w:color="auto"/>
            <w:left w:val="none" w:sz="0" w:space="0" w:color="auto"/>
            <w:bottom w:val="none" w:sz="0" w:space="0" w:color="auto"/>
            <w:right w:val="none" w:sz="0" w:space="0" w:color="auto"/>
          </w:divBdr>
          <w:divsChild>
            <w:div w:id="783884962">
              <w:marLeft w:val="0"/>
              <w:marRight w:val="0"/>
              <w:marTop w:val="0"/>
              <w:marBottom w:val="0"/>
              <w:divBdr>
                <w:top w:val="none" w:sz="0" w:space="0" w:color="auto"/>
                <w:left w:val="none" w:sz="0" w:space="0" w:color="auto"/>
                <w:bottom w:val="none" w:sz="0" w:space="0" w:color="auto"/>
                <w:right w:val="none" w:sz="0" w:space="0" w:color="auto"/>
              </w:divBdr>
              <w:divsChild>
                <w:div w:id="1236089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7879485">
      <w:bodyDiv w:val="1"/>
      <w:marLeft w:val="0"/>
      <w:marRight w:val="0"/>
      <w:marTop w:val="0"/>
      <w:marBottom w:val="0"/>
      <w:divBdr>
        <w:top w:val="none" w:sz="0" w:space="0" w:color="auto"/>
        <w:left w:val="none" w:sz="0" w:space="0" w:color="auto"/>
        <w:bottom w:val="none" w:sz="0" w:space="0" w:color="auto"/>
        <w:right w:val="none" w:sz="0" w:space="0" w:color="auto"/>
      </w:divBdr>
      <w:divsChild>
        <w:div w:id="937756328">
          <w:marLeft w:val="0"/>
          <w:marRight w:val="0"/>
          <w:marTop w:val="0"/>
          <w:marBottom w:val="0"/>
          <w:divBdr>
            <w:top w:val="none" w:sz="0" w:space="0" w:color="auto"/>
            <w:left w:val="none" w:sz="0" w:space="0" w:color="auto"/>
            <w:bottom w:val="none" w:sz="0" w:space="0" w:color="auto"/>
            <w:right w:val="none" w:sz="0" w:space="0" w:color="auto"/>
          </w:divBdr>
          <w:divsChild>
            <w:div w:id="930116144">
              <w:marLeft w:val="0"/>
              <w:marRight w:val="0"/>
              <w:marTop w:val="0"/>
              <w:marBottom w:val="0"/>
              <w:divBdr>
                <w:top w:val="none" w:sz="0" w:space="0" w:color="auto"/>
                <w:left w:val="none" w:sz="0" w:space="0" w:color="auto"/>
                <w:bottom w:val="none" w:sz="0" w:space="0" w:color="auto"/>
                <w:right w:val="none" w:sz="0" w:space="0" w:color="auto"/>
              </w:divBdr>
              <w:divsChild>
                <w:div w:id="104036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0912364">
      <w:bodyDiv w:val="1"/>
      <w:marLeft w:val="0"/>
      <w:marRight w:val="0"/>
      <w:marTop w:val="0"/>
      <w:marBottom w:val="0"/>
      <w:divBdr>
        <w:top w:val="none" w:sz="0" w:space="0" w:color="auto"/>
        <w:left w:val="none" w:sz="0" w:space="0" w:color="auto"/>
        <w:bottom w:val="none" w:sz="0" w:space="0" w:color="auto"/>
        <w:right w:val="none" w:sz="0" w:space="0" w:color="auto"/>
      </w:divBdr>
      <w:divsChild>
        <w:div w:id="62291402">
          <w:marLeft w:val="0"/>
          <w:marRight w:val="0"/>
          <w:marTop w:val="0"/>
          <w:marBottom w:val="0"/>
          <w:divBdr>
            <w:top w:val="none" w:sz="0" w:space="0" w:color="auto"/>
            <w:left w:val="none" w:sz="0" w:space="0" w:color="auto"/>
            <w:bottom w:val="none" w:sz="0" w:space="0" w:color="auto"/>
            <w:right w:val="none" w:sz="0" w:space="0" w:color="auto"/>
          </w:divBdr>
          <w:divsChild>
            <w:div w:id="1966308007">
              <w:marLeft w:val="0"/>
              <w:marRight w:val="0"/>
              <w:marTop w:val="0"/>
              <w:marBottom w:val="0"/>
              <w:divBdr>
                <w:top w:val="none" w:sz="0" w:space="0" w:color="auto"/>
                <w:left w:val="none" w:sz="0" w:space="0" w:color="auto"/>
                <w:bottom w:val="none" w:sz="0" w:space="0" w:color="auto"/>
                <w:right w:val="none" w:sz="0" w:space="0" w:color="auto"/>
              </w:divBdr>
              <w:divsChild>
                <w:div w:id="1900481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0792216">
      <w:bodyDiv w:val="1"/>
      <w:marLeft w:val="0"/>
      <w:marRight w:val="0"/>
      <w:marTop w:val="0"/>
      <w:marBottom w:val="0"/>
      <w:divBdr>
        <w:top w:val="none" w:sz="0" w:space="0" w:color="auto"/>
        <w:left w:val="none" w:sz="0" w:space="0" w:color="auto"/>
        <w:bottom w:val="none" w:sz="0" w:space="0" w:color="auto"/>
        <w:right w:val="none" w:sz="0" w:space="0" w:color="auto"/>
      </w:divBdr>
    </w:div>
    <w:div w:id="1653215488">
      <w:bodyDiv w:val="1"/>
      <w:marLeft w:val="0"/>
      <w:marRight w:val="0"/>
      <w:marTop w:val="0"/>
      <w:marBottom w:val="0"/>
      <w:divBdr>
        <w:top w:val="none" w:sz="0" w:space="0" w:color="auto"/>
        <w:left w:val="none" w:sz="0" w:space="0" w:color="auto"/>
        <w:bottom w:val="none" w:sz="0" w:space="0" w:color="auto"/>
        <w:right w:val="none" w:sz="0" w:space="0" w:color="auto"/>
      </w:divBdr>
    </w:div>
    <w:div w:id="1682926443">
      <w:bodyDiv w:val="1"/>
      <w:marLeft w:val="0"/>
      <w:marRight w:val="0"/>
      <w:marTop w:val="0"/>
      <w:marBottom w:val="0"/>
      <w:divBdr>
        <w:top w:val="none" w:sz="0" w:space="0" w:color="auto"/>
        <w:left w:val="none" w:sz="0" w:space="0" w:color="auto"/>
        <w:bottom w:val="none" w:sz="0" w:space="0" w:color="auto"/>
        <w:right w:val="none" w:sz="0" w:space="0" w:color="auto"/>
      </w:divBdr>
      <w:divsChild>
        <w:div w:id="425469430">
          <w:marLeft w:val="0"/>
          <w:marRight w:val="0"/>
          <w:marTop w:val="0"/>
          <w:marBottom w:val="0"/>
          <w:divBdr>
            <w:top w:val="none" w:sz="0" w:space="0" w:color="auto"/>
            <w:left w:val="none" w:sz="0" w:space="0" w:color="auto"/>
            <w:bottom w:val="none" w:sz="0" w:space="0" w:color="auto"/>
            <w:right w:val="none" w:sz="0" w:space="0" w:color="auto"/>
          </w:divBdr>
          <w:divsChild>
            <w:div w:id="1765150548">
              <w:marLeft w:val="0"/>
              <w:marRight w:val="0"/>
              <w:marTop w:val="0"/>
              <w:marBottom w:val="0"/>
              <w:divBdr>
                <w:top w:val="none" w:sz="0" w:space="0" w:color="auto"/>
                <w:left w:val="none" w:sz="0" w:space="0" w:color="auto"/>
                <w:bottom w:val="none" w:sz="0" w:space="0" w:color="auto"/>
                <w:right w:val="none" w:sz="0" w:space="0" w:color="auto"/>
              </w:divBdr>
              <w:divsChild>
                <w:div w:id="1032727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4188024">
      <w:bodyDiv w:val="1"/>
      <w:marLeft w:val="0"/>
      <w:marRight w:val="0"/>
      <w:marTop w:val="0"/>
      <w:marBottom w:val="0"/>
      <w:divBdr>
        <w:top w:val="none" w:sz="0" w:space="0" w:color="auto"/>
        <w:left w:val="none" w:sz="0" w:space="0" w:color="auto"/>
        <w:bottom w:val="none" w:sz="0" w:space="0" w:color="auto"/>
        <w:right w:val="none" w:sz="0" w:space="0" w:color="auto"/>
      </w:divBdr>
      <w:divsChild>
        <w:div w:id="1225988794">
          <w:marLeft w:val="0"/>
          <w:marRight w:val="0"/>
          <w:marTop w:val="0"/>
          <w:marBottom w:val="0"/>
          <w:divBdr>
            <w:top w:val="none" w:sz="0" w:space="0" w:color="auto"/>
            <w:left w:val="none" w:sz="0" w:space="0" w:color="auto"/>
            <w:bottom w:val="none" w:sz="0" w:space="0" w:color="auto"/>
            <w:right w:val="none" w:sz="0" w:space="0" w:color="auto"/>
          </w:divBdr>
          <w:divsChild>
            <w:div w:id="93213497">
              <w:marLeft w:val="0"/>
              <w:marRight w:val="0"/>
              <w:marTop w:val="0"/>
              <w:marBottom w:val="0"/>
              <w:divBdr>
                <w:top w:val="none" w:sz="0" w:space="0" w:color="auto"/>
                <w:left w:val="none" w:sz="0" w:space="0" w:color="auto"/>
                <w:bottom w:val="none" w:sz="0" w:space="0" w:color="auto"/>
                <w:right w:val="none" w:sz="0" w:space="0" w:color="auto"/>
              </w:divBdr>
              <w:divsChild>
                <w:div w:id="167791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2997356">
      <w:bodyDiv w:val="1"/>
      <w:marLeft w:val="0"/>
      <w:marRight w:val="0"/>
      <w:marTop w:val="0"/>
      <w:marBottom w:val="0"/>
      <w:divBdr>
        <w:top w:val="none" w:sz="0" w:space="0" w:color="auto"/>
        <w:left w:val="none" w:sz="0" w:space="0" w:color="auto"/>
        <w:bottom w:val="none" w:sz="0" w:space="0" w:color="auto"/>
        <w:right w:val="none" w:sz="0" w:space="0" w:color="auto"/>
      </w:divBdr>
      <w:divsChild>
        <w:div w:id="1114981457">
          <w:marLeft w:val="0"/>
          <w:marRight w:val="0"/>
          <w:marTop w:val="0"/>
          <w:marBottom w:val="0"/>
          <w:divBdr>
            <w:top w:val="none" w:sz="0" w:space="0" w:color="auto"/>
            <w:left w:val="none" w:sz="0" w:space="0" w:color="auto"/>
            <w:bottom w:val="none" w:sz="0" w:space="0" w:color="auto"/>
            <w:right w:val="none" w:sz="0" w:space="0" w:color="auto"/>
          </w:divBdr>
          <w:divsChild>
            <w:div w:id="1341855580">
              <w:marLeft w:val="0"/>
              <w:marRight w:val="0"/>
              <w:marTop w:val="0"/>
              <w:marBottom w:val="0"/>
              <w:divBdr>
                <w:top w:val="none" w:sz="0" w:space="0" w:color="auto"/>
                <w:left w:val="none" w:sz="0" w:space="0" w:color="auto"/>
                <w:bottom w:val="none" w:sz="0" w:space="0" w:color="auto"/>
                <w:right w:val="none" w:sz="0" w:space="0" w:color="auto"/>
              </w:divBdr>
              <w:divsChild>
                <w:div w:id="1397897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1558712">
      <w:bodyDiv w:val="1"/>
      <w:marLeft w:val="0"/>
      <w:marRight w:val="0"/>
      <w:marTop w:val="0"/>
      <w:marBottom w:val="0"/>
      <w:divBdr>
        <w:top w:val="none" w:sz="0" w:space="0" w:color="auto"/>
        <w:left w:val="none" w:sz="0" w:space="0" w:color="auto"/>
        <w:bottom w:val="none" w:sz="0" w:space="0" w:color="auto"/>
        <w:right w:val="none" w:sz="0" w:space="0" w:color="auto"/>
      </w:divBdr>
      <w:divsChild>
        <w:div w:id="1927037199">
          <w:marLeft w:val="0"/>
          <w:marRight w:val="0"/>
          <w:marTop w:val="0"/>
          <w:marBottom w:val="0"/>
          <w:divBdr>
            <w:top w:val="none" w:sz="0" w:space="0" w:color="auto"/>
            <w:left w:val="none" w:sz="0" w:space="0" w:color="auto"/>
            <w:bottom w:val="none" w:sz="0" w:space="0" w:color="auto"/>
            <w:right w:val="none" w:sz="0" w:space="0" w:color="auto"/>
          </w:divBdr>
          <w:divsChild>
            <w:div w:id="1743529302">
              <w:marLeft w:val="0"/>
              <w:marRight w:val="0"/>
              <w:marTop w:val="0"/>
              <w:marBottom w:val="0"/>
              <w:divBdr>
                <w:top w:val="none" w:sz="0" w:space="0" w:color="auto"/>
                <w:left w:val="none" w:sz="0" w:space="0" w:color="auto"/>
                <w:bottom w:val="none" w:sz="0" w:space="0" w:color="auto"/>
                <w:right w:val="none" w:sz="0" w:space="0" w:color="auto"/>
              </w:divBdr>
              <w:divsChild>
                <w:div w:id="1500121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7990151">
      <w:bodyDiv w:val="1"/>
      <w:marLeft w:val="0"/>
      <w:marRight w:val="0"/>
      <w:marTop w:val="0"/>
      <w:marBottom w:val="0"/>
      <w:divBdr>
        <w:top w:val="none" w:sz="0" w:space="0" w:color="auto"/>
        <w:left w:val="none" w:sz="0" w:space="0" w:color="auto"/>
        <w:bottom w:val="none" w:sz="0" w:space="0" w:color="auto"/>
        <w:right w:val="none" w:sz="0" w:space="0" w:color="auto"/>
      </w:divBdr>
      <w:divsChild>
        <w:div w:id="377513143">
          <w:marLeft w:val="0"/>
          <w:marRight w:val="0"/>
          <w:marTop w:val="0"/>
          <w:marBottom w:val="0"/>
          <w:divBdr>
            <w:top w:val="none" w:sz="0" w:space="0" w:color="auto"/>
            <w:left w:val="none" w:sz="0" w:space="0" w:color="auto"/>
            <w:bottom w:val="none" w:sz="0" w:space="0" w:color="auto"/>
            <w:right w:val="none" w:sz="0" w:space="0" w:color="auto"/>
          </w:divBdr>
          <w:divsChild>
            <w:div w:id="1935893928">
              <w:marLeft w:val="0"/>
              <w:marRight w:val="0"/>
              <w:marTop w:val="0"/>
              <w:marBottom w:val="0"/>
              <w:divBdr>
                <w:top w:val="none" w:sz="0" w:space="0" w:color="auto"/>
                <w:left w:val="none" w:sz="0" w:space="0" w:color="auto"/>
                <w:bottom w:val="none" w:sz="0" w:space="0" w:color="auto"/>
                <w:right w:val="none" w:sz="0" w:space="0" w:color="auto"/>
              </w:divBdr>
              <w:divsChild>
                <w:div w:id="1116869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0392578">
      <w:bodyDiv w:val="1"/>
      <w:marLeft w:val="0"/>
      <w:marRight w:val="0"/>
      <w:marTop w:val="0"/>
      <w:marBottom w:val="0"/>
      <w:divBdr>
        <w:top w:val="none" w:sz="0" w:space="0" w:color="auto"/>
        <w:left w:val="none" w:sz="0" w:space="0" w:color="auto"/>
        <w:bottom w:val="none" w:sz="0" w:space="0" w:color="auto"/>
        <w:right w:val="none" w:sz="0" w:space="0" w:color="auto"/>
      </w:divBdr>
      <w:divsChild>
        <w:div w:id="593588725">
          <w:marLeft w:val="0"/>
          <w:marRight w:val="0"/>
          <w:marTop w:val="0"/>
          <w:marBottom w:val="0"/>
          <w:divBdr>
            <w:top w:val="none" w:sz="0" w:space="0" w:color="auto"/>
            <w:left w:val="none" w:sz="0" w:space="0" w:color="auto"/>
            <w:bottom w:val="none" w:sz="0" w:space="0" w:color="auto"/>
            <w:right w:val="none" w:sz="0" w:space="0" w:color="auto"/>
          </w:divBdr>
          <w:divsChild>
            <w:div w:id="660696783">
              <w:marLeft w:val="0"/>
              <w:marRight w:val="0"/>
              <w:marTop w:val="0"/>
              <w:marBottom w:val="0"/>
              <w:divBdr>
                <w:top w:val="none" w:sz="0" w:space="0" w:color="auto"/>
                <w:left w:val="none" w:sz="0" w:space="0" w:color="auto"/>
                <w:bottom w:val="none" w:sz="0" w:space="0" w:color="auto"/>
                <w:right w:val="none" w:sz="0" w:space="0" w:color="auto"/>
              </w:divBdr>
              <w:divsChild>
                <w:div w:id="1041981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2780689">
      <w:bodyDiv w:val="1"/>
      <w:marLeft w:val="0"/>
      <w:marRight w:val="0"/>
      <w:marTop w:val="0"/>
      <w:marBottom w:val="0"/>
      <w:divBdr>
        <w:top w:val="none" w:sz="0" w:space="0" w:color="auto"/>
        <w:left w:val="none" w:sz="0" w:space="0" w:color="auto"/>
        <w:bottom w:val="none" w:sz="0" w:space="0" w:color="auto"/>
        <w:right w:val="none" w:sz="0" w:space="0" w:color="auto"/>
      </w:divBdr>
    </w:div>
    <w:div w:id="1775901356">
      <w:bodyDiv w:val="1"/>
      <w:marLeft w:val="0"/>
      <w:marRight w:val="0"/>
      <w:marTop w:val="0"/>
      <w:marBottom w:val="0"/>
      <w:divBdr>
        <w:top w:val="none" w:sz="0" w:space="0" w:color="auto"/>
        <w:left w:val="none" w:sz="0" w:space="0" w:color="auto"/>
        <w:bottom w:val="none" w:sz="0" w:space="0" w:color="auto"/>
        <w:right w:val="none" w:sz="0" w:space="0" w:color="auto"/>
      </w:divBdr>
    </w:div>
    <w:div w:id="1778983950">
      <w:bodyDiv w:val="1"/>
      <w:marLeft w:val="0"/>
      <w:marRight w:val="0"/>
      <w:marTop w:val="0"/>
      <w:marBottom w:val="0"/>
      <w:divBdr>
        <w:top w:val="none" w:sz="0" w:space="0" w:color="auto"/>
        <w:left w:val="none" w:sz="0" w:space="0" w:color="auto"/>
        <w:bottom w:val="none" w:sz="0" w:space="0" w:color="auto"/>
        <w:right w:val="none" w:sz="0" w:space="0" w:color="auto"/>
      </w:divBdr>
    </w:div>
    <w:div w:id="1790734790">
      <w:bodyDiv w:val="1"/>
      <w:marLeft w:val="0"/>
      <w:marRight w:val="0"/>
      <w:marTop w:val="0"/>
      <w:marBottom w:val="0"/>
      <w:divBdr>
        <w:top w:val="none" w:sz="0" w:space="0" w:color="auto"/>
        <w:left w:val="none" w:sz="0" w:space="0" w:color="auto"/>
        <w:bottom w:val="none" w:sz="0" w:space="0" w:color="auto"/>
        <w:right w:val="none" w:sz="0" w:space="0" w:color="auto"/>
      </w:divBdr>
      <w:divsChild>
        <w:div w:id="1325667412">
          <w:marLeft w:val="0"/>
          <w:marRight w:val="0"/>
          <w:marTop w:val="0"/>
          <w:marBottom w:val="0"/>
          <w:divBdr>
            <w:top w:val="none" w:sz="0" w:space="0" w:color="auto"/>
            <w:left w:val="none" w:sz="0" w:space="0" w:color="auto"/>
            <w:bottom w:val="none" w:sz="0" w:space="0" w:color="auto"/>
            <w:right w:val="none" w:sz="0" w:space="0" w:color="auto"/>
          </w:divBdr>
          <w:divsChild>
            <w:div w:id="1179925033">
              <w:marLeft w:val="0"/>
              <w:marRight w:val="0"/>
              <w:marTop w:val="0"/>
              <w:marBottom w:val="0"/>
              <w:divBdr>
                <w:top w:val="none" w:sz="0" w:space="0" w:color="auto"/>
                <w:left w:val="none" w:sz="0" w:space="0" w:color="auto"/>
                <w:bottom w:val="none" w:sz="0" w:space="0" w:color="auto"/>
                <w:right w:val="none" w:sz="0" w:space="0" w:color="auto"/>
              </w:divBdr>
              <w:divsChild>
                <w:div w:id="37711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8449662">
      <w:bodyDiv w:val="1"/>
      <w:marLeft w:val="0"/>
      <w:marRight w:val="0"/>
      <w:marTop w:val="0"/>
      <w:marBottom w:val="0"/>
      <w:divBdr>
        <w:top w:val="none" w:sz="0" w:space="0" w:color="auto"/>
        <w:left w:val="none" w:sz="0" w:space="0" w:color="auto"/>
        <w:bottom w:val="none" w:sz="0" w:space="0" w:color="auto"/>
        <w:right w:val="none" w:sz="0" w:space="0" w:color="auto"/>
      </w:divBdr>
    </w:div>
    <w:div w:id="1904215697">
      <w:bodyDiv w:val="1"/>
      <w:marLeft w:val="0"/>
      <w:marRight w:val="0"/>
      <w:marTop w:val="0"/>
      <w:marBottom w:val="0"/>
      <w:divBdr>
        <w:top w:val="none" w:sz="0" w:space="0" w:color="auto"/>
        <w:left w:val="none" w:sz="0" w:space="0" w:color="auto"/>
        <w:bottom w:val="none" w:sz="0" w:space="0" w:color="auto"/>
        <w:right w:val="none" w:sz="0" w:space="0" w:color="auto"/>
      </w:divBdr>
    </w:div>
    <w:div w:id="2012248402">
      <w:bodyDiv w:val="1"/>
      <w:marLeft w:val="0"/>
      <w:marRight w:val="0"/>
      <w:marTop w:val="0"/>
      <w:marBottom w:val="0"/>
      <w:divBdr>
        <w:top w:val="none" w:sz="0" w:space="0" w:color="auto"/>
        <w:left w:val="none" w:sz="0" w:space="0" w:color="auto"/>
        <w:bottom w:val="none" w:sz="0" w:space="0" w:color="auto"/>
        <w:right w:val="none" w:sz="0" w:space="0" w:color="auto"/>
      </w:divBdr>
    </w:div>
    <w:div w:id="2025400830">
      <w:bodyDiv w:val="1"/>
      <w:marLeft w:val="0"/>
      <w:marRight w:val="0"/>
      <w:marTop w:val="0"/>
      <w:marBottom w:val="0"/>
      <w:divBdr>
        <w:top w:val="none" w:sz="0" w:space="0" w:color="auto"/>
        <w:left w:val="none" w:sz="0" w:space="0" w:color="auto"/>
        <w:bottom w:val="none" w:sz="0" w:space="0" w:color="auto"/>
        <w:right w:val="none" w:sz="0" w:space="0" w:color="auto"/>
      </w:divBdr>
      <w:divsChild>
        <w:div w:id="1322611903">
          <w:marLeft w:val="0"/>
          <w:marRight w:val="0"/>
          <w:marTop w:val="0"/>
          <w:marBottom w:val="0"/>
          <w:divBdr>
            <w:top w:val="none" w:sz="0" w:space="0" w:color="auto"/>
            <w:left w:val="none" w:sz="0" w:space="0" w:color="auto"/>
            <w:bottom w:val="none" w:sz="0" w:space="0" w:color="auto"/>
            <w:right w:val="none" w:sz="0" w:space="0" w:color="auto"/>
          </w:divBdr>
          <w:divsChild>
            <w:div w:id="1522357119">
              <w:marLeft w:val="0"/>
              <w:marRight w:val="0"/>
              <w:marTop w:val="0"/>
              <w:marBottom w:val="0"/>
              <w:divBdr>
                <w:top w:val="none" w:sz="0" w:space="0" w:color="auto"/>
                <w:left w:val="none" w:sz="0" w:space="0" w:color="auto"/>
                <w:bottom w:val="none" w:sz="0" w:space="0" w:color="auto"/>
                <w:right w:val="none" w:sz="0" w:space="0" w:color="auto"/>
              </w:divBdr>
              <w:divsChild>
                <w:div w:id="102648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7557738">
      <w:bodyDiv w:val="1"/>
      <w:marLeft w:val="0"/>
      <w:marRight w:val="0"/>
      <w:marTop w:val="0"/>
      <w:marBottom w:val="0"/>
      <w:divBdr>
        <w:top w:val="none" w:sz="0" w:space="0" w:color="auto"/>
        <w:left w:val="none" w:sz="0" w:space="0" w:color="auto"/>
        <w:bottom w:val="none" w:sz="0" w:space="0" w:color="auto"/>
        <w:right w:val="none" w:sz="0" w:space="0" w:color="auto"/>
      </w:divBdr>
      <w:divsChild>
        <w:div w:id="1237977505">
          <w:marLeft w:val="0"/>
          <w:marRight w:val="0"/>
          <w:marTop w:val="0"/>
          <w:marBottom w:val="0"/>
          <w:divBdr>
            <w:top w:val="none" w:sz="0" w:space="0" w:color="auto"/>
            <w:left w:val="none" w:sz="0" w:space="0" w:color="auto"/>
            <w:bottom w:val="none" w:sz="0" w:space="0" w:color="auto"/>
            <w:right w:val="none" w:sz="0" w:space="0" w:color="auto"/>
          </w:divBdr>
          <w:divsChild>
            <w:div w:id="1089159842">
              <w:marLeft w:val="0"/>
              <w:marRight w:val="0"/>
              <w:marTop w:val="0"/>
              <w:marBottom w:val="0"/>
              <w:divBdr>
                <w:top w:val="none" w:sz="0" w:space="0" w:color="auto"/>
                <w:left w:val="none" w:sz="0" w:space="0" w:color="auto"/>
                <w:bottom w:val="none" w:sz="0" w:space="0" w:color="auto"/>
                <w:right w:val="none" w:sz="0" w:space="0" w:color="auto"/>
              </w:divBdr>
              <w:divsChild>
                <w:div w:id="229969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4477018">
      <w:bodyDiv w:val="1"/>
      <w:marLeft w:val="0"/>
      <w:marRight w:val="0"/>
      <w:marTop w:val="0"/>
      <w:marBottom w:val="0"/>
      <w:divBdr>
        <w:top w:val="none" w:sz="0" w:space="0" w:color="auto"/>
        <w:left w:val="none" w:sz="0" w:space="0" w:color="auto"/>
        <w:bottom w:val="none" w:sz="0" w:space="0" w:color="auto"/>
        <w:right w:val="none" w:sz="0" w:space="0" w:color="auto"/>
      </w:divBdr>
      <w:divsChild>
        <w:div w:id="518082575">
          <w:marLeft w:val="0"/>
          <w:marRight w:val="0"/>
          <w:marTop w:val="0"/>
          <w:marBottom w:val="0"/>
          <w:divBdr>
            <w:top w:val="none" w:sz="0" w:space="0" w:color="auto"/>
            <w:left w:val="none" w:sz="0" w:space="0" w:color="auto"/>
            <w:bottom w:val="none" w:sz="0" w:space="0" w:color="auto"/>
            <w:right w:val="none" w:sz="0" w:space="0" w:color="auto"/>
          </w:divBdr>
          <w:divsChild>
            <w:div w:id="183518313">
              <w:marLeft w:val="0"/>
              <w:marRight w:val="0"/>
              <w:marTop w:val="0"/>
              <w:marBottom w:val="0"/>
              <w:divBdr>
                <w:top w:val="none" w:sz="0" w:space="0" w:color="auto"/>
                <w:left w:val="none" w:sz="0" w:space="0" w:color="auto"/>
                <w:bottom w:val="none" w:sz="0" w:space="0" w:color="auto"/>
                <w:right w:val="none" w:sz="0" w:space="0" w:color="auto"/>
              </w:divBdr>
              <w:divsChild>
                <w:div w:id="1609508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4637906">
      <w:bodyDiv w:val="1"/>
      <w:marLeft w:val="0"/>
      <w:marRight w:val="0"/>
      <w:marTop w:val="0"/>
      <w:marBottom w:val="0"/>
      <w:divBdr>
        <w:top w:val="none" w:sz="0" w:space="0" w:color="auto"/>
        <w:left w:val="none" w:sz="0" w:space="0" w:color="auto"/>
        <w:bottom w:val="none" w:sz="0" w:space="0" w:color="auto"/>
        <w:right w:val="none" w:sz="0" w:space="0" w:color="auto"/>
      </w:divBdr>
      <w:divsChild>
        <w:div w:id="1037051977">
          <w:marLeft w:val="0"/>
          <w:marRight w:val="0"/>
          <w:marTop w:val="0"/>
          <w:marBottom w:val="0"/>
          <w:divBdr>
            <w:top w:val="none" w:sz="0" w:space="0" w:color="auto"/>
            <w:left w:val="none" w:sz="0" w:space="0" w:color="auto"/>
            <w:bottom w:val="none" w:sz="0" w:space="0" w:color="auto"/>
            <w:right w:val="none" w:sz="0" w:space="0" w:color="auto"/>
          </w:divBdr>
          <w:divsChild>
            <w:div w:id="2084641689">
              <w:marLeft w:val="0"/>
              <w:marRight w:val="0"/>
              <w:marTop w:val="0"/>
              <w:marBottom w:val="0"/>
              <w:divBdr>
                <w:top w:val="none" w:sz="0" w:space="0" w:color="auto"/>
                <w:left w:val="none" w:sz="0" w:space="0" w:color="auto"/>
                <w:bottom w:val="none" w:sz="0" w:space="0" w:color="auto"/>
                <w:right w:val="none" w:sz="0" w:space="0" w:color="auto"/>
              </w:divBdr>
              <w:divsChild>
                <w:div w:id="1976524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9131874">
      <w:bodyDiv w:val="1"/>
      <w:marLeft w:val="0"/>
      <w:marRight w:val="0"/>
      <w:marTop w:val="0"/>
      <w:marBottom w:val="0"/>
      <w:divBdr>
        <w:top w:val="none" w:sz="0" w:space="0" w:color="auto"/>
        <w:left w:val="none" w:sz="0" w:space="0" w:color="auto"/>
        <w:bottom w:val="none" w:sz="0" w:space="0" w:color="auto"/>
        <w:right w:val="none" w:sz="0" w:space="0" w:color="auto"/>
      </w:divBdr>
      <w:divsChild>
        <w:div w:id="175927500">
          <w:marLeft w:val="0"/>
          <w:marRight w:val="0"/>
          <w:marTop w:val="0"/>
          <w:marBottom w:val="0"/>
          <w:divBdr>
            <w:top w:val="none" w:sz="0" w:space="0" w:color="auto"/>
            <w:left w:val="none" w:sz="0" w:space="0" w:color="auto"/>
            <w:bottom w:val="none" w:sz="0" w:space="0" w:color="auto"/>
            <w:right w:val="none" w:sz="0" w:space="0" w:color="auto"/>
          </w:divBdr>
          <w:divsChild>
            <w:div w:id="134376045">
              <w:marLeft w:val="0"/>
              <w:marRight w:val="0"/>
              <w:marTop w:val="0"/>
              <w:marBottom w:val="0"/>
              <w:divBdr>
                <w:top w:val="none" w:sz="0" w:space="0" w:color="auto"/>
                <w:left w:val="none" w:sz="0" w:space="0" w:color="auto"/>
                <w:bottom w:val="none" w:sz="0" w:space="0" w:color="auto"/>
                <w:right w:val="none" w:sz="0" w:space="0" w:color="auto"/>
              </w:divBdr>
              <w:divsChild>
                <w:div w:id="1428187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9323812">
      <w:bodyDiv w:val="1"/>
      <w:marLeft w:val="0"/>
      <w:marRight w:val="0"/>
      <w:marTop w:val="0"/>
      <w:marBottom w:val="0"/>
      <w:divBdr>
        <w:top w:val="none" w:sz="0" w:space="0" w:color="auto"/>
        <w:left w:val="none" w:sz="0" w:space="0" w:color="auto"/>
        <w:bottom w:val="none" w:sz="0" w:space="0" w:color="auto"/>
        <w:right w:val="none" w:sz="0" w:space="0" w:color="auto"/>
      </w:divBdr>
    </w:div>
    <w:div w:id="2114738389">
      <w:bodyDiv w:val="1"/>
      <w:marLeft w:val="0"/>
      <w:marRight w:val="0"/>
      <w:marTop w:val="0"/>
      <w:marBottom w:val="0"/>
      <w:divBdr>
        <w:top w:val="none" w:sz="0" w:space="0" w:color="auto"/>
        <w:left w:val="none" w:sz="0" w:space="0" w:color="auto"/>
        <w:bottom w:val="none" w:sz="0" w:space="0" w:color="auto"/>
        <w:right w:val="none" w:sz="0" w:space="0" w:color="auto"/>
      </w:divBdr>
    </w:div>
    <w:div w:id="2116054648">
      <w:bodyDiv w:val="1"/>
      <w:marLeft w:val="0"/>
      <w:marRight w:val="0"/>
      <w:marTop w:val="0"/>
      <w:marBottom w:val="0"/>
      <w:divBdr>
        <w:top w:val="none" w:sz="0" w:space="0" w:color="auto"/>
        <w:left w:val="none" w:sz="0" w:space="0" w:color="auto"/>
        <w:bottom w:val="none" w:sz="0" w:space="0" w:color="auto"/>
        <w:right w:val="none" w:sz="0" w:space="0" w:color="auto"/>
      </w:divBdr>
      <w:divsChild>
        <w:div w:id="1928221405">
          <w:marLeft w:val="0"/>
          <w:marRight w:val="0"/>
          <w:marTop w:val="0"/>
          <w:marBottom w:val="0"/>
          <w:divBdr>
            <w:top w:val="none" w:sz="0" w:space="0" w:color="auto"/>
            <w:left w:val="none" w:sz="0" w:space="0" w:color="auto"/>
            <w:bottom w:val="none" w:sz="0" w:space="0" w:color="auto"/>
            <w:right w:val="none" w:sz="0" w:space="0" w:color="auto"/>
          </w:divBdr>
          <w:divsChild>
            <w:div w:id="1888370976">
              <w:marLeft w:val="0"/>
              <w:marRight w:val="0"/>
              <w:marTop w:val="0"/>
              <w:marBottom w:val="0"/>
              <w:divBdr>
                <w:top w:val="none" w:sz="0" w:space="0" w:color="auto"/>
                <w:left w:val="none" w:sz="0" w:space="0" w:color="auto"/>
                <w:bottom w:val="none" w:sz="0" w:space="0" w:color="auto"/>
                <w:right w:val="none" w:sz="0" w:space="0" w:color="auto"/>
              </w:divBdr>
              <w:divsChild>
                <w:div w:id="1886672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9911493">
      <w:bodyDiv w:val="1"/>
      <w:marLeft w:val="0"/>
      <w:marRight w:val="0"/>
      <w:marTop w:val="0"/>
      <w:marBottom w:val="0"/>
      <w:divBdr>
        <w:top w:val="none" w:sz="0" w:space="0" w:color="auto"/>
        <w:left w:val="none" w:sz="0" w:space="0" w:color="auto"/>
        <w:bottom w:val="none" w:sz="0" w:space="0" w:color="auto"/>
        <w:right w:val="none" w:sz="0" w:space="0" w:color="auto"/>
      </w:divBdr>
      <w:divsChild>
        <w:div w:id="583415265">
          <w:marLeft w:val="0"/>
          <w:marRight w:val="0"/>
          <w:marTop w:val="0"/>
          <w:marBottom w:val="0"/>
          <w:divBdr>
            <w:top w:val="none" w:sz="0" w:space="0" w:color="auto"/>
            <w:left w:val="none" w:sz="0" w:space="0" w:color="auto"/>
            <w:bottom w:val="none" w:sz="0" w:space="0" w:color="auto"/>
            <w:right w:val="none" w:sz="0" w:space="0" w:color="auto"/>
          </w:divBdr>
          <w:divsChild>
            <w:div w:id="1802578574">
              <w:marLeft w:val="0"/>
              <w:marRight w:val="0"/>
              <w:marTop w:val="0"/>
              <w:marBottom w:val="0"/>
              <w:divBdr>
                <w:top w:val="none" w:sz="0" w:space="0" w:color="auto"/>
                <w:left w:val="none" w:sz="0" w:space="0" w:color="auto"/>
                <w:bottom w:val="none" w:sz="0" w:space="0" w:color="auto"/>
                <w:right w:val="none" w:sz="0" w:space="0" w:color="auto"/>
              </w:divBdr>
              <w:divsChild>
                <w:div w:id="2012364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oie.int/en/for-themedia/editorials/detail/article/one-world-one-health/"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mailto:camille.bellet@liverpool.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8980C1-584C-4E30-987C-B9A49ED5FD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13092</Words>
  <Characters>74629</Characters>
  <Application>Microsoft Office Word</Application>
  <DocSecurity>0</DocSecurity>
  <Lines>621</Lines>
  <Paragraphs>175</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875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ellet, Camille</dc:creator>
  <cp:lastModifiedBy>Bellet, Camille</cp:lastModifiedBy>
  <cp:revision>3</cp:revision>
  <dcterms:created xsi:type="dcterms:W3CDTF">2018-04-09T12:35:00Z</dcterms:created>
  <dcterms:modified xsi:type="dcterms:W3CDTF">2018-04-09T12:35:00Z</dcterms:modified>
</cp:coreProperties>
</file>